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 xml:space="preserve">Measures </w:t>
      </w:r>
      <w:r w:rsidR="00377AC8">
        <w:t xml:space="preserve">and Methods </w:t>
      </w:r>
      <w:r>
        <w:t xml:space="preserve">for </w:t>
      </w:r>
      <w:r w:rsidR="00377AC8">
        <w:t>Analyzing</w:t>
      </w:r>
      <w:r>
        <w:t xml:space="preserve"> the Complexity of Urban Street Networks</w:t>
      </w:r>
    </w:p>
    <w:p w:rsidR="00C40A58" w:rsidRDefault="00463D0F">
      <w:pPr>
        <w:spacing w:after="160" w:line="259" w:lineRule="auto"/>
        <w:ind w:firstLine="0"/>
      </w:pPr>
      <w:r>
        <w:t>ROUGH DRAFT</w:t>
      </w:r>
      <w:bookmarkStart w:id="0" w:name="_GoBack"/>
      <w:bookmarkEnd w:id="0"/>
    </w:p>
    <w:p w:rsidR="00C40A58" w:rsidRDefault="00C40A58">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Geoff Boeing</w:t>
      </w:r>
    </w:p>
    <w:p w:rsidR="00C40A58" w:rsidRDefault="00C40A58">
      <w:pPr>
        <w:spacing w:after="160" w:line="259" w:lineRule="auto"/>
        <w:ind w:firstLine="0"/>
      </w:pPr>
      <w:r>
        <w:t>Department of City and Regional Planning</w:t>
      </w:r>
    </w:p>
    <w:p w:rsidR="00C40A58" w:rsidRDefault="00C40A58">
      <w:pPr>
        <w:spacing w:after="160" w:line="259" w:lineRule="auto"/>
        <w:ind w:firstLine="0"/>
      </w:pPr>
      <w:r>
        <w:t>University of California, Berkeley</w:t>
      </w:r>
    </w:p>
    <w:p w:rsidR="00C40A58" w:rsidRDefault="00C40A58" w:rsidP="00C40A58">
      <w:pPr>
        <w:spacing w:after="160" w:line="259" w:lineRule="auto"/>
        <w:ind w:firstLine="0"/>
      </w:pPr>
      <w:r>
        <w:t>November 2016</w:t>
      </w:r>
    </w:p>
    <w:p w:rsidR="00C40A58" w:rsidRDefault="00C40A58">
      <w:pPr>
        <w:spacing w:after="160" w:line="259" w:lineRule="auto"/>
        <w:ind w:firstLine="0"/>
        <w:rPr>
          <w:b/>
          <w:sz w:val="40"/>
          <w:szCs w:val="40"/>
        </w:rPr>
      </w:pPr>
      <w:r>
        <w:br w:type="page"/>
      </w:r>
    </w:p>
    <w:p w:rsidR="009110E0" w:rsidRDefault="0024235F" w:rsidP="004B49D7">
      <w:pPr>
        <w:pStyle w:val="Pre-Heading1"/>
        <w:ind w:firstLine="0"/>
      </w:pPr>
      <w:bookmarkStart w:id="1" w:name="_Toc466059420"/>
      <w:r w:rsidRPr="00D62049">
        <w:lastRenderedPageBreak/>
        <w:t xml:space="preserve">Table of </w:t>
      </w:r>
      <w:r w:rsidR="009110E0" w:rsidRPr="00D62049">
        <w:t>Contents</w:t>
      </w:r>
      <w:bookmarkEnd w:id="1"/>
    </w:p>
    <w:p w:rsidR="0003573D" w:rsidRPr="00D62049" w:rsidRDefault="0003573D" w:rsidP="0003573D"/>
    <w:p w:rsidR="00D63890" w:rsidRDefault="00ED3590"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r w:rsidRPr="00D62049">
        <w:fldChar w:fldCharType="begin"/>
      </w:r>
      <w:r w:rsidRPr="00D62049">
        <w:instrText xml:space="preserve"> TOC \o "1-3" \h \z \u </w:instrText>
      </w:r>
      <w:r w:rsidRPr="00D62049">
        <w:fldChar w:fldCharType="separate"/>
      </w:r>
      <w:hyperlink w:anchor="_Toc466059420" w:history="1">
        <w:r w:rsidR="00D63890" w:rsidRPr="004F74EE">
          <w:rPr>
            <w:rStyle w:val="Hyperlink"/>
            <w:noProof/>
          </w:rPr>
          <w:t>Table of Contents</w:t>
        </w:r>
        <w:r w:rsidR="00D63890">
          <w:rPr>
            <w:noProof/>
            <w:webHidden/>
          </w:rPr>
          <w:tab/>
        </w:r>
        <w:r w:rsidR="00D63890">
          <w:rPr>
            <w:noProof/>
            <w:webHidden/>
          </w:rPr>
          <w:fldChar w:fldCharType="begin"/>
        </w:r>
        <w:r w:rsidR="00D63890">
          <w:rPr>
            <w:noProof/>
            <w:webHidden/>
          </w:rPr>
          <w:instrText xml:space="preserve"> PAGEREF _Toc466059420 \h </w:instrText>
        </w:r>
        <w:r w:rsidR="00D63890">
          <w:rPr>
            <w:noProof/>
            <w:webHidden/>
          </w:rPr>
        </w:r>
        <w:r w:rsidR="00D63890">
          <w:rPr>
            <w:noProof/>
            <w:webHidden/>
          </w:rPr>
          <w:fldChar w:fldCharType="separate"/>
        </w:r>
        <w:r w:rsidR="00F22D68">
          <w:rPr>
            <w:noProof/>
            <w:webHidden/>
          </w:rPr>
          <w:t>2</w:t>
        </w:r>
        <w:r w:rsidR="00D63890">
          <w:rPr>
            <w:noProof/>
            <w:webHidden/>
          </w:rPr>
          <w:fldChar w:fldCharType="end"/>
        </w:r>
      </w:hyperlink>
    </w:p>
    <w:p w:rsidR="00D63890" w:rsidRDefault="00D97E6B"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059421" w:history="1">
        <w:r w:rsidR="00D63890" w:rsidRPr="004F74EE">
          <w:rPr>
            <w:rStyle w:val="Hyperlink"/>
            <w:noProof/>
          </w:rPr>
          <w:t>List of Figures</w:t>
        </w:r>
        <w:r w:rsidR="00D63890">
          <w:rPr>
            <w:noProof/>
            <w:webHidden/>
          </w:rPr>
          <w:tab/>
        </w:r>
        <w:r w:rsidR="00D63890">
          <w:rPr>
            <w:noProof/>
            <w:webHidden/>
          </w:rPr>
          <w:fldChar w:fldCharType="begin"/>
        </w:r>
        <w:r w:rsidR="00D63890">
          <w:rPr>
            <w:noProof/>
            <w:webHidden/>
          </w:rPr>
          <w:instrText xml:space="preserve"> PAGEREF _Toc466059421 \h </w:instrText>
        </w:r>
        <w:r w:rsidR="00D63890">
          <w:rPr>
            <w:noProof/>
            <w:webHidden/>
          </w:rPr>
        </w:r>
        <w:r w:rsidR="00D63890">
          <w:rPr>
            <w:noProof/>
            <w:webHidden/>
          </w:rPr>
          <w:fldChar w:fldCharType="separate"/>
        </w:r>
        <w:r w:rsidR="00F22D68">
          <w:rPr>
            <w:noProof/>
            <w:webHidden/>
          </w:rPr>
          <w:t>6</w:t>
        </w:r>
        <w:r w:rsidR="00D63890">
          <w:rPr>
            <w:noProof/>
            <w:webHidden/>
          </w:rPr>
          <w:fldChar w:fldCharType="end"/>
        </w:r>
      </w:hyperlink>
    </w:p>
    <w:p w:rsidR="00D63890" w:rsidRDefault="00D97E6B"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059422" w:history="1">
        <w:r w:rsidR="00D63890" w:rsidRPr="004F74EE">
          <w:rPr>
            <w:rStyle w:val="Hyperlink"/>
            <w:noProof/>
          </w:rPr>
          <w:t>List of Tables</w:t>
        </w:r>
        <w:r w:rsidR="00D63890">
          <w:rPr>
            <w:noProof/>
            <w:webHidden/>
          </w:rPr>
          <w:tab/>
        </w:r>
        <w:r w:rsidR="00D63890">
          <w:rPr>
            <w:noProof/>
            <w:webHidden/>
          </w:rPr>
          <w:fldChar w:fldCharType="begin"/>
        </w:r>
        <w:r w:rsidR="00D63890">
          <w:rPr>
            <w:noProof/>
            <w:webHidden/>
          </w:rPr>
          <w:instrText xml:space="preserve"> PAGEREF _Toc466059422 \h </w:instrText>
        </w:r>
        <w:r w:rsidR="00D63890">
          <w:rPr>
            <w:noProof/>
            <w:webHidden/>
          </w:rPr>
        </w:r>
        <w:r w:rsidR="00D63890">
          <w:rPr>
            <w:noProof/>
            <w:webHidden/>
          </w:rPr>
          <w:fldChar w:fldCharType="separate"/>
        </w:r>
        <w:r w:rsidR="00F22D68">
          <w:rPr>
            <w:noProof/>
            <w:webHidden/>
          </w:rPr>
          <w:t>10</w:t>
        </w:r>
        <w:r w:rsidR="00D63890">
          <w:rPr>
            <w:noProof/>
            <w:webHidden/>
          </w:rPr>
          <w:fldChar w:fldCharType="end"/>
        </w:r>
      </w:hyperlink>
    </w:p>
    <w:p w:rsidR="00D63890" w:rsidRDefault="00D97E6B"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059423" w:history="1">
        <w:r w:rsidR="00D63890" w:rsidRPr="004F74EE">
          <w:rPr>
            <w:rStyle w:val="Hyperlink"/>
            <w:noProof/>
          </w:rPr>
          <w:t>Acknowledgements</w:t>
        </w:r>
        <w:r w:rsidR="00D63890">
          <w:rPr>
            <w:noProof/>
            <w:webHidden/>
          </w:rPr>
          <w:tab/>
        </w:r>
        <w:r w:rsidR="00D63890">
          <w:rPr>
            <w:noProof/>
            <w:webHidden/>
          </w:rPr>
          <w:fldChar w:fldCharType="begin"/>
        </w:r>
        <w:r w:rsidR="00D63890">
          <w:rPr>
            <w:noProof/>
            <w:webHidden/>
          </w:rPr>
          <w:instrText xml:space="preserve"> PAGEREF _Toc466059423 \h </w:instrText>
        </w:r>
        <w:r w:rsidR="00D63890">
          <w:rPr>
            <w:noProof/>
            <w:webHidden/>
          </w:rPr>
        </w:r>
        <w:r w:rsidR="00D63890">
          <w:rPr>
            <w:noProof/>
            <w:webHidden/>
          </w:rPr>
          <w:fldChar w:fldCharType="separate"/>
        </w:r>
        <w:r w:rsidR="00F22D68">
          <w:rPr>
            <w:noProof/>
            <w:webHidden/>
          </w:rPr>
          <w:t>11</w:t>
        </w:r>
        <w:r w:rsidR="00D63890">
          <w:rPr>
            <w:noProof/>
            <w:webHidden/>
          </w:rPr>
          <w:fldChar w:fldCharType="end"/>
        </w:r>
      </w:hyperlink>
    </w:p>
    <w:p w:rsidR="00D63890" w:rsidRDefault="00D97E6B"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059424" w:history="1">
        <w:r w:rsidR="00D63890" w:rsidRPr="004F74EE">
          <w:rPr>
            <w:rStyle w:val="Hyperlink"/>
            <w:noProof/>
          </w:rPr>
          <w:t>1. Introduction</w:t>
        </w:r>
        <w:r w:rsidR="00D63890">
          <w:rPr>
            <w:noProof/>
            <w:webHidden/>
          </w:rPr>
          <w:tab/>
        </w:r>
        <w:r w:rsidR="00D63890">
          <w:rPr>
            <w:noProof/>
            <w:webHidden/>
          </w:rPr>
          <w:fldChar w:fldCharType="begin"/>
        </w:r>
        <w:r w:rsidR="00D63890">
          <w:rPr>
            <w:noProof/>
            <w:webHidden/>
          </w:rPr>
          <w:instrText xml:space="preserve"> PAGEREF _Toc466059424 \h </w:instrText>
        </w:r>
        <w:r w:rsidR="00D63890">
          <w:rPr>
            <w:noProof/>
            <w:webHidden/>
          </w:rPr>
        </w:r>
        <w:r w:rsidR="00D63890">
          <w:rPr>
            <w:noProof/>
            <w:webHidden/>
          </w:rPr>
          <w:fldChar w:fldCharType="separate"/>
        </w:r>
        <w:r w:rsidR="00F22D68">
          <w:rPr>
            <w:noProof/>
            <w:webHidden/>
          </w:rPr>
          <w:t>12</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25" w:history="1">
        <w:r w:rsidR="00D63890" w:rsidRPr="004F74EE">
          <w:rPr>
            <w:rStyle w:val="Hyperlink"/>
            <w:noProof/>
          </w:rPr>
          <w:t>1.1. Abstract</w:t>
        </w:r>
        <w:r w:rsidR="00D63890">
          <w:rPr>
            <w:noProof/>
            <w:webHidden/>
          </w:rPr>
          <w:tab/>
        </w:r>
        <w:r w:rsidR="00D63890">
          <w:rPr>
            <w:noProof/>
            <w:webHidden/>
          </w:rPr>
          <w:fldChar w:fldCharType="begin"/>
        </w:r>
        <w:r w:rsidR="00D63890">
          <w:rPr>
            <w:noProof/>
            <w:webHidden/>
          </w:rPr>
          <w:instrText xml:space="preserve"> PAGEREF _Toc466059425 \h </w:instrText>
        </w:r>
        <w:r w:rsidR="00D63890">
          <w:rPr>
            <w:noProof/>
            <w:webHidden/>
          </w:rPr>
        </w:r>
        <w:r w:rsidR="00D63890">
          <w:rPr>
            <w:noProof/>
            <w:webHidden/>
          </w:rPr>
          <w:fldChar w:fldCharType="separate"/>
        </w:r>
        <w:r w:rsidR="00F22D68">
          <w:rPr>
            <w:noProof/>
            <w:webHidden/>
          </w:rPr>
          <w:t>13</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26" w:history="1">
        <w:r w:rsidR="00D63890" w:rsidRPr="004F74EE">
          <w:rPr>
            <w:rStyle w:val="Hyperlink"/>
            <w:noProof/>
          </w:rPr>
          <w:t>1.2. Motivation</w:t>
        </w:r>
        <w:r w:rsidR="00D63890">
          <w:rPr>
            <w:noProof/>
            <w:webHidden/>
          </w:rPr>
          <w:tab/>
        </w:r>
        <w:r w:rsidR="00D63890">
          <w:rPr>
            <w:noProof/>
            <w:webHidden/>
          </w:rPr>
          <w:fldChar w:fldCharType="begin"/>
        </w:r>
        <w:r w:rsidR="00D63890">
          <w:rPr>
            <w:noProof/>
            <w:webHidden/>
          </w:rPr>
          <w:instrText xml:space="preserve"> PAGEREF _Toc466059426 \h </w:instrText>
        </w:r>
        <w:r w:rsidR="00D63890">
          <w:rPr>
            <w:noProof/>
            <w:webHidden/>
          </w:rPr>
        </w:r>
        <w:r w:rsidR="00D63890">
          <w:rPr>
            <w:noProof/>
            <w:webHidden/>
          </w:rPr>
          <w:fldChar w:fldCharType="separate"/>
        </w:r>
        <w:r w:rsidR="00F22D68">
          <w:rPr>
            <w:noProof/>
            <w:webHidden/>
          </w:rPr>
          <w:t>13</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27" w:history="1">
        <w:r w:rsidR="00D63890" w:rsidRPr="004F74EE">
          <w:rPr>
            <w:rStyle w:val="Hyperlink"/>
            <w:noProof/>
          </w:rPr>
          <w:t>1.3. Context of the Study</w:t>
        </w:r>
        <w:r w:rsidR="00D63890">
          <w:rPr>
            <w:noProof/>
            <w:webHidden/>
          </w:rPr>
          <w:tab/>
        </w:r>
        <w:r w:rsidR="00D63890">
          <w:rPr>
            <w:noProof/>
            <w:webHidden/>
          </w:rPr>
          <w:fldChar w:fldCharType="begin"/>
        </w:r>
        <w:r w:rsidR="00D63890">
          <w:rPr>
            <w:noProof/>
            <w:webHidden/>
          </w:rPr>
          <w:instrText xml:space="preserve"> PAGEREF _Toc466059427 \h </w:instrText>
        </w:r>
        <w:r w:rsidR="00D63890">
          <w:rPr>
            <w:noProof/>
            <w:webHidden/>
          </w:rPr>
        </w:r>
        <w:r w:rsidR="00D63890">
          <w:rPr>
            <w:noProof/>
            <w:webHidden/>
          </w:rPr>
          <w:fldChar w:fldCharType="separate"/>
        </w:r>
        <w:r w:rsidR="00F22D68">
          <w:rPr>
            <w:noProof/>
            <w:webHidden/>
          </w:rPr>
          <w:t>13</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28" w:history="1">
        <w:r w:rsidR="00D63890" w:rsidRPr="004F74EE">
          <w:rPr>
            <w:rStyle w:val="Hyperlink"/>
            <w:noProof/>
          </w:rPr>
          <w:t>1.4. Organization and Contribution by Chapter</w:t>
        </w:r>
        <w:r w:rsidR="00D63890">
          <w:rPr>
            <w:noProof/>
            <w:webHidden/>
          </w:rPr>
          <w:tab/>
        </w:r>
        <w:r w:rsidR="00D63890">
          <w:rPr>
            <w:noProof/>
            <w:webHidden/>
          </w:rPr>
          <w:fldChar w:fldCharType="begin"/>
        </w:r>
        <w:r w:rsidR="00D63890">
          <w:rPr>
            <w:noProof/>
            <w:webHidden/>
          </w:rPr>
          <w:instrText xml:space="preserve"> PAGEREF _Toc466059428 \h </w:instrText>
        </w:r>
        <w:r w:rsidR="00D63890">
          <w:rPr>
            <w:noProof/>
            <w:webHidden/>
          </w:rPr>
        </w:r>
        <w:r w:rsidR="00D63890">
          <w:rPr>
            <w:noProof/>
            <w:webHidden/>
          </w:rPr>
          <w:fldChar w:fldCharType="separate"/>
        </w:r>
        <w:r w:rsidR="00F22D68">
          <w:rPr>
            <w:noProof/>
            <w:webHidden/>
          </w:rPr>
          <w:t>13</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29" w:history="1">
        <w:r w:rsidR="00D63890" w:rsidRPr="004F74EE">
          <w:rPr>
            <w:rStyle w:val="Hyperlink"/>
            <w:noProof/>
          </w:rPr>
          <w:t>1.4.1. Chapter 1 – Introduction</w:t>
        </w:r>
        <w:r w:rsidR="00D63890">
          <w:rPr>
            <w:noProof/>
            <w:webHidden/>
          </w:rPr>
          <w:tab/>
        </w:r>
        <w:r w:rsidR="00D63890">
          <w:rPr>
            <w:noProof/>
            <w:webHidden/>
          </w:rPr>
          <w:fldChar w:fldCharType="begin"/>
        </w:r>
        <w:r w:rsidR="00D63890">
          <w:rPr>
            <w:noProof/>
            <w:webHidden/>
          </w:rPr>
          <w:instrText xml:space="preserve"> PAGEREF _Toc466059429 \h </w:instrText>
        </w:r>
        <w:r w:rsidR="00D63890">
          <w:rPr>
            <w:noProof/>
            <w:webHidden/>
          </w:rPr>
        </w:r>
        <w:r w:rsidR="00D63890">
          <w:rPr>
            <w:noProof/>
            <w:webHidden/>
          </w:rPr>
          <w:fldChar w:fldCharType="separate"/>
        </w:r>
        <w:r w:rsidR="00F22D68">
          <w:rPr>
            <w:noProof/>
            <w:webHidden/>
          </w:rPr>
          <w:t>14</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30" w:history="1">
        <w:r w:rsidR="00D63890" w:rsidRPr="004F74EE">
          <w:rPr>
            <w:rStyle w:val="Hyperlink"/>
            <w:noProof/>
          </w:rPr>
          <w:t>1.4.2. Chapter 2 – Foundations of the Nonlinear Paradigm</w:t>
        </w:r>
        <w:r w:rsidR="00D63890">
          <w:rPr>
            <w:noProof/>
            <w:webHidden/>
          </w:rPr>
          <w:tab/>
        </w:r>
        <w:r w:rsidR="00D63890">
          <w:rPr>
            <w:noProof/>
            <w:webHidden/>
          </w:rPr>
          <w:fldChar w:fldCharType="begin"/>
        </w:r>
        <w:r w:rsidR="00D63890">
          <w:rPr>
            <w:noProof/>
            <w:webHidden/>
          </w:rPr>
          <w:instrText xml:space="preserve"> PAGEREF _Toc466059430 \h </w:instrText>
        </w:r>
        <w:r w:rsidR="00D63890">
          <w:rPr>
            <w:noProof/>
            <w:webHidden/>
          </w:rPr>
        </w:r>
        <w:r w:rsidR="00D63890">
          <w:rPr>
            <w:noProof/>
            <w:webHidden/>
          </w:rPr>
          <w:fldChar w:fldCharType="separate"/>
        </w:r>
        <w:r w:rsidR="00F22D68">
          <w:rPr>
            <w:noProof/>
            <w:webHidden/>
          </w:rPr>
          <w:t>14</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31" w:history="1">
        <w:r w:rsidR="00D63890" w:rsidRPr="004F74EE">
          <w:rPr>
            <w:rStyle w:val="Hyperlink"/>
            <w:noProof/>
          </w:rPr>
          <w:t>1.4.3. Chapter 3 – Complexity and Cities</w:t>
        </w:r>
        <w:r w:rsidR="00D63890">
          <w:rPr>
            <w:noProof/>
            <w:webHidden/>
          </w:rPr>
          <w:tab/>
        </w:r>
        <w:r w:rsidR="00D63890">
          <w:rPr>
            <w:noProof/>
            <w:webHidden/>
          </w:rPr>
          <w:fldChar w:fldCharType="begin"/>
        </w:r>
        <w:r w:rsidR="00D63890">
          <w:rPr>
            <w:noProof/>
            <w:webHidden/>
          </w:rPr>
          <w:instrText xml:space="preserve"> PAGEREF _Toc466059431 \h </w:instrText>
        </w:r>
        <w:r w:rsidR="00D63890">
          <w:rPr>
            <w:noProof/>
            <w:webHidden/>
          </w:rPr>
        </w:r>
        <w:r w:rsidR="00D63890">
          <w:rPr>
            <w:noProof/>
            <w:webHidden/>
          </w:rPr>
          <w:fldChar w:fldCharType="separate"/>
        </w:r>
        <w:r w:rsidR="00F22D68">
          <w:rPr>
            <w:noProof/>
            <w:webHidden/>
          </w:rPr>
          <w:t>15</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32" w:history="1">
        <w:r w:rsidR="00D63890" w:rsidRPr="004F74EE">
          <w:rPr>
            <w:rStyle w:val="Hyperlink"/>
            <w:noProof/>
          </w:rPr>
          <w:t>1.4.4. Chapter 4 – Methods for Measuring the Complexity Outcomes of Urban Design</w:t>
        </w:r>
        <w:r w:rsidR="00D63890">
          <w:rPr>
            <w:noProof/>
            <w:webHidden/>
          </w:rPr>
          <w:tab/>
        </w:r>
        <w:r w:rsidR="00D63890">
          <w:rPr>
            <w:noProof/>
            <w:webHidden/>
          </w:rPr>
          <w:fldChar w:fldCharType="begin"/>
        </w:r>
        <w:r w:rsidR="00D63890">
          <w:rPr>
            <w:noProof/>
            <w:webHidden/>
          </w:rPr>
          <w:instrText xml:space="preserve"> PAGEREF _Toc466059432 \h </w:instrText>
        </w:r>
        <w:r w:rsidR="00D63890">
          <w:rPr>
            <w:noProof/>
            <w:webHidden/>
          </w:rPr>
        </w:r>
        <w:r w:rsidR="00D63890">
          <w:rPr>
            <w:noProof/>
            <w:webHidden/>
          </w:rPr>
          <w:fldChar w:fldCharType="separate"/>
        </w:r>
        <w:r w:rsidR="00F22D68">
          <w:rPr>
            <w:noProof/>
            <w:webHidden/>
          </w:rPr>
          <w:t>16</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33" w:history="1">
        <w:r w:rsidR="00D63890" w:rsidRPr="004F74EE">
          <w:rPr>
            <w:rStyle w:val="Hyperlink"/>
            <w:noProof/>
          </w:rPr>
          <w:t>1.4.5. Chapter 5 – OSMnx: Acquiring, Constructing, Analyzing, and Visualizing Street Networks</w:t>
        </w:r>
        <w:r w:rsidR="00D63890">
          <w:rPr>
            <w:noProof/>
            <w:webHidden/>
          </w:rPr>
          <w:tab/>
        </w:r>
        <w:r w:rsidR="00D63890">
          <w:rPr>
            <w:noProof/>
            <w:webHidden/>
          </w:rPr>
          <w:fldChar w:fldCharType="begin"/>
        </w:r>
        <w:r w:rsidR="00D63890">
          <w:rPr>
            <w:noProof/>
            <w:webHidden/>
          </w:rPr>
          <w:instrText xml:space="preserve"> PAGEREF _Toc466059433 \h </w:instrText>
        </w:r>
        <w:r w:rsidR="00D63890">
          <w:rPr>
            <w:noProof/>
            <w:webHidden/>
          </w:rPr>
        </w:r>
        <w:r w:rsidR="00D63890">
          <w:rPr>
            <w:noProof/>
            <w:webHidden/>
          </w:rPr>
          <w:fldChar w:fldCharType="separate"/>
        </w:r>
        <w:r w:rsidR="00F22D68">
          <w:rPr>
            <w:noProof/>
            <w:webHidden/>
          </w:rPr>
          <w:t>18</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34" w:history="1">
        <w:r w:rsidR="00D63890" w:rsidRPr="004F74EE">
          <w:rPr>
            <w:rStyle w:val="Hyperlink"/>
            <w:noProof/>
          </w:rPr>
          <w:t>1.4.6. Chapter 6 – Multi-scale Analysis of Urban Street Networks</w:t>
        </w:r>
        <w:r w:rsidR="00D63890">
          <w:rPr>
            <w:noProof/>
            <w:webHidden/>
          </w:rPr>
          <w:tab/>
        </w:r>
        <w:r w:rsidR="00D63890">
          <w:rPr>
            <w:noProof/>
            <w:webHidden/>
          </w:rPr>
          <w:fldChar w:fldCharType="begin"/>
        </w:r>
        <w:r w:rsidR="00D63890">
          <w:rPr>
            <w:noProof/>
            <w:webHidden/>
          </w:rPr>
          <w:instrText xml:space="preserve"> PAGEREF _Toc466059434 \h </w:instrText>
        </w:r>
        <w:r w:rsidR="00D63890">
          <w:rPr>
            <w:noProof/>
            <w:webHidden/>
          </w:rPr>
        </w:r>
        <w:r w:rsidR="00D63890">
          <w:rPr>
            <w:noProof/>
            <w:webHidden/>
          </w:rPr>
          <w:fldChar w:fldCharType="separate"/>
        </w:r>
        <w:r w:rsidR="00F22D68">
          <w:rPr>
            <w:noProof/>
            <w:webHidden/>
          </w:rPr>
          <w:t>18</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35" w:history="1">
        <w:r w:rsidR="00D63890" w:rsidRPr="004F74EE">
          <w:rPr>
            <w:rStyle w:val="Hyperlink"/>
            <w:noProof/>
          </w:rPr>
          <w:t>1.4.7. Chapter 7 – Conclusion</w:t>
        </w:r>
        <w:r w:rsidR="00D63890">
          <w:rPr>
            <w:noProof/>
            <w:webHidden/>
          </w:rPr>
          <w:tab/>
        </w:r>
        <w:r w:rsidR="00D63890">
          <w:rPr>
            <w:noProof/>
            <w:webHidden/>
          </w:rPr>
          <w:fldChar w:fldCharType="begin"/>
        </w:r>
        <w:r w:rsidR="00D63890">
          <w:rPr>
            <w:noProof/>
            <w:webHidden/>
          </w:rPr>
          <w:instrText xml:space="preserve"> PAGEREF _Toc466059435 \h </w:instrText>
        </w:r>
        <w:r w:rsidR="00D63890">
          <w:rPr>
            <w:noProof/>
            <w:webHidden/>
          </w:rPr>
        </w:r>
        <w:r w:rsidR="00D63890">
          <w:rPr>
            <w:noProof/>
            <w:webHidden/>
          </w:rPr>
          <w:fldChar w:fldCharType="separate"/>
        </w:r>
        <w:r w:rsidR="00F22D68">
          <w:rPr>
            <w:noProof/>
            <w:webHidden/>
          </w:rPr>
          <w:t>18</w:t>
        </w:r>
        <w:r w:rsidR="00D63890">
          <w:rPr>
            <w:noProof/>
            <w:webHidden/>
          </w:rPr>
          <w:fldChar w:fldCharType="end"/>
        </w:r>
      </w:hyperlink>
    </w:p>
    <w:p w:rsidR="00D63890" w:rsidRDefault="00D97E6B"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059436" w:history="1">
        <w:r w:rsidR="00D63890" w:rsidRPr="004F74EE">
          <w:rPr>
            <w:rStyle w:val="Hyperlink"/>
            <w:noProof/>
          </w:rPr>
          <w:t>2. Foundations of the Nonlinear Paradigm</w:t>
        </w:r>
        <w:r w:rsidR="00D63890">
          <w:rPr>
            <w:noProof/>
            <w:webHidden/>
          </w:rPr>
          <w:tab/>
        </w:r>
        <w:r w:rsidR="00D63890">
          <w:rPr>
            <w:noProof/>
            <w:webHidden/>
          </w:rPr>
          <w:fldChar w:fldCharType="begin"/>
        </w:r>
        <w:r w:rsidR="00D63890">
          <w:rPr>
            <w:noProof/>
            <w:webHidden/>
          </w:rPr>
          <w:instrText xml:space="preserve"> PAGEREF _Toc466059436 \h </w:instrText>
        </w:r>
        <w:r w:rsidR="00D63890">
          <w:rPr>
            <w:noProof/>
            <w:webHidden/>
          </w:rPr>
        </w:r>
        <w:r w:rsidR="00D63890">
          <w:rPr>
            <w:noProof/>
            <w:webHidden/>
          </w:rPr>
          <w:fldChar w:fldCharType="separate"/>
        </w:r>
        <w:r w:rsidR="00F22D68">
          <w:rPr>
            <w:noProof/>
            <w:webHidden/>
          </w:rPr>
          <w:t>19</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37" w:history="1">
        <w:r w:rsidR="00D63890" w:rsidRPr="004F74EE">
          <w:rPr>
            <w:rStyle w:val="Hyperlink"/>
            <w:noProof/>
          </w:rPr>
          <w:t>2.1. Abstract</w:t>
        </w:r>
        <w:r w:rsidR="00D63890">
          <w:rPr>
            <w:noProof/>
            <w:webHidden/>
          </w:rPr>
          <w:tab/>
        </w:r>
        <w:r w:rsidR="00D63890">
          <w:rPr>
            <w:noProof/>
            <w:webHidden/>
          </w:rPr>
          <w:fldChar w:fldCharType="begin"/>
        </w:r>
        <w:r w:rsidR="00D63890">
          <w:rPr>
            <w:noProof/>
            <w:webHidden/>
          </w:rPr>
          <w:instrText xml:space="preserve"> PAGEREF _Toc466059437 \h </w:instrText>
        </w:r>
        <w:r w:rsidR="00D63890">
          <w:rPr>
            <w:noProof/>
            <w:webHidden/>
          </w:rPr>
        </w:r>
        <w:r w:rsidR="00D63890">
          <w:rPr>
            <w:noProof/>
            <w:webHidden/>
          </w:rPr>
          <w:fldChar w:fldCharType="separate"/>
        </w:r>
        <w:r w:rsidR="00F22D68">
          <w:rPr>
            <w:noProof/>
            <w:webHidden/>
          </w:rPr>
          <w:t>20</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38" w:history="1">
        <w:r w:rsidR="00D63890" w:rsidRPr="004F74EE">
          <w:rPr>
            <w:rStyle w:val="Hyperlink"/>
            <w:noProof/>
          </w:rPr>
          <w:t>2.2. Introduction</w:t>
        </w:r>
        <w:r w:rsidR="00D63890">
          <w:rPr>
            <w:noProof/>
            <w:webHidden/>
          </w:rPr>
          <w:tab/>
        </w:r>
        <w:r w:rsidR="00D63890">
          <w:rPr>
            <w:noProof/>
            <w:webHidden/>
          </w:rPr>
          <w:fldChar w:fldCharType="begin"/>
        </w:r>
        <w:r w:rsidR="00D63890">
          <w:rPr>
            <w:noProof/>
            <w:webHidden/>
          </w:rPr>
          <w:instrText xml:space="preserve"> PAGEREF _Toc466059438 \h </w:instrText>
        </w:r>
        <w:r w:rsidR="00D63890">
          <w:rPr>
            <w:noProof/>
            <w:webHidden/>
          </w:rPr>
        </w:r>
        <w:r w:rsidR="00D63890">
          <w:rPr>
            <w:noProof/>
            <w:webHidden/>
          </w:rPr>
          <w:fldChar w:fldCharType="separate"/>
        </w:r>
        <w:r w:rsidR="00F22D68">
          <w:rPr>
            <w:noProof/>
            <w:webHidden/>
          </w:rPr>
          <w:t>20</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39" w:history="1">
        <w:r w:rsidR="00D63890" w:rsidRPr="004F74EE">
          <w:rPr>
            <w:rStyle w:val="Hyperlink"/>
            <w:noProof/>
          </w:rPr>
          <w:t>2.3. Background and Model</w:t>
        </w:r>
        <w:r w:rsidR="00D63890">
          <w:rPr>
            <w:noProof/>
            <w:webHidden/>
          </w:rPr>
          <w:tab/>
        </w:r>
        <w:r w:rsidR="00D63890">
          <w:rPr>
            <w:noProof/>
            <w:webHidden/>
          </w:rPr>
          <w:fldChar w:fldCharType="begin"/>
        </w:r>
        <w:r w:rsidR="00D63890">
          <w:rPr>
            <w:noProof/>
            <w:webHidden/>
          </w:rPr>
          <w:instrText xml:space="preserve"> PAGEREF _Toc466059439 \h </w:instrText>
        </w:r>
        <w:r w:rsidR="00D63890">
          <w:rPr>
            <w:noProof/>
            <w:webHidden/>
          </w:rPr>
        </w:r>
        <w:r w:rsidR="00D63890">
          <w:rPr>
            <w:noProof/>
            <w:webHidden/>
          </w:rPr>
          <w:fldChar w:fldCharType="separate"/>
        </w:r>
        <w:r w:rsidR="00F22D68">
          <w:rPr>
            <w:noProof/>
            <w:webHidden/>
          </w:rPr>
          <w:t>24</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40" w:history="1">
        <w:r w:rsidR="00D63890" w:rsidRPr="004F74EE">
          <w:rPr>
            <w:rStyle w:val="Hyperlink"/>
            <w:noProof/>
          </w:rPr>
          <w:t>2.4. System Bifurcations</w:t>
        </w:r>
        <w:r w:rsidR="00D63890">
          <w:rPr>
            <w:noProof/>
            <w:webHidden/>
          </w:rPr>
          <w:tab/>
        </w:r>
        <w:r w:rsidR="00D63890">
          <w:rPr>
            <w:noProof/>
            <w:webHidden/>
          </w:rPr>
          <w:fldChar w:fldCharType="begin"/>
        </w:r>
        <w:r w:rsidR="00D63890">
          <w:rPr>
            <w:noProof/>
            <w:webHidden/>
          </w:rPr>
          <w:instrText xml:space="preserve"> PAGEREF _Toc466059440 \h </w:instrText>
        </w:r>
        <w:r w:rsidR="00D63890">
          <w:rPr>
            <w:noProof/>
            <w:webHidden/>
          </w:rPr>
        </w:r>
        <w:r w:rsidR="00D63890">
          <w:rPr>
            <w:noProof/>
            <w:webHidden/>
          </w:rPr>
          <w:fldChar w:fldCharType="separate"/>
        </w:r>
        <w:r w:rsidR="00F22D68">
          <w:rPr>
            <w:noProof/>
            <w:webHidden/>
          </w:rPr>
          <w:t>28</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41" w:history="1">
        <w:r w:rsidR="00D63890" w:rsidRPr="004F74EE">
          <w:rPr>
            <w:rStyle w:val="Hyperlink"/>
            <w:noProof/>
          </w:rPr>
          <w:t>2.5. Fractals and Strange Attractors</w:t>
        </w:r>
        <w:r w:rsidR="00D63890">
          <w:rPr>
            <w:noProof/>
            <w:webHidden/>
          </w:rPr>
          <w:tab/>
        </w:r>
        <w:r w:rsidR="00D63890">
          <w:rPr>
            <w:noProof/>
            <w:webHidden/>
          </w:rPr>
          <w:fldChar w:fldCharType="begin"/>
        </w:r>
        <w:r w:rsidR="00D63890">
          <w:rPr>
            <w:noProof/>
            <w:webHidden/>
          </w:rPr>
          <w:instrText xml:space="preserve"> PAGEREF _Toc466059441 \h </w:instrText>
        </w:r>
        <w:r w:rsidR="00D63890">
          <w:rPr>
            <w:noProof/>
            <w:webHidden/>
          </w:rPr>
        </w:r>
        <w:r w:rsidR="00D63890">
          <w:rPr>
            <w:noProof/>
            <w:webHidden/>
          </w:rPr>
          <w:fldChar w:fldCharType="separate"/>
        </w:r>
        <w:r w:rsidR="00F22D68">
          <w:rPr>
            <w:noProof/>
            <w:webHidden/>
          </w:rPr>
          <w:t>32</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42" w:history="1">
        <w:r w:rsidR="00D63890" w:rsidRPr="004F74EE">
          <w:rPr>
            <w:rStyle w:val="Hyperlink"/>
            <w:noProof/>
          </w:rPr>
          <w:t>2.6. Chaos and Randomness</w:t>
        </w:r>
        <w:r w:rsidR="00D63890">
          <w:rPr>
            <w:noProof/>
            <w:webHidden/>
          </w:rPr>
          <w:tab/>
        </w:r>
        <w:r w:rsidR="00D63890">
          <w:rPr>
            <w:noProof/>
            <w:webHidden/>
          </w:rPr>
          <w:fldChar w:fldCharType="begin"/>
        </w:r>
        <w:r w:rsidR="00D63890">
          <w:rPr>
            <w:noProof/>
            <w:webHidden/>
          </w:rPr>
          <w:instrText xml:space="preserve"> PAGEREF _Toc466059442 \h </w:instrText>
        </w:r>
        <w:r w:rsidR="00D63890">
          <w:rPr>
            <w:noProof/>
            <w:webHidden/>
          </w:rPr>
        </w:r>
        <w:r w:rsidR="00D63890">
          <w:rPr>
            <w:noProof/>
            <w:webHidden/>
          </w:rPr>
          <w:fldChar w:fldCharType="separate"/>
        </w:r>
        <w:r w:rsidR="00F22D68">
          <w:rPr>
            <w:noProof/>
            <w:webHidden/>
          </w:rPr>
          <w:t>40</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43" w:history="1">
        <w:r w:rsidR="00D63890" w:rsidRPr="004F74EE">
          <w:rPr>
            <w:rStyle w:val="Hyperlink"/>
            <w:noProof/>
          </w:rPr>
          <w:t>2.7. The Butterfly Effect</w:t>
        </w:r>
        <w:r w:rsidR="00D63890">
          <w:rPr>
            <w:noProof/>
            <w:webHidden/>
          </w:rPr>
          <w:tab/>
        </w:r>
        <w:r w:rsidR="00D63890">
          <w:rPr>
            <w:noProof/>
            <w:webHidden/>
          </w:rPr>
          <w:fldChar w:fldCharType="begin"/>
        </w:r>
        <w:r w:rsidR="00D63890">
          <w:rPr>
            <w:noProof/>
            <w:webHidden/>
          </w:rPr>
          <w:instrText xml:space="preserve"> PAGEREF _Toc466059443 \h </w:instrText>
        </w:r>
        <w:r w:rsidR="00D63890">
          <w:rPr>
            <w:noProof/>
            <w:webHidden/>
          </w:rPr>
        </w:r>
        <w:r w:rsidR="00D63890">
          <w:rPr>
            <w:noProof/>
            <w:webHidden/>
          </w:rPr>
          <w:fldChar w:fldCharType="separate"/>
        </w:r>
        <w:r w:rsidR="00F22D68">
          <w:rPr>
            <w:noProof/>
            <w:webHidden/>
          </w:rPr>
          <w:t>43</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44" w:history="1">
        <w:r w:rsidR="00D63890" w:rsidRPr="004F74EE">
          <w:rPr>
            <w:rStyle w:val="Hyperlink"/>
            <w:noProof/>
          </w:rPr>
          <w:t>2.8. Discussion</w:t>
        </w:r>
        <w:r w:rsidR="00D63890">
          <w:rPr>
            <w:noProof/>
            <w:webHidden/>
          </w:rPr>
          <w:tab/>
        </w:r>
        <w:r w:rsidR="00D63890">
          <w:rPr>
            <w:noProof/>
            <w:webHidden/>
          </w:rPr>
          <w:fldChar w:fldCharType="begin"/>
        </w:r>
        <w:r w:rsidR="00D63890">
          <w:rPr>
            <w:noProof/>
            <w:webHidden/>
          </w:rPr>
          <w:instrText xml:space="preserve"> PAGEREF _Toc466059444 \h </w:instrText>
        </w:r>
        <w:r w:rsidR="00D63890">
          <w:rPr>
            <w:noProof/>
            <w:webHidden/>
          </w:rPr>
        </w:r>
        <w:r w:rsidR="00D63890">
          <w:rPr>
            <w:noProof/>
            <w:webHidden/>
          </w:rPr>
          <w:fldChar w:fldCharType="separate"/>
        </w:r>
        <w:r w:rsidR="00F22D68">
          <w:rPr>
            <w:noProof/>
            <w:webHidden/>
          </w:rPr>
          <w:t>46</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45" w:history="1">
        <w:r w:rsidR="00D63890" w:rsidRPr="004F74EE">
          <w:rPr>
            <w:rStyle w:val="Hyperlink"/>
            <w:noProof/>
          </w:rPr>
          <w:t>2.9. References</w:t>
        </w:r>
        <w:r w:rsidR="00D63890">
          <w:rPr>
            <w:noProof/>
            <w:webHidden/>
          </w:rPr>
          <w:tab/>
        </w:r>
        <w:r w:rsidR="00D63890">
          <w:rPr>
            <w:noProof/>
            <w:webHidden/>
          </w:rPr>
          <w:fldChar w:fldCharType="begin"/>
        </w:r>
        <w:r w:rsidR="00D63890">
          <w:rPr>
            <w:noProof/>
            <w:webHidden/>
          </w:rPr>
          <w:instrText xml:space="preserve"> PAGEREF _Toc466059445 \h </w:instrText>
        </w:r>
        <w:r w:rsidR="00D63890">
          <w:rPr>
            <w:noProof/>
            <w:webHidden/>
          </w:rPr>
        </w:r>
        <w:r w:rsidR="00D63890">
          <w:rPr>
            <w:noProof/>
            <w:webHidden/>
          </w:rPr>
          <w:fldChar w:fldCharType="separate"/>
        </w:r>
        <w:r w:rsidR="00F22D68">
          <w:rPr>
            <w:noProof/>
            <w:webHidden/>
          </w:rPr>
          <w:t>48</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46" w:history="1">
        <w:r w:rsidR="00D63890" w:rsidRPr="004F74EE">
          <w:rPr>
            <w:rStyle w:val="Hyperlink"/>
            <w:noProof/>
          </w:rPr>
          <w:t>2.10. Appendix</w:t>
        </w:r>
        <w:r w:rsidR="00D63890">
          <w:rPr>
            <w:noProof/>
            <w:webHidden/>
          </w:rPr>
          <w:tab/>
        </w:r>
        <w:r w:rsidR="00D63890">
          <w:rPr>
            <w:noProof/>
            <w:webHidden/>
          </w:rPr>
          <w:fldChar w:fldCharType="begin"/>
        </w:r>
        <w:r w:rsidR="00D63890">
          <w:rPr>
            <w:noProof/>
            <w:webHidden/>
          </w:rPr>
          <w:instrText xml:space="preserve"> PAGEREF _Toc466059446 \h </w:instrText>
        </w:r>
        <w:r w:rsidR="00D63890">
          <w:rPr>
            <w:noProof/>
            <w:webHidden/>
          </w:rPr>
        </w:r>
        <w:r w:rsidR="00D63890">
          <w:rPr>
            <w:noProof/>
            <w:webHidden/>
          </w:rPr>
          <w:fldChar w:fldCharType="separate"/>
        </w:r>
        <w:r w:rsidR="00F22D68">
          <w:rPr>
            <w:noProof/>
            <w:webHidden/>
          </w:rPr>
          <w:t>57</w:t>
        </w:r>
        <w:r w:rsidR="00D63890">
          <w:rPr>
            <w:noProof/>
            <w:webHidden/>
          </w:rPr>
          <w:fldChar w:fldCharType="end"/>
        </w:r>
      </w:hyperlink>
    </w:p>
    <w:p w:rsidR="00D63890" w:rsidRDefault="00D97E6B"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059447" w:history="1">
        <w:r w:rsidR="00D63890" w:rsidRPr="004F74EE">
          <w:rPr>
            <w:rStyle w:val="Hyperlink"/>
            <w:noProof/>
          </w:rPr>
          <w:t>3. Complexity and Cities</w:t>
        </w:r>
        <w:r w:rsidR="00D63890">
          <w:rPr>
            <w:noProof/>
            <w:webHidden/>
          </w:rPr>
          <w:tab/>
        </w:r>
        <w:r w:rsidR="00D63890">
          <w:rPr>
            <w:noProof/>
            <w:webHidden/>
          </w:rPr>
          <w:fldChar w:fldCharType="begin"/>
        </w:r>
        <w:r w:rsidR="00D63890">
          <w:rPr>
            <w:noProof/>
            <w:webHidden/>
          </w:rPr>
          <w:instrText xml:space="preserve"> PAGEREF _Toc466059447 \h </w:instrText>
        </w:r>
        <w:r w:rsidR="00D63890">
          <w:rPr>
            <w:noProof/>
            <w:webHidden/>
          </w:rPr>
        </w:r>
        <w:r w:rsidR="00D63890">
          <w:rPr>
            <w:noProof/>
            <w:webHidden/>
          </w:rPr>
          <w:fldChar w:fldCharType="separate"/>
        </w:r>
        <w:r w:rsidR="00F22D68">
          <w:rPr>
            <w:noProof/>
            <w:webHidden/>
          </w:rPr>
          <w:t>61</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48" w:history="1">
        <w:r w:rsidR="00D63890" w:rsidRPr="004F74EE">
          <w:rPr>
            <w:rStyle w:val="Hyperlink"/>
            <w:noProof/>
          </w:rPr>
          <w:t>3.1. Abstract</w:t>
        </w:r>
        <w:r w:rsidR="00D63890">
          <w:rPr>
            <w:noProof/>
            <w:webHidden/>
          </w:rPr>
          <w:tab/>
        </w:r>
        <w:r w:rsidR="00D63890">
          <w:rPr>
            <w:noProof/>
            <w:webHidden/>
          </w:rPr>
          <w:fldChar w:fldCharType="begin"/>
        </w:r>
        <w:r w:rsidR="00D63890">
          <w:rPr>
            <w:noProof/>
            <w:webHidden/>
          </w:rPr>
          <w:instrText xml:space="preserve"> PAGEREF _Toc466059448 \h </w:instrText>
        </w:r>
        <w:r w:rsidR="00D63890">
          <w:rPr>
            <w:noProof/>
            <w:webHidden/>
          </w:rPr>
        </w:r>
        <w:r w:rsidR="00D63890">
          <w:rPr>
            <w:noProof/>
            <w:webHidden/>
          </w:rPr>
          <w:fldChar w:fldCharType="separate"/>
        </w:r>
        <w:r w:rsidR="00F22D68">
          <w:rPr>
            <w:noProof/>
            <w:webHidden/>
          </w:rPr>
          <w:t>62</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49" w:history="1">
        <w:r w:rsidR="00D63890" w:rsidRPr="004F74EE">
          <w:rPr>
            <w:rStyle w:val="Hyperlink"/>
            <w:noProof/>
          </w:rPr>
          <w:t>3.2. Introduction</w:t>
        </w:r>
        <w:r w:rsidR="00D63890">
          <w:rPr>
            <w:noProof/>
            <w:webHidden/>
          </w:rPr>
          <w:tab/>
        </w:r>
        <w:r w:rsidR="00D63890">
          <w:rPr>
            <w:noProof/>
            <w:webHidden/>
          </w:rPr>
          <w:fldChar w:fldCharType="begin"/>
        </w:r>
        <w:r w:rsidR="00D63890">
          <w:rPr>
            <w:noProof/>
            <w:webHidden/>
          </w:rPr>
          <w:instrText xml:space="preserve"> PAGEREF _Toc466059449 \h </w:instrText>
        </w:r>
        <w:r w:rsidR="00D63890">
          <w:rPr>
            <w:noProof/>
            <w:webHidden/>
          </w:rPr>
        </w:r>
        <w:r w:rsidR="00D63890">
          <w:rPr>
            <w:noProof/>
            <w:webHidden/>
          </w:rPr>
          <w:fldChar w:fldCharType="separate"/>
        </w:r>
        <w:r w:rsidR="00F22D68">
          <w:rPr>
            <w:noProof/>
            <w:webHidden/>
          </w:rPr>
          <w:t>62</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50" w:history="1">
        <w:r w:rsidR="00D63890" w:rsidRPr="004F74EE">
          <w:rPr>
            <w:rStyle w:val="Hyperlink"/>
            <w:noProof/>
          </w:rPr>
          <w:t>3.3. Systems and Dynamics</w:t>
        </w:r>
        <w:r w:rsidR="00D63890">
          <w:rPr>
            <w:noProof/>
            <w:webHidden/>
          </w:rPr>
          <w:tab/>
        </w:r>
        <w:r w:rsidR="00D63890">
          <w:rPr>
            <w:noProof/>
            <w:webHidden/>
          </w:rPr>
          <w:fldChar w:fldCharType="begin"/>
        </w:r>
        <w:r w:rsidR="00D63890">
          <w:rPr>
            <w:noProof/>
            <w:webHidden/>
          </w:rPr>
          <w:instrText xml:space="preserve"> PAGEREF _Toc466059450 \h </w:instrText>
        </w:r>
        <w:r w:rsidR="00D63890">
          <w:rPr>
            <w:noProof/>
            <w:webHidden/>
          </w:rPr>
        </w:r>
        <w:r w:rsidR="00D63890">
          <w:rPr>
            <w:noProof/>
            <w:webHidden/>
          </w:rPr>
          <w:fldChar w:fldCharType="separate"/>
        </w:r>
        <w:r w:rsidR="00F22D68">
          <w:rPr>
            <w:noProof/>
            <w:webHidden/>
          </w:rPr>
          <w:t>65</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51" w:history="1">
        <w:r w:rsidR="00D63890" w:rsidRPr="004F74EE">
          <w:rPr>
            <w:rStyle w:val="Hyperlink"/>
            <w:noProof/>
          </w:rPr>
          <w:t>3.4. Measures of Complexity</w:t>
        </w:r>
        <w:r w:rsidR="00D63890">
          <w:rPr>
            <w:noProof/>
            <w:webHidden/>
          </w:rPr>
          <w:tab/>
        </w:r>
        <w:r w:rsidR="00D63890">
          <w:rPr>
            <w:noProof/>
            <w:webHidden/>
          </w:rPr>
          <w:fldChar w:fldCharType="begin"/>
        </w:r>
        <w:r w:rsidR="00D63890">
          <w:rPr>
            <w:noProof/>
            <w:webHidden/>
          </w:rPr>
          <w:instrText xml:space="preserve"> PAGEREF _Toc466059451 \h </w:instrText>
        </w:r>
        <w:r w:rsidR="00D63890">
          <w:rPr>
            <w:noProof/>
            <w:webHidden/>
          </w:rPr>
        </w:r>
        <w:r w:rsidR="00D63890">
          <w:rPr>
            <w:noProof/>
            <w:webHidden/>
          </w:rPr>
          <w:fldChar w:fldCharType="separate"/>
        </w:r>
        <w:r w:rsidR="00F22D68">
          <w:rPr>
            <w:noProof/>
            <w:webHidden/>
          </w:rPr>
          <w:t>68</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52" w:history="1">
        <w:r w:rsidR="00D63890" w:rsidRPr="004F74EE">
          <w:rPr>
            <w:rStyle w:val="Hyperlink"/>
            <w:noProof/>
          </w:rPr>
          <w:t>3.5. Equilibrium and Stability</w:t>
        </w:r>
        <w:r w:rsidR="00D63890">
          <w:rPr>
            <w:noProof/>
            <w:webHidden/>
          </w:rPr>
          <w:tab/>
        </w:r>
        <w:r w:rsidR="00D63890">
          <w:rPr>
            <w:noProof/>
            <w:webHidden/>
          </w:rPr>
          <w:fldChar w:fldCharType="begin"/>
        </w:r>
        <w:r w:rsidR="00D63890">
          <w:rPr>
            <w:noProof/>
            <w:webHidden/>
          </w:rPr>
          <w:instrText xml:space="preserve"> PAGEREF _Toc466059452 \h </w:instrText>
        </w:r>
        <w:r w:rsidR="00D63890">
          <w:rPr>
            <w:noProof/>
            <w:webHidden/>
          </w:rPr>
        </w:r>
        <w:r w:rsidR="00D63890">
          <w:rPr>
            <w:noProof/>
            <w:webHidden/>
          </w:rPr>
          <w:fldChar w:fldCharType="separate"/>
        </w:r>
        <w:r w:rsidR="00F22D68">
          <w:rPr>
            <w:noProof/>
            <w:webHidden/>
          </w:rPr>
          <w:t>70</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53" w:history="1">
        <w:r w:rsidR="00D63890" w:rsidRPr="004F74EE">
          <w:rPr>
            <w:rStyle w:val="Hyperlink"/>
            <w:noProof/>
          </w:rPr>
          <w:t>3.6. Emergence, Self-Organization, and Resilience</w:t>
        </w:r>
        <w:r w:rsidR="00D63890">
          <w:rPr>
            <w:noProof/>
            <w:webHidden/>
          </w:rPr>
          <w:tab/>
        </w:r>
        <w:r w:rsidR="00D63890">
          <w:rPr>
            <w:noProof/>
            <w:webHidden/>
          </w:rPr>
          <w:fldChar w:fldCharType="begin"/>
        </w:r>
        <w:r w:rsidR="00D63890">
          <w:rPr>
            <w:noProof/>
            <w:webHidden/>
          </w:rPr>
          <w:instrText xml:space="preserve"> PAGEREF _Toc466059453 \h </w:instrText>
        </w:r>
        <w:r w:rsidR="00D63890">
          <w:rPr>
            <w:noProof/>
            <w:webHidden/>
          </w:rPr>
        </w:r>
        <w:r w:rsidR="00D63890">
          <w:rPr>
            <w:noProof/>
            <w:webHidden/>
          </w:rPr>
          <w:fldChar w:fldCharType="separate"/>
        </w:r>
        <w:r w:rsidR="00F22D68">
          <w:rPr>
            <w:noProof/>
            <w:webHidden/>
          </w:rPr>
          <w:t>75</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54" w:history="1">
        <w:r w:rsidR="00D63890" w:rsidRPr="004F74EE">
          <w:rPr>
            <w:rStyle w:val="Hyperlink"/>
            <w:noProof/>
          </w:rPr>
          <w:t>3.7. Networks</w:t>
        </w:r>
        <w:r w:rsidR="00D63890">
          <w:rPr>
            <w:noProof/>
            <w:webHidden/>
          </w:rPr>
          <w:tab/>
        </w:r>
        <w:r w:rsidR="00D63890">
          <w:rPr>
            <w:noProof/>
            <w:webHidden/>
          </w:rPr>
          <w:fldChar w:fldCharType="begin"/>
        </w:r>
        <w:r w:rsidR="00D63890">
          <w:rPr>
            <w:noProof/>
            <w:webHidden/>
          </w:rPr>
          <w:instrText xml:space="preserve"> PAGEREF _Toc466059454 \h </w:instrText>
        </w:r>
        <w:r w:rsidR="00D63890">
          <w:rPr>
            <w:noProof/>
            <w:webHidden/>
          </w:rPr>
        </w:r>
        <w:r w:rsidR="00D63890">
          <w:rPr>
            <w:noProof/>
            <w:webHidden/>
          </w:rPr>
          <w:fldChar w:fldCharType="separate"/>
        </w:r>
        <w:r w:rsidR="00F22D68">
          <w:rPr>
            <w:noProof/>
            <w:webHidden/>
          </w:rPr>
          <w:t>79</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55" w:history="1">
        <w:r w:rsidR="00D63890" w:rsidRPr="004F74EE">
          <w:rPr>
            <w:rStyle w:val="Hyperlink"/>
            <w:noProof/>
          </w:rPr>
          <w:t>3.8. Conclusion</w:t>
        </w:r>
        <w:r w:rsidR="00D63890">
          <w:rPr>
            <w:noProof/>
            <w:webHidden/>
          </w:rPr>
          <w:tab/>
        </w:r>
        <w:r w:rsidR="00D63890">
          <w:rPr>
            <w:noProof/>
            <w:webHidden/>
          </w:rPr>
          <w:fldChar w:fldCharType="begin"/>
        </w:r>
        <w:r w:rsidR="00D63890">
          <w:rPr>
            <w:noProof/>
            <w:webHidden/>
          </w:rPr>
          <w:instrText xml:space="preserve"> PAGEREF _Toc466059455 \h </w:instrText>
        </w:r>
        <w:r w:rsidR="00D63890">
          <w:rPr>
            <w:noProof/>
            <w:webHidden/>
          </w:rPr>
        </w:r>
        <w:r w:rsidR="00D63890">
          <w:rPr>
            <w:noProof/>
            <w:webHidden/>
          </w:rPr>
          <w:fldChar w:fldCharType="separate"/>
        </w:r>
        <w:r w:rsidR="00F22D68">
          <w:rPr>
            <w:noProof/>
            <w:webHidden/>
          </w:rPr>
          <w:t>82</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56" w:history="1">
        <w:r w:rsidR="00D63890" w:rsidRPr="004F74EE">
          <w:rPr>
            <w:rStyle w:val="Hyperlink"/>
            <w:noProof/>
          </w:rPr>
          <w:t>3.9. References</w:t>
        </w:r>
        <w:r w:rsidR="00D63890">
          <w:rPr>
            <w:noProof/>
            <w:webHidden/>
          </w:rPr>
          <w:tab/>
        </w:r>
        <w:r w:rsidR="00D63890">
          <w:rPr>
            <w:noProof/>
            <w:webHidden/>
          </w:rPr>
          <w:fldChar w:fldCharType="begin"/>
        </w:r>
        <w:r w:rsidR="00D63890">
          <w:rPr>
            <w:noProof/>
            <w:webHidden/>
          </w:rPr>
          <w:instrText xml:space="preserve"> PAGEREF _Toc466059456 \h </w:instrText>
        </w:r>
        <w:r w:rsidR="00D63890">
          <w:rPr>
            <w:noProof/>
            <w:webHidden/>
          </w:rPr>
        </w:r>
        <w:r w:rsidR="00D63890">
          <w:rPr>
            <w:noProof/>
            <w:webHidden/>
          </w:rPr>
          <w:fldChar w:fldCharType="separate"/>
        </w:r>
        <w:r w:rsidR="00F22D68">
          <w:rPr>
            <w:noProof/>
            <w:webHidden/>
          </w:rPr>
          <w:t>83</w:t>
        </w:r>
        <w:r w:rsidR="00D63890">
          <w:rPr>
            <w:noProof/>
            <w:webHidden/>
          </w:rPr>
          <w:fldChar w:fldCharType="end"/>
        </w:r>
      </w:hyperlink>
    </w:p>
    <w:p w:rsidR="00D63890" w:rsidRDefault="00D97E6B"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059457" w:history="1">
        <w:r w:rsidR="00D63890" w:rsidRPr="004F74EE">
          <w:rPr>
            <w:rStyle w:val="Hyperlink"/>
            <w:noProof/>
          </w:rPr>
          <w:t>4. Methods for Measuring the Complexity Outcomes of Urban Design</w:t>
        </w:r>
        <w:r w:rsidR="00D63890">
          <w:rPr>
            <w:noProof/>
            <w:webHidden/>
          </w:rPr>
          <w:tab/>
        </w:r>
        <w:r w:rsidR="00D63890">
          <w:rPr>
            <w:noProof/>
            <w:webHidden/>
          </w:rPr>
          <w:fldChar w:fldCharType="begin"/>
        </w:r>
        <w:r w:rsidR="00D63890">
          <w:rPr>
            <w:noProof/>
            <w:webHidden/>
          </w:rPr>
          <w:instrText xml:space="preserve"> PAGEREF _Toc466059457 \h </w:instrText>
        </w:r>
        <w:r w:rsidR="00D63890">
          <w:rPr>
            <w:noProof/>
            <w:webHidden/>
          </w:rPr>
        </w:r>
        <w:r w:rsidR="00D63890">
          <w:rPr>
            <w:noProof/>
            <w:webHidden/>
          </w:rPr>
          <w:fldChar w:fldCharType="separate"/>
        </w:r>
        <w:r w:rsidR="00F22D68">
          <w:rPr>
            <w:noProof/>
            <w:webHidden/>
          </w:rPr>
          <w:t>87</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58" w:history="1">
        <w:r w:rsidR="00D63890" w:rsidRPr="004F74EE">
          <w:rPr>
            <w:rStyle w:val="Hyperlink"/>
            <w:noProof/>
          </w:rPr>
          <w:t>4.1. Abstract</w:t>
        </w:r>
        <w:r w:rsidR="00D63890">
          <w:rPr>
            <w:noProof/>
            <w:webHidden/>
          </w:rPr>
          <w:tab/>
        </w:r>
        <w:r w:rsidR="00D63890">
          <w:rPr>
            <w:noProof/>
            <w:webHidden/>
          </w:rPr>
          <w:fldChar w:fldCharType="begin"/>
        </w:r>
        <w:r w:rsidR="00D63890">
          <w:rPr>
            <w:noProof/>
            <w:webHidden/>
          </w:rPr>
          <w:instrText xml:space="preserve"> PAGEREF _Toc466059458 \h </w:instrText>
        </w:r>
        <w:r w:rsidR="00D63890">
          <w:rPr>
            <w:noProof/>
            <w:webHidden/>
          </w:rPr>
        </w:r>
        <w:r w:rsidR="00D63890">
          <w:rPr>
            <w:noProof/>
            <w:webHidden/>
          </w:rPr>
          <w:fldChar w:fldCharType="separate"/>
        </w:r>
        <w:r w:rsidR="00F22D68">
          <w:rPr>
            <w:noProof/>
            <w:webHidden/>
          </w:rPr>
          <w:t>88</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59" w:history="1">
        <w:r w:rsidR="00D63890" w:rsidRPr="004F74EE">
          <w:rPr>
            <w:rStyle w:val="Hyperlink"/>
            <w:noProof/>
          </w:rPr>
          <w:t>4.2. Introduction</w:t>
        </w:r>
        <w:r w:rsidR="00D63890">
          <w:rPr>
            <w:noProof/>
            <w:webHidden/>
          </w:rPr>
          <w:tab/>
        </w:r>
        <w:r w:rsidR="00D63890">
          <w:rPr>
            <w:noProof/>
            <w:webHidden/>
          </w:rPr>
          <w:fldChar w:fldCharType="begin"/>
        </w:r>
        <w:r w:rsidR="00D63890">
          <w:rPr>
            <w:noProof/>
            <w:webHidden/>
          </w:rPr>
          <w:instrText xml:space="preserve"> PAGEREF _Toc466059459 \h </w:instrText>
        </w:r>
        <w:r w:rsidR="00D63890">
          <w:rPr>
            <w:noProof/>
            <w:webHidden/>
          </w:rPr>
        </w:r>
        <w:r w:rsidR="00D63890">
          <w:rPr>
            <w:noProof/>
            <w:webHidden/>
          </w:rPr>
          <w:fldChar w:fldCharType="separate"/>
        </w:r>
        <w:r w:rsidR="00F22D68">
          <w:rPr>
            <w:noProof/>
            <w:webHidden/>
          </w:rPr>
          <w:t>88</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60" w:history="1">
        <w:r w:rsidR="00D63890" w:rsidRPr="004F74EE">
          <w:rPr>
            <w:rStyle w:val="Hyperlink"/>
            <w:noProof/>
          </w:rPr>
          <w:t>4.3. Background: Complexity in Urban Design</w:t>
        </w:r>
        <w:r w:rsidR="00D63890">
          <w:rPr>
            <w:noProof/>
            <w:webHidden/>
          </w:rPr>
          <w:tab/>
        </w:r>
        <w:r w:rsidR="00D63890">
          <w:rPr>
            <w:noProof/>
            <w:webHidden/>
          </w:rPr>
          <w:fldChar w:fldCharType="begin"/>
        </w:r>
        <w:r w:rsidR="00D63890">
          <w:rPr>
            <w:noProof/>
            <w:webHidden/>
          </w:rPr>
          <w:instrText xml:space="preserve"> PAGEREF _Toc466059460 \h </w:instrText>
        </w:r>
        <w:r w:rsidR="00D63890">
          <w:rPr>
            <w:noProof/>
            <w:webHidden/>
          </w:rPr>
        </w:r>
        <w:r w:rsidR="00D63890">
          <w:rPr>
            <w:noProof/>
            <w:webHidden/>
          </w:rPr>
          <w:fldChar w:fldCharType="separate"/>
        </w:r>
        <w:r w:rsidR="00F22D68">
          <w:rPr>
            <w:noProof/>
            <w:webHidden/>
          </w:rPr>
          <w:t>90</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61" w:history="1">
        <w:r w:rsidR="00D63890" w:rsidRPr="004F74EE">
          <w:rPr>
            <w:rStyle w:val="Hyperlink"/>
            <w:noProof/>
          </w:rPr>
          <w:t>4.3.1. Urban Design, Livability, and Complexity</w:t>
        </w:r>
        <w:r w:rsidR="00D63890">
          <w:rPr>
            <w:noProof/>
            <w:webHidden/>
          </w:rPr>
          <w:tab/>
        </w:r>
        <w:r w:rsidR="00D63890">
          <w:rPr>
            <w:noProof/>
            <w:webHidden/>
          </w:rPr>
          <w:fldChar w:fldCharType="begin"/>
        </w:r>
        <w:r w:rsidR="00D63890">
          <w:rPr>
            <w:noProof/>
            <w:webHidden/>
          </w:rPr>
          <w:instrText xml:space="preserve"> PAGEREF _Toc466059461 \h </w:instrText>
        </w:r>
        <w:r w:rsidR="00D63890">
          <w:rPr>
            <w:noProof/>
            <w:webHidden/>
          </w:rPr>
        </w:r>
        <w:r w:rsidR="00D63890">
          <w:rPr>
            <w:noProof/>
            <w:webHidden/>
          </w:rPr>
          <w:fldChar w:fldCharType="separate"/>
        </w:r>
        <w:r w:rsidR="00F22D68">
          <w:rPr>
            <w:noProof/>
            <w:webHidden/>
          </w:rPr>
          <w:t>91</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62" w:history="1">
        <w:r w:rsidR="00D63890" w:rsidRPr="004F74EE">
          <w:rPr>
            <w:rStyle w:val="Hyperlink"/>
            <w:noProof/>
          </w:rPr>
          <w:t>4.3.2. The Neighborhood Scale</w:t>
        </w:r>
        <w:r w:rsidR="00D63890">
          <w:rPr>
            <w:noProof/>
            <w:webHidden/>
          </w:rPr>
          <w:tab/>
        </w:r>
        <w:r w:rsidR="00D63890">
          <w:rPr>
            <w:noProof/>
            <w:webHidden/>
          </w:rPr>
          <w:fldChar w:fldCharType="begin"/>
        </w:r>
        <w:r w:rsidR="00D63890">
          <w:rPr>
            <w:noProof/>
            <w:webHidden/>
          </w:rPr>
          <w:instrText xml:space="preserve"> PAGEREF _Toc466059462 \h </w:instrText>
        </w:r>
        <w:r w:rsidR="00D63890">
          <w:rPr>
            <w:noProof/>
            <w:webHidden/>
          </w:rPr>
        </w:r>
        <w:r w:rsidR="00D63890">
          <w:rPr>
            <w:noProof/>
            <w:webHidden/>
          </w:rPr>
          <w:fldChar w:fldCharType="separate"/>
        </w:r>
        <w:r w:rsidR="00F22D68">
          <w:rPr>
            <w:noProof/>
            <w:webHidden/>
          </w:rPr>
          <w:t>93</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63" w:history="1">
        <w:r w:rsidR="00D63890" w:rsidRPr="004F74EE">
          <w:rPr>
            <w:rStyle w:val="Hyperlink"/>
            <w:noProof/>
          </w:rPr>
          <w:t>4.3.3. Designing for Complexity</w:t>
        </w:r>
        <w:r w:rsidR="00D63890">
          <w:rPr>
            <w:noProof/>
            <w:webHidden/>
          </w:rPr>
          <w:tab/>
        </w:r>
        <w:r w:rsidR="00D63890">
          <w:rPr>
            <w:noProof/>
            <w:webHidden/>
          </w:rPr>
          <w:fldChar w:fldCharType="begin"/>
        </w:r>
        <w:r w:rsidR="00D63890">
          <w:rPr>
            <w:noProof/>
            <w:webHidden/>
          </w:rPr>
          <w:instrText xml:space="preserve"> PAGEREF _Toc466059463 \h </w:instrText>
        </w:r>
        <w:r w:rsidR="00D63890">
          <w:rPr>
            <w:noProof/>
            <w:webHidden/>
          </w:rPr>
        </w:r>
        <w:r w:rsidR="00D63890">
          <w:rPr>
            <w:noProof/>
            <w:webHidden/>
          </w:rPr>
          <w:fldChar w:fldCharType="separate"/>
        </w:r>
        <w:r w:rsidR="00F22D68">
          <w:rPr>
            <w:noProof/>
            <w:webHidden/>
          </w:rPr>
          <w:t>95</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64" w:history="1">
        <w:r w:rsidR="00D63890" w:rsidRPr="004F74EE">
          <w:rPr>
            <w:rStyle w:val="Hyperlink"/>
            <w:noProof/>
          </w:rPr>
          <w:t>4.4. Measures of Complexity in Urban Form and Design</w:t>
        </w:r>
        <w:r w:rsidR="00D63890">
          <w:rPr>
            <w:noProof/>
            <w:webHidden/>
          </w:rPr>
          <w:tab/>
        </w:r>
        <w:r w:rsidR="00D63890">
          <w:rPr>
            <w:noProof/>
            <w:webHidden/>
          </w:rPr>
          <w:fldChar w:fldCharType="begin"/>
        </w:r>
        <w:r w:rsidR="00D63890">
          <w:rPr>
            <w:noProof/>
            <w:webHidden/>
          </w:rPr>
          <w:instrText xml:space="preserve"> PAGEREF _Toc466059464 \h </w:instrText>
        </w:r>
        <w:r w:rsidR="00D63890">
          <w:rPr>
            <w:noProof/>
            <w:webHidden/>
          </w:rPr>
        </w:r>
        <w:r w:rsidR="00D63890">
          <w:rPr>
            <w:noProof/>
            <w:webHidden/>
          </w:rPr>
          <w:fldChar w:fldCharType="separate"/>
        </w:r>
        <w:r w:rsidR="00F22D68">
          <w:rPr>
            <w:noProof/>
            <w:webHidden/>
          </w:rPr>
          <w:t>97</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65" w:history="1">
        <w:r w:rsidR="00D63890" w:rsidRPr="004F74EE">
          <w:rPr>
            <w:rStyle w:val="Hyperlink"/>
            <w:noProof/>
          </w:rPr>
          <w:t>4.4.1. Overview</w:t>
        </w:r>
        <w:r w:rsidR="00D63890">
          <w:rPr>
            <w:noProof/>
            <w:webHidden/>
          </w:rPr>
          <w:tab/>
        </w:r>
        <w:r w:rsidR="00D63890">
          <w:rPr>
            <w:noProof/>
            <w:webHidden/>
          </w:rPr>
          <w:fldChar w:fldCharType="begin"/>
        </w:r>
        <w:r w:rsidR="00D63890">
          <w:rPr>
            <w:noProof/>
            <w:webHidden/>
          </w:rPr>
          <w:instrText xml:space="preserve"> PAGEREF _Toc466059465 \h </w:instrText>
        </w:r>
        <w:r w:rsidR="00D63890">
          <w:rPr>
            <w:noProof/>
            <w:webHidden/>
          </w:rPr>
        </w:r>
        <w:r w:rsidR="00D63890">
          <w:rPr>
            <w:noProof/>
            <w:webHidden/>
          </w:rPr>
          <w:fldChar w:fldCharType="separate"/>
        </w:r>
        <w:r w:rsidR="00F22D68">
          <w:rPr>
            <w:noProof/>
            <w:webHidden/>
          </w:rPr>
          <w:t>97</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66" w:history="1">
        <w:r w:rsidR="00D63890" w:rsidRPr="004F74EE">
          <w:rPr>
            <w:rStyle w:val="Hyperlink"/>
            <w:noProof/>
          </w:rPr>
          <w:t>4.4.2. Temporal Measures of Urban Form</w:t>
        </w:r>
        <w:r w:rsidR="00D63890">
          <w:rPr>
            <w:noProof/>
            <w:webHidden/>
          </w:rPr>
          <w:tab/>
        </w:r>
        <w:r w:rsidR="00D63890">
          <w:rPr>
            <w:noProof/>
            <w:webHidden/>
          </w:rPr>
          <w:fldChar w:fldCharType="begin"/>
        </w:r>
        <w:r w:rsidR="00D63890">
          <w:rPr>
            <w:noProof/>
            <w:webHidden/>
          </w:rPr>
          <w:instrText xml:space="preserve"> PAGEREF _Toc466059466 \h </w:instrText>
        </w:r>
        <w:r w:rsidR="00D63890">
          <w:rPr>
            <w:noProof/>
            <w:webHidden/>
          </w:rPr>
        </w:r>
        <w:r w:rsidR="00D63890">
          <w:rPr>
            <w:noProof/>
            <w:webHidden/>
          </w:rPr>
          <w:fldChar w:fldCharType="separate"/>
        </w:r>
        <w:r w:rsidR="00F22D68">
          <w:rPr>
            <w:noProof/>
            <w:webHidden/>
          </w:rPr>
          <w:t>100</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67" w:history="1">
        <w:r w:rsidR="00D63890" w:rsidRPr="004F74EE">
          <w:rPr>
            <w:rStyle w:val="Hyperlink"/>
            <w:noProof/>
          </w:rPr>
          <w:t>4.4.3. Visual Complexity of Urban Form</w:t>
        </w:r>
        <w:r w:rsidR="00D63890">
          <w:rPr>
            <w:noProof/>
            <w:webHidden/>
          </w:rPr>
          <w:tab/>
        </w:r>
        <w:r w:rsidR="00D63890">
          <w:rPr>
            <w:noProof/>
            <w:webHidden/>
          </w:rPr>
          <w:fldChar w:fldCharType="begin"/>
        </w:r>
        <w:r w:rsidR="00D63890">
          <w:rPr>
            <w:noProof/>
            <w:webHidden/>
          </w:rPr>
          <w:instrText xml:space="preserve"> PAGEREF _Toc466059467 \h </w:instrText>
        </w:r>
        <w:r w:rsidR="00D63890">
          <w:rPr>
            <w:noProof/>
            <w:webHidden/>
          </w:rPr>
        </w:r>
        <w:r w:rsidR="00D63890">
          <w:rPr>
            <w:noProof/>
            <w:webHidden/>
          </w:rPr>
          <w:fldChar w:fldCharType="separate"/>
        </w:r>
        <w:r w:rsidR="00F22D68">
          <w:rPr>
            <w:noProof/>
            <w:webHidden/>
          </w:rPr>
          <w:t>102</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68" w:history="1">
        <w:r w:rsidR="00D63890" w:rsidRPr="004F74EE">
          <w:rPr>
            <w:rStyle w:val="Hyperlink"/>
            <w:noProof/>
          </w:rPr>
          <w:t>4.4.4. Spatial Measures of Urban Form</w:t>
        </w:r>
        <w:r w:rsidR="00D63890">
          <w:rPr>
            <w:noProof/>
            <w:webHidden/>
          </w:rPr>
          <w:tab/>
        </w:r>
        <w:r w:rsidR="00D63890">
          <w:rPr>
            <w:noProof/>
            <w:webHidden/>
          </w:rPr>
          <w:fldChar w:fldCharType="begin"/>
        </w:r>
        <w:r w:rsidR="00D63890">
          <w:rPr>
            <w:noProof/>
            <w:webHidden/>
          </w:rPr>
          <w:instrText xml:space="preserve"> PAGEREF _Toc466059468 \h </w:instrText>
        </w:r>
        <w:r w:rsidR="00D63890">
          <w:rPr>
            <w:noProof/>
            <w:webHidden/>
          </w:rPr>
        </w:r>
        <w:r w:rsidR="00D63890">
          <w:rPr>
            <w:noProof/>
            <w:webHidden/>
          </w:rPr>
          <w:fldChar w:fldCharType="separate"/>
        </w:r>
        <w:r w:rsidR="00F22D68">
          <w:rPr>
            <w:noProof/>
            <w:webHidden/>
          </w:rPr>
          <w:t>105</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69" w:history="1">
        <w:r w:rsidR="00D63890" w:rsidRPr="004F74EE">
          <w:rPr>
            <w:rStyle w:val="Hyperlink"/>
            <w:noProof/>
          </w:rPr>
          <w:t>4.4.5. Structural Measures of Urban Form: Fractal</w:t>
        </w:r>
        <w:r w:rsidR="00D63890">
          <w:rPr>
            <w:noProof/>
            <w:webHidden/>
          </w:rPr>
          <w:tab/>
        </w:r>
        <w:r w:rsidR="00D63890">
          <w:rPr>
            <w:noProof/>
            <w:webHidden/>
          </w:rPr>
          <w:fldChar w:fldCharType="begin"/>
        </w:r>
        <w:r w:rsidR="00D63890">
          <w:rPr>
            <w:noProof/>
            <w:webHidden/>
          </w:rPr>
          <w:instrText xml:space="preserve"> PAGEREF _Toc466059469 \h </w:instrText>
        </w:r>
        <w:r w:rsidR="00D63890">
          <w:rPr>
            <w:noProof/>
            <w:webHidden/>
          </w:rPr>
        </w:r>
        <w:r w:rsidR="00D63890">
          <w:rPr>
            <w:noProof/>
            <w:webHidden/>
          </w:rPr>
          <w:fldChar w:fldCharType="separate"/>
        </w:r>
        <w:r w:rsidR="00F22D68">
          <w:rPr>
            <w:noProof/>
            <w:webHidden/>
          </w:rPr>
          <w:t>108</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70" w:history="1">
        <w:r w:rsidR="00D63890" w:rsidRPr="004F74EE">
          <w:rPr>
            <w:rStyle w:val="Hyperlink"/>
            <w:noProof/>
          </w:rPr>
          <w:t>4.4.6. Structural Measures of Urban Form: Network</w:t>
        </w:r>
        <w:r w:rsidR="00D63890">
          <w:rPr>
            <w:noProof/>
            <w:webHidden/>
          </w:rPr>
          <w:tab/>
        </w:r>
        <w:r w:rsidR="00D63890">
          <w:rPr>
            <w:noProof/>
            <w:webHidden/>
          </w:rPr>
          <w:fldChar w:fldCharType="begin"/>
        </w:r>
        <w:r w:rsidR="00D63890">
          <w:rPr>
            <w:noProof/>
            <w:webHidden/>
          </w:rPr>
          <w:instrText xml:space="preserve"> PAGEREF _Toc466059470 \h </w:instrText>
        </w:r>
        <w:r w:rsidR="00D63890">
          <w:rPr>
            <w:noProof/>
            <w:webHidden/>
          </w:rPr>
        </w:r>
        <w:r w:rsidR="00D63890">
          <w:rPr>
            <w:noProof/>
            <w:webHidden/>
          </w:rPr>
          <w:fldChar w:fldCharType="separate"/>
        </w:r>
        <w:r w:rsidR="00F22D68">
          <w:rPr>
            <w:noProof/>
            <w:webHidden/>
          </w:rPr>
          <w:t>111</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71" w:history="1">
        <w:r w:rsidR="00D63890" w:rsidRPr="004F74EE">
          <w:rPr>
            <w:rStyle w:val="Hyperlink"/>
            <w:noProof/>
          </w:rPr>
          <w:t>4.5. Typology of Complexity Measures</w:t>
        </w:r>
        <w:r w:rsidR="00D63890">
          <w:rPr>
            <w:noProof/>
            <w:webHidden/>
          </w:rPr>
          <w:tab/>
        </w:r>
        <w:r w:rsidR="00D63890">
          <w:rPr>
            <w:noProof/>
            <w:webHidden/>
          </w:rPr>
          <w:fldChar w:fldCharType="begin"/>
        </w:r>
        <w:r w:rsidR="00D63890">
          <w:rPr>
            <w:noProof/>
            <w:webHidden/>
          </w:rPr>
          <w:instrText xml:space="preserve"> PAGEREF _Toc466059471 \h </w:instrText>
        </w:r>
        <w:r w:rsidR="00D63890">
          <w:rPr>
            <w:noProof/>
            <w:webHidden/>
          </w:rPr>
        </w:r>
        <w:r w:rsidR="00D63890">
          <w:rPr>
            <w:noProof/>
            <w:webHidden/>
          </w:rPr>
          <w:fldChar w:fldCharType="separate"/>
        </w:r>
        <w:r w:rsidR="00F22D68">
          <w:rPr>
            <w:noProof/>
            <w:webHidden/>
          </w:rPr>
          <w:t>115</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72" w:history="1">
        <w:r w:rsidR="00D63890" w:rsidRPr="004F74EE">
          <w:rPr>
            <w:rStyle w:val="Hyperlink"/>
            <w:noProof/>
          </w:rPr>
          <w:t>4.6. Discussion</w:t>
        </w:r>
        <w:r w:rsidR="00D63890">
          <w:rPr>
            <w:noProof/>
            <w:webHidden/>
          </w:rPr>
          <w:tab/>
        </w:r>
        <w:r w:rsidR="00D63890">
          <w:rPr>
            <w:noProof/>
            <w:webHidden/>
          </w:rPr>
          <w:fldChar w:fldCharType="begin"/>
        </w:r>
        <w:r w:rsidR="00D63890">
          <w:rPr>
            <w:noProof/>
            <w:webHidden/>
          </w:rPr>
          <w:instrText xml:space="preserve"> PAGEREF _Toc466059472 \h </w:instrText>
        </w:r>
        <w:r w:rsidR="00D63890">
          <w:rPr>
            <w:noProof/>
            <w:webHidden/>
          </w:rPr>
        </w:r>
        <w:r w:rsidR="00D63890">
          <w:rPr>
            <w:noProof/>
            <w:webHidden/>
          </w:rPr>
          <w:fldChar w:fldCharType="separate"/>
        </w:r>
        <w:r w:rsidR="00F22D68">
          <w:rPr>
            <w:noProof/>
            <w:webHidden/>
          </w:rPr>
          <w:t>116</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73" w:history="1">
        <w:r w:rsidR="00D63890" w:rsidRPr="004F74EE">
          <w:rPr>
            <w:rStyle w:val="Hyperlink"/>
            <w:noProof/>
          </w:rPr>
          <w:t>4.7. References</w:t>
        </w:r>
        <w:r w:rsidR="00D63890">
          <w:rPr>
            <w:noProof/>
            <w:webHidden/>
          </w:rPr>
          <w:tab/>
        </w:r>
        <w:r w:rsidR="00D63890">
          <w:rPr>
            <w:noProof/>
            <w:webHidden/>
          </w:rPr>
          <w:fldChar w:fldCharType="begin"/>
        </w:r>
        <w:r w:rsidR="00D63890">
          <w:rPr>
            <w:noProof/>
            <w:webHidden/>
          </w:rPr>
          <w:instrText xml:space="preserve"> PAGEREF _Toc466059473 \h </w:instrText>
        </w:r>
        <w:r w:rsidR="00D63890">
          <w:rPr>
            <w:noProof/>
            <w:webHidden/>
          </w:rPr>
        </w:r>
        <w:r w:rsidR="00D63890">
          <w:rPr>
            <w:noProof/>
            <w:webHidden/>
          </w:rPr>
          <w:fldChar w:fldCharType="separate"/>
        </w:r>
        <w:r w:rsidR="00F22D68">
          <w:rPr>
            <w:noProof/>
            <w:webHidden/>
          </w:rPr>
          <w:t>118</w:t>
        </w:r>
        <w:r w:rsidR="00D63890">
          <w:rPr>
            <w:noProof/>
            <w:webHidden/>
          </w:rPr>
          <w:fldChar w:fldCharType="end"/>
        </w:r>
      </w:hyperlink>
    </w:p>
    <w:p w:rsidR="00D63890" w:rsidRDefault="00D97E6B"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059474" w:history="1">
        <w:r w:rsidR="00D63890" w:rsidRPr="004F74EE">
          <w:rPr>
            <w:rStyle w:val="Hyperlink"/>
            <w:noProof/>
          </w:rPr>
          <w:t>5. OSMnx: Acquiring, Constructing, Analyzing, and Visualizing Street Networks</w:t>
        </w:r>
        <w:r w:rsidR="00D63890">
          <w:rPr>
            <w:noProof/>
            <w:webHidden/>
          </w:rPr>
          <w:tab/>
        </w:r>
        <w:r w:rsidR="00D63890">
          <w:rPr>
            <w:noProof/>
            <w:webHidden/>
          </w:rPr>
          <w:fldChar w:fldCharType="begin"/>
        </w:r>
        <w:r w:rsidR="00D63890">
          <w:rPr>
            <w:noProof/>
            <w:webHidden/>
          </w:rPr>
          <w:instrText xml:space="preserve"> PAGEREF _Toc466059474 \h </w:instrText>
        </w:r>
        <w:r w:rsidR="00D63890">
          <w:rPr>
            <w:noProof/>
            <w:webHidden/>
          </w:rPr>
        </w:r>
        <w:r w:rsidR="00D63890">
          <w:rPr>
            <w:noProof/>
            <w:webHidden/>
          </w:rPr>
          <w:fldChar w:fldCharType="separate"/>
        </w:r>
        <w:r w:rsidR="00F22D68">
          <w:rPr>
            <w:noProof/>
            <w:webHidden/>
          </w:rPr>
          <w:t>130</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75" w:history="1">
        <w:r w:rsidR="00D63890" w:rsidRPr="004F74EE">
          <w:rPr>
            <w:rStyle w:val="Hyperlink"/>
            <w:noProof/>
          </w:rPr>
          <w:t>5.1. Abstract</w:t>
        </w:r>
        <w:r w:rsidR="00D63890">
          <w:rPr>
            <w:noProof/>
            <w:webHidden/>
          </w:rPr>
          <w:tab/>
        </w:r>
        <w:r w:rsidR="00D63890">
          <w:rPr>
            <w:noProof/>
            <w:webHidden/>
          </w:rPr>
          <w:fldChar w:fldCharType="begin"/>
        </w:r>
        <w:r w:rsidR="00D63890">
          <w:rPr>
            <w:noProof/>
            <w:webHidden/>
          </w:rPr>
          <w:instrText xml:space="preserve"> PAGEREF _Toc466059475 \h </w:instrText>
        </w:r>
        <w:r w:rsidR="00D63890">
          <w:rPr>
            <w:noProof/>
            <w:webHidden/>
          </w:rPr>
        </w:r>
        <w:r w:rsidR="00D63890">
          <w:rPr>
            <w:noProof/>
            <w:webHidden/>
          </w:rPr>
          <w:fldChar w:fldCharType="separate"/>
        </w:r>
        <w:r w:rsidR="00F22D68">
          <w:rPr>
            <w:noProof/>
            <w:webHidden/>
          </w:rPr>
          <w:t>131</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76" w:history="1">
        <w:r w:rsidR="00D63890" w:rsidRPr="004F74EE">
          <w:rPr>
            <w:rStyle w:val="Hyperlink"/>
            <w:noProof/>
          </w:rPr>
          <w:t>5.2. Introduction</w:t>
        </w:r>
        <w:r w:rsidR="00D63890">
          <w:rPr>
            <w:noProof/>
            <w:webHidden/>
          </w:rPr>
          <w:tab/>
        </w:r>
        <w:r w:rsidR="00D63890">
          <w:rPr>
            <w:noProof/>
            <w:webHidden/>
          </w:rPr>
          <w:fldChar w:fldCharType="begin"/>
        </w:r>
        <w:r w:rsidR="00D63890">
          <w:rPr>
            <w:noProof/>
            <w:webHidden/>
          </w:rPr>
          <w:instrText xml:space="preserve"> PAGEREF _Toc466059476 \h </w:instrText>
        </w:r>
        <w:r w:rsidR="00D63890">
          <w:rPr>
            <w:noProof/>
            <w:webHidden/>
          </w:rPr>
        </w:r>
        <w:r w:rsidR="00D63890">
          <w:rPr>
            <w:noProof/>
            <w:webHidden/>
          </w:rPr>
          <w:fldChar w:fldCharType="separate"/>
        </w:r>
        <w:r w:rsidR="00F22D68">
          <w:rPr>
            <w:noProof/>
            <w:webHidden/>
          </w:rPr>
          <w:t>131</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77" w:history="1">
        <w:r w:rsidR="00D63890" w:rsidRPr="004F74EE">
          <w:rPr>
            <w:rStyle w:val="Hyperlink"/>
            <w:noProof/>
          </w:rPr>
          <w:t>5.3. Background</w:t>
        </w:r>
        <w:r w:rsidR="00D63890">
          <w:rPr>
            <w:noProof/>
            <w:webHidden/>
          </w:rPr>
          <w:tab/>
        </w:r>
        <w:r w:rsidR="00D63890">
          <w:rPr>
            <w:noProof/>
            <w:webHidden/>
          </w:rPr>
          <w:fldChar w:fldCharType="begin"/>
        </w:r>
        <w:r w:rsidR="00D63890">
          <w:rPr>
            <w:noProof/>
            <w:webHidden/>
          </w:rPr>
          <w:instrText xml:space="preserve"> PAGEREF _Toc466059477 \h </w:instrText>
        </w:r>
        <w:r w:rsidR="00D63890">
          <w:rPr>
            <w:noProof/>
            <w:webHidden/>
          </w:rPr>
        </w:r>
        <w:r w:rsidR="00D63890">
          <w:rPr>
            <w:noProof/>
            <w:webHidden/>
          </w:rPr>
          <w:fldChar w:fldCharType="separate"/>
        </w:r>
        <w:r w:rsidR="00F22D68">
          <w:rPr>
            <w:noProof/>
            <w:webHidden/>
          </w:rPr>
          <w:t>131</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78" w:history="1">
        <w:r w:rsidR="00D63890" w:rsidRPr="004F74EE">
          <w:rPr>
            <w:rStyle w:val="Hyperlink"/>
            <w:noProof/>
          </w:rPr>
          <w:t>5.3.1. Street network analysis</w:t>
        </w:r>
        <w:r w:rsidR="00D63890">
          <w:rPr>
            <w:noProof/>
            <w:webHidden/>
          </w:rPr>
          <w:tab/>
        </w:r>
        <w:r w:rsidR="00D63890">
          <w:rPr>
            <w:noProof/>
            <w:webHidden/>
          </w:rPr>
          <w:fldChar w:fldCharType="begin"/>
        </w:r>
        <w:r w:rsidR="00D63890">
          <w:rPr>
            <w:noProof/>
            <w:webHidden/>
          </w:rPr>
          <w:instrText xml:space="preserve"> PAGEREF _Toc466059478 \h </w:instrText>
        </w:r>
        <w:r w:rsidR="00D63890">
          <w:rPr>
            <w:noProof/>
            <w:webHidden/>
          </w:rPr>
        </w:r>
        <w:r w:rsidR="00D63890">
          <w:rPr>
            <w:noProof/>
            <w:webHidden/>
          </w:rPr>
          <w:fldChar w:fldCharType="separate"/>
        </w:r>
        <w:r w:rsidR="00F22D68">
          <w:rPr>
            <w:noProof/>
            <w:webHidden/>
          </w:rPr>
          <w:t>131</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79" w:history="1">
        <w:r w:rsidR="00D63890" w:rsidRPr="004F74EE">
          <w:rPr>
            <w:rStyle w:val="Hyperlink"/>
            <w:noProof/>
          </w:rPr>
          <w:t>5.3.2. Representation of street networks</w:t>
        </w:r>
        <w:r w:rsidR="00D63890">
          <w:rPr>
            <w:noProof/>
            <w:webHidden/>
          </w:rPr>
          <w:tab/>
        </w:r>
        <w:r w:rsidR="00D63890">
          <w:rPr>
            <w:noProof/>
            <w:webHidden/>
          </w:rPr>
          <w:fldChar w:fldCharType="begin"/>
        </w:r>
        <w:r w:rsidR="00D63890">
          <w:rPr>
            <w:noProof/>
            <w:webHidden/>
          </w:rPr>
          <w:instrText xml:space="preserve"> PAGEREF _Toc466059479 \h </w:instrText>
        </w:r>
        <w:r w:rsidR="00D63890">
          <w:rPr>
            <w:noProof/>
            <w:webHidden/>
          </w:rPr>
        </w:r>
        <w:r w:rsidR="00D63890">
          <w:rPr>
            <w:noProof/>
            <w:webHidden/>
          </w:rPr>
          <w:fldChar w:fldCharType="separate"/>
        </w:r>
        <w:r w:rsidR="00F22D68">
          <w:rPr>
            <w:noProof/>
            <w:webHidden/>
          </w:rPr>
          <w:t>131</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80" w:history="1">
        <w:r w:rsidR="00D63890" w:rsidRPr="004F74EE">
          <w:rPr>
            <w:rStyle w:val="Hyperlink"/>
            <w:noProof/>
          </w:rPr>
          <w:t>5.3.3. Current tool landscape</w:t>
        </w:r>
        <w:r w:rsidR="00D63890">
          <w:rPr>
            <w:noProof/>
            <w:webHidden/>
          </w:rPr>
          <w:tab/>
        </w:r>
        <w:r w:rsidR="00D63890">
          <w:rPr>
            <w:noProof/>
            <w:webHidden/>
          </w:rPr>
          <w:fldChar w:fldCharType="begin"/>
        </w:r>
        <w:r w:rsidR="00D63890">
          <w:rPr>
            <w:noProof/>
            <w:webHidden/>
          </w:rPr>
          <w:instrText xml:space="preserve"> PAGEREF _Toc466059480 \h </w:instrText>
        </w:r>
        <w:r w:rsidR="00D63890">
          <w:rPr>
            <w:noProof/>
            <w:webHidden/>
          </w:rPr>
        </w:r>
        <w:r w:rsidR="00D63890">
          <w:rPr>
            <w:noProof/>
            <w:webHidden/>
          </w:rPr>
          <w:fldChar w:fldCharType="separate"/>
        </w:r>
        <w:r w:rsidR="00F22D68">
          <w:rPr>
            <w:noProof/>
            <w:webHidden/>
          </w:rPr>
          <w:t>133</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81" w:history="1">
        <w:r w:rsidR="00D63890" w:rsidRPr="004F74EE">
          <w:rPr>
            <w:rStyle w:val="Hyperlink"/>
            <w:noProof/>
          </w:rPr>
          <w:t>5.4. OSMnx: Functionality and comparison to existing tools</w:t>
        </w:r>
        <w:r w:rsidR="00D63890">
          <w:rPr>
            <w:noProof/>
            <w:webHidden/>
          </w:rPr>
          <w:tab/>
        </w:r>
        <w:r w:rsidR="00D63890">
          <w:rPr>
            <w:noProof/>
            <w:webHidden/>
          </w:rPr>
          <w:fldChar w:fldCharType="begin"/>
        </w:r>
        <w:r w:rsidR="00D63890">
          <w:rPr>
            <w:noProof/>
            <w:webHidden/>
          </w:rPr>
          <w:instrText xml:space="preserve"> PAGEREF _Toc466059481 \h </w:instrText>
        </w:r>
        <w:r w:rsidR="00D63890">
          <w:rPr>
            <w:noProof/>
            <w:webHidden/>
          </w:rPr>
        </w:r>
        <w:r w:rsidR="00D63890">
          <w:rPr>
            <w:noProof/>
            <w:webHidden/>
          </w:rPr>
          <w:fldChar w:fldCharType="separate"/>
        </w:r>
        <w:r w:rsidR="00F22D68">
          <w:rPr>
            <w:noProof/>
            <w:webHidden/>
          </w:rPr>
          <w:t>137</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82" w:history="1">
        <w:r w:rsidR="00D63890" w:rsidRPr="004F74EE">
          <w:rPr>
            <w:rStyle w:val="Hyperlink"/>
            <w:noProof/>
          </w:rPr>
          <w:t>5.4.1. Acquiring administrative place boundaries</w:t>
        </w:r>
        <w:r w:rsidR="00D63890">
          <w:rPr>
            <w:noProof/>
            <w:webHidden/>
          </w:rPr>
          <w:tab/>
        </w:r>
        <w:r w:rsidR="00D63890">
          <w:rPr>
            <w:noProof/>
            <w:webHidden/>
          </w:rPr>
          <w:fldChar w:fldCharType="begin"/>
        </w:r>
        <w:r w:rsidR="00D63890">
          <w:rPr>
            <w:noProof/>
            <w:webHidden/>
          </w:rPr>
          <w:instrText xml:space="preserve"> PAGEREF _Toc466059482 \h </w:instrText>
        </w:r>
        <w:r w:rsidR="00D63890">
          <w:rPr>
            <w:noProof/>
            <w:webHidden/>
          </w:rPr>
        </w:r>
        <w:r w:rsidR="00D63890">
          <w:rPr>
            <w:noProof/>
            <w:webHidden/>
          </w:rPr>
          <w:fldChar w:fldCharType="separate"/>
        </w:r>
        <w:r w:rsidR="00F22D68">
          <w:rPr>
            <w:noProof/>
            <w:webHidden/>
          </w:rPr>
          <w:t>138</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83" w:history="1">
        <w:r w:rsidR="00D63890" w:rsidRPr="004F74EE">
          <w:rPr>
            <w:rStyle w:val="Hyperlink"/>
            <w:noProof/>
          </w:rPr>
          <w:t>5.4.2. Download and construct street networks</w:t>
        </w:r>
        <w:r w:rsidR="00D63890">
          <w:rPr>
            <w:noProof/>
            <w:webHidden/>
          </w:rPr>
          <w:tab/>
        </w:r>
        <w:r w:rsidR="00D63890">
          <w:rPr>
            <w:noProof/>
            <w:webHidden/>
          </w:rPr>
          <w:fldChar w:fldCharType="begin"/>
        </w:r>
        <w:r w:rsidR="00D63890">
          <w:rPr>
            <w:noProof/>
            <w:webHidden/>
          </w:rPr>
          <w:instrText xml:space="preserve"> PAGEREF _Toc466059483 \h </w:instrText>
        </w:r>
        <w:r w:rsidR="00D63890">
          <w:rPr>
            <w:noProof/>
            <w:webHidden/>
          </w:rPr>
        </w:r>
        <w:r w:rsidR="00D63890">
          <w:rPr>
            <w:noProof/>
            <w:webHidden/>
          </w:rPr>
          <w:fldChar w:fldCharType="separate"/>
        </w:r>
        <w:r w:rsidR="00F22D68">
          <w:rPr>
            <w:noProof/>
            <w:webHidden/>
          </w:rPr>
          <w:t>139</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84" w:history="1">
        <w:r w:rsidR="00D63890" w:rsidRPr="004F74EE">
          <w:rPr>
            <w:rStyle w:val="Hyperlink"/>
            <w:noProof/>
          </w:rPr>
          <w:t>5.4.3. Correct and simplify network topology</w:t>
        </w:r>
        <w:r w:rsidR="00D63890">
          <w:rPr>
            <w:noProof/>
            <w:webHidden/>
          </w:rPr>
          <w:tab/>
        </w:r>
        <w:r w:rsidR="00D63890">
          <w:rPr>
            <w:noProof/>
            <w:webHidden/>
          </w:rPr>
          <w:fldChar w:fldCharType="begin"/>
        </w:r>
        <w:r w:rsidR="00D63890">
          <w:rPr>
            <w:noProof/>
            <w:webHidden/>
          </w:rPr>
          <w:instrText xml:space="preserve"> PAGEREF _Toc466059484 \h </w:instrText>
        </w:r>
        <w:r w:rsidR="00D63890">
          <w:rPr>
            <w:noProof/>
            <w:webHidden/>
          </w:rPr>
        </w:r>
        <w:r w:rsidR="00D63890">
          <w:rPr>
            <w:noProof/>
            <w:webHidden/>
          </w:rPr>
          <w:fldChar w:fldCharType="separate"/>
        </w:r>
        <w:r w:rsidR="00F22D68">
          <w:rPr>
            <w:noProof/>
            <w:webHidden/>
          </w:rPr>
          <w:t>143</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85" w:history="1">
        <w:r w:rsidR="00D63890" w:rsidRPr="004F74EE">
          <w:rPr>
            <w:rStyle w:val="Hyperlink"/>
            <w:noProof/>
          </w:rPr>
          <w:t>5.4.4. Save street networks to disk</w:t>
        </w:r>
        <w:r w:rsidR="00D63890">
          <w:rPr>
            <w:noProof/>
            <w:webHidden/>
          </w:rPr>
          <w:tab/>
        </w:r>
        <w:r w:rsidR="00D63890">
          <w:rPr>
            <w:noProof/>
            <w:webHidden/>
          </w:rPr>
          <w:fldChar w:fldCharType="begin"/>
        </w:r>
        <w:r w:rsidR="00D63890">
          <w:rPr>
            <w:noProof/>
            <w:webHidden/>
          </w:rPr>
          <w:instrText xml:space="preserve"> PAGEREF _Toc466059485 \h </w:instrText>
        </w:r>
        <w:r w:rsidR="00D63890">
          <w:rPr>
            <w:noProof/>
            <w:webHidden/>
          </w:rPr>
        </w:r>
        <w:r w:rsidR="00D63890">
          <w:rPr>
            <w:noProof/>
            <w:webHidden/>
          </w:rPr>
          <w:fldChar w:fldCharType="separate"/>
        </w:r>
        <w:r w:rsidR="00F22D68">
          <w:rPr>
            <w:noProof/>
            <w:webHidden/>
          </w:rPr>
          <w:t>146</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86" w:history="1">
        <w:r w:rsidR="00D63890" w:rsidRPr="004F74EE">
          <w:rPr>
            <w:rStyle w:val="Hyperlink"/>
            <w:noProof/>
          </w:rPr>
          <w:t>5.4.5. Analyze street networks</w:t>
        </w:r>
        <w:r w:rsidR="00D63890">
          <w:rPr>
            <w:noProof/>
            <w:webHidden/>
          </w:rPr>
          <w:tab/>
        </w:r>
        <w:r w:rsidR="00D63890">
          <w:rPr>
            <w:noProof/>
            <w:webHidden/>
          </w:rPr>
          <w:fldChar w:fldCharType="begin"/>
        </w:r>
        <w:r w:rsidR="00D63890">
          <w:rPr>
            <w:noProof/>
            <w:webHidden/>
          </w:rPr>
          <w:instrText xml:space="preserve"> PAGEREF _Toc466059486 \h </w:instrText>
        </w:r>
        <w:r w:rsidR="00D63890">
          <w:rPr>
            <w:noProof/>
            <w:webHidden/>
          </w:rPr>
        </w:r>
        <w:r w:rsidR="00D63890">
          <w:rPr>
            <w:noProof/>
            <w:webHidden/>
          </w:rPr>
          <w:fldChar w:fldCharType="separate"/>
        </w:r>
        <w:r w:rsidR="00F22D68">
          <w:rPr>
            <w:noProof/>
            <w:webHidden/>
          </w:rPr>
          <w:t>147</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487" w:history="1">
        <w:r w:rsidR="00D63890" w:rsidRPr="004F74EE">
          <w:rPr>
            <w:rStyle w:val="Hyperlink"/>
            <w:noProof/>
          </w:rPr>
          <w:t>5.4.6. Summary</w:t>
        </w:r>
        <w:r w:rsidR="00D63890">
          <w:rPr>
            <w:noProof/>
            <w:webHidden/>
          </w:rPr>
          <w:tab/>
        </w:r>
        <w:r w:rsidR="00D63890">
          <w:rPr>
            <w:noProof/>
            <w:webHidden/>
          </w:rPr>
          <w:fldChar w:fldCharType="begin"/>
        </w:r>
        <w:r w:rsidR="00D63890">
          <w:rPr>
            <w:noProof/>
            <w:webHidden/>
          </w:rPr>
          <w:instrText xml:space="preserve"> PAGEREF _Toc466059487 \h </w:instrText>
        </w:r>
        <w:r w:rsidR="00D63890">
          <w:rPr>
            <w:noProof/>
            <w:webHidden/>
          </w:rPr>
        </w:r>
        <w:r w:rsidR="00D63890">
          <w:rPr>
            <w:noProof/>
            <w:webHidden/>
          </w:rPr>
          <w:fldChar w:fldCharType="separate"/>
        </w:r>
        <w:r w:rsidR="00F22D68">
          <w:rPr>
            <w:noProof/>
            <w:webHidden/>
          </w:rPr>
          <w:t>152</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88" w:history="1">
        <w:r w:rsidR="00D63890" w:rsidRPr="004F74EE">
          <w:rPr>
            <w:rStyle w:val="Hyperlink"/>
            <w:noProof/>
          </w:rPr>
          <w:t>5.5. Case study 1: Ten European Cities</w:t>
        </w:r>
        <w:r w:rsidR="00D63890">
          <w:rPr>
            <w:noProof/>
            <w:webHidden/>
          </w:rPr>
          <w:tab/>
        </w:r>
        <w:r w:rsidR="00D63890">
          <w:rPr>
            <w:noProof/>
            <w:webHidden/>
          </w:rPr>
          <w:fldChar w:fldCharType="begin"/>
        </w:r>
        <w:r w:rsidR="00D63890">
          <w:rPr>
            <w:noProof/>
            <w:webHidden/>
          </w:rPr>
          <w:instrText xml:space="preserve"> PAGEREF _Toc466059488 \h </w:instrText>
        </w:r>
        <w:r w:rsidR="00D63890">
          <w:rPr>
            <w:noProof/>
            <w:webHidden/>
          </w:rPr>
        </w:r>
        <w:r w:rsidR="00D63890">
          <w:rPr>
            <w:noProof/>
            <w:webHidden/>
          </w:rPr>
          <w:fldChar w:fldCharType="separate"/>
        </w:r>
        <w:r w:rsidR="00F22D68">
          <w:rPr>
            <w:noProof/>
            <w:webHidden/>
          </w:rPr>
          <w:t>153</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89" w:history="1">
        <w:r w:rsidR="00D63890" w:rsidRPr="004F74EE">
          <w:rPr>
            <w:rStyle w:val="Hyperlink"/>
            <w:noProof/>
          </w:rPr>
          <w:t>5.6. Case study 2: Every City in California</w:t>
        </w:r>
        <w:r w:rsidR="00D63890">
          <w:rPr>
            <w:noProof/>
            <w:webHidden/>
          </w:rPr>
          <w:tab/>
        </w:r>
        <w:r w:rsidR="00D63890">
          <w:rPr>
            <w:noProof/>
            <w:webHidden/>
          </w:rPr>
          <w:fldChar w:fldCharType="begin"/>
        </w:r>
        <w:r w:rsidR="00D63890">
          <w:rPr>
            <w:noProof/>
            <w:webHidden/>
          </w:rPr>
          <w:instrText xml:space="preserve"> PAGEREF _Toc466059489 \h </w:instrText>
        </w:r>
        <w:r w:rsidR="00D63890">
          <w:rPr>
            <w:noProof/>
            <w:webHidden/>
          </w:rPr>
        </w:r>
        <w:r w:rsidR="00D63890">
          <w:rPr>
            <w:noProof/>
            <w:webHidden/>
          </w:rPr>
          <w:fldChar w:fldCharType="separate"/>
        </w:r>
        <w:r w:rsidR="00F22D68">
          <w:rPr>
            <w:noProof/>
            <w:webHidden/>
          </w:rPr>
          <w:t>153</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90" w:history="1">
        <w:r w:rsidR="00D63890" w:rsidRPr="004F74EE">
          <w:rPr>
            <w:rStyle w:val="Hyperlink"/>
            <w:noProof/>
          </w:rPr>
          <w:t>5.7. Discussion</w:t>
        </w:r>
        <w:r w:rsidR="00D63890">
          <w:rPr>
            <w:noProof/>
            <w:webHidden/>
          </w:rPr>
          <w:tab/>
        </w:r>
        <w:r w:rsidR="00D63890">
          <w:rPr>
            <w:noProof/>
            <w:webHidden/>
          </w:rPr>
          <w:fldChar w:fldCharType="begin"/>
        </w:r>
        <w:r w:rsidR="00D63890">
          <w:rPr>
            <w:noProof/>
            <w:webHidden/>
          </w:rPr>
          <w:instrText xml:space="preserve"> PAGEREF _Toc466059490 \h </w:instrText>
        </w:r>
        <w:r w:rsidR="00D63890">
          <w:rPr>
            <w:noProof/>
            <w:webHidden/>
          </w:rPr>
        </w:r>
        <w:r w:rsidR="00D63890">
          <w:rPr>
            <w:noProof/>
            <w:webHidden/>
          </w:rPr>
          <w:fldChar w:fldCharType="separate"/>
        </w:r>
        <w:r w:rsidR="00F22D68">
          <w:rPr>
            <w:noProof/>
            <w:webHidden/>
          </w:rPr>
          <w:t>153</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91" w:history="1">
        <w:r w:rsidR="00D63890" w:rsidRPr="004F74EE">
          <w:rPr>
            <w:rStyle w:val="Hyperlink"/>
            <w:noProof/>
          </w:rPr>
          <w:t>5.8. References</w:t>
        </w:r>
        <w:r w:rsidR="00D63890">
          <w:rPr>
            <w:noProof/>
            <w:webHidden/>
          </w:rPr>
          <w:tab/>
        </w:r>
        <w:r w:rsidR="00D63890">
          <w:rPr>
            <w:noProof/>
            <w:webHidden/>
          </w:rPr>
          <w:fldChar w:fldCharType="begin"/>
        </w:r>
        <w:r w:rsidR="00D63890">
          <w:rPr>
            <w:noProof/>
            <w:webHidden/>
          </w:rPr>
          <w:instrText xml:space="preserve"> PAGEREF _Toc466059491 \h </w:instrText>
        </w:r>
        <w:r w:rsidR="00D63890">
          <w:rPr>
            <w:noProof/>
            <w:webHidden/>
          </w:rPr>
        </w:r>
        <w:r w:rsidR="00D63890">
          <w:rPr>
            <w:noProof/>
            <w:webHidden/>
          </w:rPr>
          <w:fldChar w:fldCharType="separate"/>
        </w:r>
        <w:r w:rsidR="00F22D68">
          <w:rPr>
            <w:noProof/>
            <w:webHidden/>
          </w:rPr>
          <w:t>154</w:t>
        </w:r>
        <w:r w:rsidR="00D63890">
          <w:rPr>
            <w:noProof/>
            <w:webHidden/>
          </w:rPr>
          <w:fldChar w:fldCharType="end"/>
        </w:r>
      </w:hyperlink>
    </w:p>
    <w:p w:rsidR="00D63890" w:rsidRDefault="00D97E6B"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059492" w:history="1">
        <w:r w:rsidR="00D63890" w:rsidRPr="004F74EE">
          <w:rPr>
            <w:rStyle w:val="Hyperlink"/>
            <w:noProof/>
          </w:rPr>
          <w:t>6. Multi-scale analysis of urban street networks</w:t>
        </w:r>
        <w:r w:rsidR="00D63890">
          <w:rPr>
            <w:noProof/>
            <w:webHidden/>
          </w:rPr>
          <w:tab/>
        </w:r>
        <w:r w:rsidR="00D63890">
          <w:rPr>
            <w:noProof/>
            <w:webHidden/>
          </w:rPr>
          <w:fldChar w:fldCharType="begin"/>
        </w:r>
        <w:r w:rsidR="00D63890">
          <w:rPr>
            <w:noProof/>
            <w:webHidden/>
          </w:rPr>
          <w:instrText xml:space="preserve"> PAGEREF _Toc466059492 \h </w:instrText>
        </w:r>
        <w:r w:rsidR="00D63890">
          <w:rPr>
            <w:noProof/>
            <w:webHidden/>
          </w:rPr>
        </w:r>
        <w:r w:rsidR="00D63890">
          <w:rPr>
            <w:noProof/>
            <w:webHidden/>
          </w:rPr>
          <w:fldChar w:fldCharType="separate"/>
        </w:r>
        <w:r w:rsidR="00F22D68">
          <w:rPr>
            <w:noProof/>
            <w:webHidden/>
          </w:rPr>
          <w:t>155</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93" w:history="1">
        <w:r w:rsidR="00D63890" w:rsidRPr="004F74EE">
          <w:rPr>
            <w:rStyle w:val="Hyperlink"/>
            <w:noProof/>
          </w:rPr>
          <w:t>6.1. Abstract</w:t>
        </w:r>
        <w:r w:rsidR="00D63890">
          <w:rPr>
            <w:noProof/>
            <w:webHidden/>
          </w:rPr>
          <w:tab/>
        </w:r>
        <w:r w:rsidR="00D63890">
          <w:rPr>
            <w:noProof/>
            <w:webHidden/>
          </w:rPr>
          <w:fldChar w:fldCharType="begin"/>
        </w:r>
        <w:r w:rsidR="00D63890">
          <w:rPr>
            <w:noProof/>
            <w:webHidden/>
          </w:rPr>
          <w:instrText xml:space="preserve"> PAGEREF _Toc466059493 \h </w:instrText>
        </w:r>
        <w:r w:rsidR="00D63890">
          <w:rPr>
            <w:noProof/>
            <w:webHidden/>
          </w:rPr>
        </w:r>
        <w:r w:rsidR="00D63890">
          <w:rPr>
            <w:noProof/>
            <w:webHidden/>
          </w:rPr>
          <w:fldChar w:fldCharType="separate"/>
        </w:r>
        <w:r w:rsidR="00F22D68">
          <w:rPr>
            <w:noProof/>
            <w:webHidden/>
          </w:rPr>
          <w:t>156</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94" w:history="1">
        <w:r w:rsidR="00D63890" w:rsidRPr="004F74EE">
          <w:rPr>
            <w:rStyle w:val="Hyperlink"/>
            <w:noProof/>
          </w:rPr>
          <w:t>6.2. Introduction</w:t>
        </w:r>
        <w:r w:rsidR="00D63890">
          <w:rPr>
            <w:noProof/>
            <w:webHidden/>
          </w:rPr>
          <w:tab/>
        </w:r>
        <w:r w:rsidR="00D63890">
          <w:rPr>
            <w:noProof/>
            <w:webHidden/>
          </w:rPr>
          <w:fldChar w:fldCharType="begin"/>
        </w:r>
        <w:r w:rsidR="00D63890">
          <w:rPr>
            <w:noProof/>
            <w:webHidden/>
          </w:rPr>
          <w:instrText xml:space="preserve"> PAGEREF _Toc466059494 \h </w:instrText>
        </w:r>
        <w:r w:rsidR="00D63890">
          <w:rPr>
            <w:noProof/>
            <w:webHidden/>
          </w:rPr>
        </w:r>
        <w:r w:rsidR="00D63890">
          <w:rPr>
            <w:noProof/>
            <w:webHidden/>
          </w:rPr>
          <w:fldChar w:fldCharType="separate"/>
        </w:r>
        <w:r w:rsidR="00F22D68">
          <w:rPr>
            <w:noProof/>
            <w:webHidden/>
          </w:rPr>
          <w:t>156</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95" w:history="1">
        <w:r w:rsidR="00D63890" w:rsidRPr="004F74EE">
          <w:rPr>
            <w:rStyle w:val="Hyperlink"/>
            <w:noProof/>
          </w:rPr>
          <w:t>6.3. Methods</w:t>
        </w:r>
        <w:r w:rsidR="00D63890">
          <w:rPr>
            <w:noProof/>
            <w:webHidden/>
          </w:rPr>
          <w:tab/>
        </w:r>
        <w:r w:rsidR="00D63890">
          <w:rPr>
            <w:noProof/>
            <w:webHidden/>
          </w:rPr>
          <w:fldChar w:fldCharType="begin"/>
        </w:r>
        <w:r w:rsidR="00D63890">
          <w:rPr>
            <w:noProof/>
            <w:webHidden/>
          </w:rPr>
          <w:instrText xml:space="preserve"> PAGEREF _Toc466059495 \h </w:instrText>
        </w:r>
        <w:r w:rsidR="00D63890">
          <w:rPr>
            <w:noProof/>
            <w:webHidden/>
          </w:rPr>
        </w:r>
        <w:r w:rsidR="00D63890">
          <w:rPr>
            <w:noProof/>
            <w:webHidden/>
          </w:rPr>
          <w:fldChar w:fldCharType="separate"/>
        </w:r>
        <w:r w:rsidR="00F22D68">
          <w:rPr>
            <w:noProof/>
            <w:webHidden/>
          </w:rPr>
          <w:t>156</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96" w:history="1">
        <w:r w:rsidR="00D63890" w:rsidRPr="004F74EE">
          <w:rPr>
            <w:rStyle w:val="Hyperlink"/>
            <w:noProof/>
          </w:rPr>
          <w:t>6.4. Findings</w:t>
        </w:r>
        <w:r w:rsidR="00D63890">
          <w:rPr>
            <w:noProof/>
            <w:webHidden/>
          </w:rPr>
          <w:tab/>
        </w:r>
        <w:r w:rsidR="00D63890">
          <w:rPr>
            <w:noProof/>
            <w:webHidden/>
          </w:rPr>
          <w:fldChar w:fldCharType="begin"/>
        </w:r>
        <w:r w:rsidR="00D63890">
          <w:rPr>
            <w:noProof/>
            <w:webHidden/>
          </w:rPr>
          <w:instrText xml:space="preserve"> PAGEREF _Toc466059496 \h </w:instrText>
        </w:r>
        <w:r w:rsidR="00D63890">
          <w:rPr>
            <w:noProof/>
            <w:webHidden/>
          </w:rPr>
        </w:r>
        <w:r w:rsidR="00D63890">
          <w:rPr>
            <w:noProof/>
            <w:webHidden/>
          </w:rPr>
          <w:fldChar w:fldCharType="separate"/>
        </w:r>
        <w:r w:rsidR="00F22D68">
          <w:rPr>
            <w:noProof/>
            <w:webHidden/>
          </w:rPr>
          <w:t>156</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97" w:history="1">
        <w:r w:rsidR="00D63890" w:rsidRPr="004F74EE">
          <w:rPr>
            <w:rStyle w:val="Hyperlink"/>
            <w:noProof/>
          </w:rPr>
          <w:t>6.5. Discussion</w:t>
        </w:r>
        <w:r w:rsidR="00D63890">
          <w:rPr>
            <w:noProof/>
            <w:webHidden/>
          </w:rPr>
          <w:tab/>
        </w:r>
        <w:r w:rsidR="00D63890">
          <w:rPr>
            <w:noProof/>
            <w:webHidden/>
          </w:rPr>
          <w:fldChar w:fldCharType="begin"/>
        </w:r>
        <w:r w:rsidR="00D63890">
          <w:rPr>
            <w:noProof/>
            <w:webHidden/>
          </w:rPr>
          <w:instrText xml:space="preserve"> PAGEREF _Toc466059497 \h </w:instrText>
        </w:r>
        <w:r w:rsidR="00D63890">
          <w:rPr>
            <w:noProof/>
            <w:webHidden/>
          </w:rPr>
        </w:r>
        <w:r w:rsidR="00D63890">
          <w:rPr>
            <w:noProof/>
            <w:webHidden/>
          </w:rPr>
          <w:fldChar w:fldCharType="separate"/>
        </w:r>
        <w:r w:rsidR="00F22D68">
          <w:rPr>
            <w:noProof/>
            <w:webHidden/>
          </w:rPr>
          <w:t>156</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498" w:history="1">
        <w:r w:rsidR="00D63890" w:rsidRPr="004F74EE">
          <w:rPr>
            <w:rStyle w:val="Hyperlink"/>
            <w:noProof/>
          </w:rPr>
          <w:t>6.6. Conclusion</w:t>
        </w:r>
        <w:r w:rsidR="00D63890">
          <w:rPr>
            <w:noProof/>
            <w:webHidden/>
          </w:rPr>
          <w:tab/>
        </w:r>
        <w:r w:rsidR="00D63890">
          <w:rPr>
            <w:noProof/>
            <w:webHidden/>
          </w:rPr>
          <w:fldChar w:fldCharType="begin"/>
        </w:r>
        <w:r w:rsidR="00D63890">
          <w:rPr>
            <w:noProof/>
            <w:webHidden/>
          </w:rPr>
          <w:instrText xml:space="preserve"> PAGEREF _Toc466059498 \h </w:instrText>
        </w:r>
        <w:r w:rsidR="00D63890">
          <w:rPr>
            <w:noProof/>
            <w:webHidden/>
          </w:rPr>
        </w:r>
        <w:r w:rsidR="00D63890">
          <w:rPr>
            <w:noProof/>
            <w:webHidden/>
          </w:rPr>
          <w:fldChar w:fldCharType="separate"/>
        </w:r>
        <w:r w:rsidR="00F22D68">
          <w:rPr>
            <w:noProof/>
            <w:webHidden/>
          </w:rPr>
          <w:t>156</w:t>
        </w:r>
        <w:r w:rsidR="00D63890">
          <w:rPr>
            <w:noProof/>
            <w:webHidden/>
          </w:rPr>
          <w:fldChar w:fldCharType="end"/>
        </w:r>
      </w:hyperlink>
    </w:p>
    <w:p w:rsidR="00D63890" w:rsidRDefault="00D97E6B"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059499" w:history="1">
        <w:r w:rsidR="00D63890" w:rsidRPr="004F74EE">
          <w:rPr>
            <w:rStyle w:val="Hyperlink"/>
            <w:noProof/>
          </w:rPr>
          <w:t>7. Conclusion</w:t>
        </w:r>
        <w:r w:rsidR="00D63890">
          <w:rPr>
            <w:noProof/>
            <w:webHidden/>
          </w:rPr>
          <w:tab/>
        </w:r>
        <w:r w:rsidR="00D63890">
          <w:rPr>
            <w:noProof/>
            <w:webHidden/>
          </w:rPr>
          <w:fldChar w:fldCharType="begin"/>
        </w:r>
        <w:r w:rsidR="00D63890">
          <w:rPr>
            <w:noProof/>
            <w:webHidden/>
          </w:rPr>
          <w:instrText xml:space="preserve"> PAGEREF _Toc466059499 \h </w:instrText>
        </w:r>
        <w:r w:rsidR="00D63890">
          <w:rPr>
            <w:noProof/>
            <w:webHidden/>
          </w:rPr>
        </w:r>
        <w:r w:rsidR="00D63890">
          <w:rPr>
            <w:noProof/>
            <w:webHidden/>
          </w:rPr>
          <w:fldChar w:fldCharType="separate"/>
        </w:r>
        <w:r w:rsidR="00F22D68">
          <w:rPr>
            <w:noProof/>
            <w:webHidden/>
          </w:rPr>
          <w:t>157</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500" w:history="1">
        <w:r w:rsidR="00D63890" w:rsidRPr="004F74EE">
          <w:rPr>
            <w:rStyle w:val="Hyperlink"/>
            <w:noProof/>
          </w:rPr>
          <w:t>7.1. Summary of Key Findings</w:t>
        </w:r>
        <w:r w:rsidR="00D63890">
          <w:rPr>
            <w:noProof/>
            <w:webHidden/>
          </w:rPr>
          <w:tab/>
        </w:r>
        <w:r w:rsidR="00D63890">
          <w:rPr>
            <w:noProof/>
            <w:webHidden/>
          </w:rPr>
          <w:fldChar w:fldCharType="begin"/>
        </w:r>
        <w:r w:rsidR="00D63890">
          <w:rPr>
            <w:noProof/>
            <w:webHidden/>
          </w:rPr>
          <w:instrText xml:space="preserve"> PAGEREF _Toc466059500 \h </w:instrText>
        </w:r>
        <w:r w:rsidR="00D63890">
          <w:rPr>
            <w:noProof/>
            <w:webHidden/>
          </w:rPr>
        </w:r>
        <w:r w:rsidR="00D63890">
          <w:rPr>
            <w:noProof/>
            <w:webHidden/>
          </w:rPr>
          <w:fldChar w:fldCharType="separate"/>
        </w:r>
        <w:r w:rsidR="00F22D68">
          <w:rPr>
            <w:noProof/>
            <w:webHidden/>
          </w:rPr>
          <w:t>158</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501" w:history="1">
        <w:r w:rsidR="00D63890" w:rsidRPr="004F74EE">
          <w:rPr>
            <w:rStyle w:val="Hyperlink"/>
            <w:noProof/>
          </w:rPr>
          <w:t>7.2. Contributions</w:t>
        </w:r>
        <w:r w:rsidR="00D63890">
          <w:rPr>
            <w:noProof/>
            <w:webHidden/>
          </w:rPr>
          <w:tab/>
        </w:r>
        <w:r w:rsidR="00D63890">
          <w:rPr>
            <w:noProof/>
            <w:webHidden/>
          </w:rPr>
          <w:fldChar w:fldCharType="begin"/>
        </w:r>
        <w:r w:rsidR="00D63890">
          <w:rPr>
            <w:noProof/>
            <w:webHidden/>
          </w:rPr>
          <w:instrText xml:space="preserve"> PAGEREF _Toc466059501 \h </w:instrText>
        </w:r>
        <w:r w:rsidR="00D63890">
          <w:rPr>
            <w:noProof/>
            <w:webHidden/>
          </w:rPr>
        </w:r>
        <w:r w:rsidR="00D63890">
          <w:rPr>
            <w:noProof/>
            <w:webHidden/>
          </w:rPr>
          <w:fldChar w:fldCharType="separate"/>
        </w:r>
        <w:r w:rsidR="00F22D68">
          <w:rPr>
            <w:noProof/>
            <w:webHidden/>
          </w:rPr>
          <w:t>158</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502" w:history="1">
        <w:r w:rsidR="00D63890" w:rsidRPr="004F74EE">
          <w:rPr>
            <w:rStyle w:val="Hyperlink"/>
            <w:noProof/>
          </w:rPr>
          <w:t>7.2.1. Contribution to the Literature</w:t>
        </w:r>
        <w:r w:rsidR="00D63890">
          <w:rPr>
            <w:noProof/>
            <w:webHidden/>
          </w:rPr>
          <w:tab/>
        </w:r>
        <w:r w:rsidR="00D63890">
          <w:rPr>
            <w:noProof/>
            <w:webHidden/>
          </w:rPr>
          <w:fldChar w:fldCharType="begin"/>
        </w:r>
        <w:r w:rsidR="00D63890">
          <w:rPr>
            <w:noProof/>
            <w:webHidden/>
          </w:rPr>
          <w:instrText xml:space="preserve"> PAGEREF _Toc466059502 \h </w:instrText>
        </w:r>
        <w:r w:rsidR="00D63890">
          <w:rPr>
            <w:noProof/>
            <w:webHidden/>
          </w:rPr>
        </w:r>
        <w:r w:rsidR="00D63890">
          <w:rPr>
            <w:noProof/>
            <w:webHidden/>
          </w:rPr>
          <w:fldChar w:fldCharType="separate"/>
        </w:r>
        <w:r w:rsidR="00F22D68">
          <w:rPr>
            <w:noProof/>
            <w:webHidden/>
          </w:rPr>
          <w:t>158</w:t>
        </w:r>
        <w:r w:rsidR="00D63890">
          <w:rPr>
            <w:noProof/>
            <w:webHidden/>
          </w:rPr>
          <w:fldChar w:fldCharType="end"/>
        </w:r>
      </w:hyperlink>
    </w:p>
    <w:p w:rsidR="00D63890" w:rsidRDefault="00D97E6B" w:rsidP="00D63890">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059503" w:history="1">
        <w:r w:rsidR="00D63890" w:rsidRPr="004F74EE">
          <w:rPr>
            <w:rStyle w:val="Hyperlink"/>
            <w:noProof/>
          </w:rPr>
          <w:t>7.2.2. Contribution to Planning Practice</w:t>
        </w:r>
        <w:r w:rsidR="00D63890">
          <w:rPr>
            <w:noProof/>
            <w:webHidden/>
          </w:rPr>
          <w:tab/>
        </w:r>
        <w:r w:rsidR="00D63890">
          <w:rPr>
            <w:noProof/>
            <w:webHidden/>
          </w:rPr>
          <w:fldChar w:fldCharType="begin"/>
        </w:r>
        <w:r w:rsidR="00D63890">
          <w:rPr>
            <w:noProof/>
            <w:webHidden/>
          </w:rPr>
          <w:instrText xml:space="preserve"> PAGEREF _Toc466059503 \h </w:instrText>
        </w:r>
        <w:r w:rsidR="00D63890">
          <w:rPr>
            <w:noProof/>
            <w:webHidden/>
          </w:rPr>
        </w:r>
        <w:r w:rsidR="00D63890">
          <w:rPr>
            <w:noProof/>
            <w:webHidden/>
          </w:rPr>
          <w:fldChar w:fldCharType="separate"/>
        </w:r>
        <w:r w:rsidR="00F22D68">
          <w:rPr>
            <w:noProof/>
            <w:webHidden/>
          </w:rPr>
          <w:t>158</w:t>
        </w:r>
        <w:r w:rsidR="00D63890">
          <w:rPr>
            <w:noProof/>
            <w:webHidden/>
          </w:rPr>
          <w:fldChar w:fldCharType="end"/>
        </w:r>
      </w:hyperlink>
    </w:p>
    <w:p w:rsidR="00D63890" w:rsidRDefault="00D97E6B" w:rsidP="00D63890">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059504" w:history="1">
        <w:r w:rsidR="00D63890" w:rsidRPr="004F74EE">
          <w:rPr>
            <w:rStyle w:val="Hyperlink"/>
            <w:noProof/>
          </w:rPr>
          <w:t>7.3. Future Research</w:t>
        </w:r>
        <w:r w:rsidR="00D63890">
          <w:rPr>
            <w:noProof/>
            <w:webHidden/>
          </w:rPr>
          <w:tab/>
        </w:r>
        <w:r w:rsidR="00D63890">
          <w:rPr>
            <w:noProof/>
            <w:webHidden/>
          </w:rPr>
          <w:fldChar w:fldCharType="begin"/>
        </w:r>
        <w:r w:rsidR="00D63890">
          <w:rPr>
            <w:noProof/>
            <w:webHidden/>
          </w:rPr>
          <w:instrText xml:space="preserve"> PAGEREF _Toc466059504 \h </w:instrText>
        </w:r>
        <w:r w:rsidR="00D63890">
          <w:rPr>
            <w:noProof/>
            <w:webHidden/>
          </w:rPr>
        </w:r>
        <w:r w:rsidR="00D63890">
          <w:rPr>
            <w:noProof/>
            <w:webHidden/>
          </w:rPr>
          <w:fldChar w:fldCharType="separate"/>
        </w:r>
        <w:r w:rsidR="00F22D68">
          <w:rPr>
            <w:noProof/>
            <w:webHidden/>
          </w:rPr>
          <w:t>158</w:t>
        </w:r>
        <w:r w:rsidR="00D63890">
          <w:rPr>
            <w:noProof/>
            <w:webHidden/>
          </w:rPr>
          <w:fldChar w:fldCharType="end"/>
        </w:r>
      </w:hyperlink>
    </w:p>
    <w:p w:rsidR="00D63890" w:rsidRDefault="00D97E6B" w:rsidP="00D63890">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059505" w:history="1">
        <w:r w:rsidR="00D63890" w:rsidRPr="004F74EE">
          <w:rPr>
            <w:rStyle w:val="Hyperlink"/>
            <w:noProof/>
          </w:rPr>
          <w:t>Bibliography</w:t>
        </w:r>
        <w:r w:rsidR="00D63890">
          <w:rPr>
            <w:noProof/>
            <w:webHidden/>
          </w:rPr>
          <w:tab/>
        </w:r>
        <w:r w:rsidR="00D63890">
          <w:rPr>
            <w:noProof/>
            <w:webHidden/>
          </w:rPr>
          <w:fldChar w:fldCharType="begin"/>
        </w:r>
        <w:r w:rsidR="00D63890">
          <w:rPr>
            <w:noProof/>
            <w:webHidden/>
          </w:rPr>
          <w:instrText xml:space="preserve"> PAGEREF _Toc466059505 \h </w:instrText>
        </w:r>
        <w:r w:rsidR="00D63890">
          <w:rPr>
            <w:noProof/>
            <w:webHidden/>
          </w:rPr>
        </w:r>
        <w:r w:rsidR="00D63890">
          <w:rPr>
            <w:noProof/>
            <w:webHidden/>
          </w:rPr>
          <w:fldChar w:fldCharType="separate"/>
        </w:r>
        <w:r w:rsidR="00F22D68">
          <w:rPr>
            <w:noProof/>
            <w:webHidden/>
          </w:rPr>
          <w:t>159</w:t>
        </w:r>
        <w:r w:rsidR="00D63890">
          <w:rPr>
            <w:noProof/>
            <w:webHidden/>
          </w:rPr>
          <w:fldChar w:fldCharType="end"/>
        </w:r>
      </w:hyperlink>
    </w:p>
    <w:p w:rsidR="00F9748C" w:rsidRPr="00C86451" w:rsidRDefault="00ED3590" w:rsidP="00D63890">
      <w:pPr>
        <w:pStyle w:val="ToC"/>
        <w:spacing w:line="240" w:lineRule="auto"/>
        <w:rPr>
          <w:sz w:val="40"/>
          <w:szCs w:val="40"/>
        </w:rPr>
      </w:pPr>
      <w:r w:rsidRPr="00D62049">
        <w:fldChar w:fldCharType="end"/>
      </w:r>
      <w:r w:rsidR="00F9748C">
        <w:br w:type="page"/>
      </w:r>
    </w:p>
    <w:p w:rsidR="009110E0" w:rsidRDefault="0024235F" w:rsidP="004B49D7">
      <w:pPr>
        <w:pStyle w:val="Pre-Heading1"/>
        <w:ind w:firstLine="0"/>
      </w:pPr>
      <w:bookmarkStart w:id="2" w:name="_Toc466059421"/>
      <w:r w:rsidRPr="00D62049">
        <w:lastRenderedPageBreak/>
        <w:t>List of F</w:t>
      </w:r>
      <w:r w:rsidR="009110E0" w:rsidRPr="00D62049">
        <w:t>igures</w:t>
      </w:r>
      <w:bookmarkEnd w:id="2"/>
    </w:p>
    <w:p w:rsidR="0003573D" w:rsidRPr="00D62049" w:rsidRDefault="0003573D" w:rsidP="0003573D"/>
    <w:p w:rsidR="00D63890" w:rsidRDefault="00BF04A9">
      <w:pPr>
        <w:pStyle w:val="TableofFigures"/>
        <w:tabs>
          <w:tab w:val="right" w:leader="dot" w:pos="9350"/>
        </w:tabs>
        <w:rPr>
          <w:rFonts w:asciiTheme="minorHAnsi" w:eastAsiaTheme="minorEastAsia" w:hAnsiTheme="minorHAnsi" w:cstheme="minorBidi"/>
          <w:noProof/>
          <w:sz w:val="22"/>
          <w:szCs w:val="22"/>
        </w:rPr>
      </w:pPr>
      <w:r w:rsidRPr="00BF04A9">
        <w:fldChar w:fldCharType="begin"/>
      </w:r>
      <w:r w:rsidRPr="00BF04A9">
        <w:instrText xml:space="preserve"> TOC \h \z \c "Figure" </w:instrText>
      </w:r>
      <w:r w:rsidRPr="00BF04A9">
        <w:fldChar w:fldCharType="separate"/>
      </w:r>
      <w:hyperlink w:anchor="_Toc466059311" w:history="1">
        <w:r w:rsidR="00D63890" w:rsidRPr="00B629E7">
          <w:rPr>
            <w:rStyle w:val="Hyperlink"/>
            <w:noProof/>
          </w:rPr>
          <w:t>Figure 2.1. Time series graph of the logistic map with 7 growth rate parameter values over 20 generations.</w:t>
        </w:r>
        <w:r w:rsidR="00D63890">
          <w:rPr>
            <w:noProof/>
            <w:webHidden/>
          </w:rPr>
          <w:tab/>
        </w:r>
        <w:r w:rsidR="00D63890">
          <w:rPr>
            <w:noProof/>
            <w:webHidden/>
          </w:rPr>
          <w:fldChar w:fldCharType="begin"/>
        </w:r>
        <w:r w:rsidR="00D63890">
          <w:rPr>
            <w:noProof/>
            <w:webHidden/>
          </w:rPr>
          <w:instrText xml:space="preserve"> PAGEREF _Toc466059311 \h </w:instrText>
        </w:r>
        <w:r w:rsidR="00D63890">
          <w:rPr>
            <w:noProof/>
            <w:webHidden/>
          </w:rPr>
        </w:r>
        <w:r w:rsidR="00D63890">
          <w:rPr>
            <w:noProof/>
            <w:webHidden/>
          </w:rPr>
          <w:fldChar w:fldCharType="separate"/>
        </w:r>
        <w:r w:rsidR="00F22D68">
          <w:rPr>
            <w:noProof/>
            <w:webHidden/>
          </w:rPr>
          <w:t>27</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12" w:history="1">
        <w:r w:rsidR="00D63890" w:rsidRPr="00B629E7">
          <w:rPr>
            <w:rStyle w:val="Hyperlink"/>
            <w:noProof/>
          </w:rPr>
          <w:t>Figure 2.2. Bifurcation diagram of 100 generations of the logistic map for 1,000 growth rate parameter values between 0 and 4. The vertical slice above each growth rate depicts the system’s attractor at that rate.</w:t>
        </w:r>
        <w:r w:rsidR="00D63890">
          <w:rPr>
            <w:noProof/>
            <w:webHidden/>
          </w:rPr>
          <w:tab/>
        </w:r>
        <w:r w:rsidR="00D63890">
          <w:rPr>
            <w:noProof/>
            <w:webHidden/>
          </w:rPr>
          <w:fldChar w:fldCharType="begin"/>
        </w:r>
        <w:r w:rsidR="00D63890">
          <w:rPr>
            <w:noProof/>
            <w:webHidden/>
          </w:rPr>
          <w:instrText xml:space="preserve"> PAGEREF _Toc466059312 \h </w:instrText>
        </w:r>
        <w:r w:rsidR="00D63890">
          <w:rPr>
            <w:noProof/>
            <w:webHidden/>
          </w:rPr>
        </w:r>
        <w:r w:rsidR="00D63890">
          <w:rPr>
            <w:noProof/>
            <w:webHidden/>
          </w:rPr>
          <w:fldChar w:fldCharType="separate"/>
        </w:r>
        <w:r w:rsidR="00F22D68">
          <w:rPr>
            <w:noProof/>
            <w:webHidden/>
          </w:rPr>
          <w:t>29</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13" w:history="1">
        <w:r w:rsidR="00D63890" w:rsidRPr="00B629E7">
          <w:rPr>
            <w:rStyle w:val="Hyperlink"/>
            <w:noProof/>
          </w:rPr>
          <w:t>Figure 2.3. Bifurcation diagram of 100 generations of the logistic map for 1,000 growth rate parameter values between 2.8 and 4. The vertical slice above each growth rate depicts the system’s attractor at that rate.</w:t>
        </w:r>
        <w:r w:rsidR="00D63890">
          <w:rPr>
            <w:noProof/>
            <w:webHidden/>
          </w:rPr>
          <w:tab/>
        </w:r>
        <w:r w:rsidR="00D63890">
          <w:rPr>
            <w:noProof/>
            <w:webHidden/>
          </w:rPr>
          <w:fldChar w:fldCharType="begin"/>
        </w:r>
        <w:r w:rsidR="00D63890">
          <w:rPr>
            <w:noProof/>
            <w:webHidden/>
          </w:rPr>
          <w:instrText xml:space="preserve"> PAGEREF _Toc466059313 \h </w:instrText>
        </w:r>
        <w:r w:rsidR="00D63890">
          <w:rPr>
            <w:noProof/>
            <w:webHidden/>
          </w:rPr>
        </w:r>
        <w:r w:rsidR="00D63890">
          <w:rPr>
            <w:noProof/>
            <w:webHidden/>
          </w:rPr>
          <w:fldChar w:fldCharType="separate"/>
        </w:r>
        <w:r w:rsidR="00F22D68">
          <w:rPr>
            <w:noProof/>
            <w:webHidden/>
          </w:rPr>
          <w:t>31</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14" w:history="1">
        <w:r w:rsidR="00D63890" w:rsidRPr="00B629E7">
          <w:rPr>
            <w:rStyle w:val="Hyperlink"/>
            <w:noProof/>
          </w:rPr>
          <w:t>Figure 2.4. Bifurcation diagram of 100 generations of the logistic map for 1,000 growth rate parameter values between 3.7 and 3.9. The system moves from order to chaos and back again as the growth rate is adjusted.</w:t>
        </w:r>
        <w:r w:rsidR="00D63890">
          <w:rPr>
            <w:noProof/>
            <w:webHidden/>
          </w:rPr>
          <w:tab/>
        </w:r>
        <w:r w:rsidR="00D63890">
          <w:rPr>
            <w:noProof/>
            <w:webHidden/>
          </w:rPr>
          <w:fldChar w:fldCharType="begin"/>
        </w:r>
        <w:r w:rsidR="00D63890">
          <w:rPr>
            <w:noProof/>
            <w:webHidden/>
          </w:rPr>
          <w:instrText xml:space="preserve"> PAGEREF _Toc466059314 \h </w:instrText>
        </w:r>
        <w:r w:rsidR="00D63890">
          <w:rPr>
            <w:noProof/>
            <w:webHidden/>
          </w:rPr>
        </w:r>
        <w:r w:rsidR="00D63890">
          <w:rPr>
            <w:noProof/>
            <w:webHidden/>
          </w:rPr>
          <w:fldChar w:fldCharType="separate"/>
        </w:r>
        <w:r w:rsidR="00F22D68">
          <w:rPr>
            <w:noProof/>
            <w:webHidden/>
          </w:rPr>
          <w:t>31</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15" w:history="1">
        <w:r w:rsidR="00D63890" w:rsidRPr="00B629E7">
          <w:rPr>
            <w:rStyle w:val="Hyperlink"/>
            <w:noProof/>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D63890">
          <w:rPr>
            <w:noProof/>
            <w:webHidden/>
          </w:rPr>
          <w:tab/>
        </w:r>
        <w:r w:rsidR="00D63890">
          <w:rPr>
            <w:noProof/>
            <w:webHidden/>
          </w:rPr>
          <w:fldChar w:fldCharType="begin"/>
        </w:r>
        <w:r w:rsidR="00D63890">
          <w:rPr>
            <w:noProof/>
            <w:webHidden/>
          </w:rPr>
          <w:instrText xml:space="preserve"> PAGEREF _Toc466059315 \h </w:instrText>
        </w:r>
        <w:r w:rsidR="00D63890">
          <w:rPr>
            <w:noProof/>
            <w:webHidden/>
          </w:rPr>
        </w:r>
        <w:r w:rsidR="00D63890">
          <w:rPr>
            <w:noProof/>
            <w:webHidden/>
          </w:rPr>
          <w:fldChar w:fldCharType="separate"/>
        </w:r>
        <w:r w:rsidR="00F22D68">
          <w:rPr>
            <w:noProof/>
            <w:webHidden/>
          </w:rPr>
          <w:t>34</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16" w:history="1">
        <w:r w:rsidR="00D63890" w:rsidRPr="00B629E7">
          <w:rPr>
            <w:rStyle w:val="Hyperlink"/>
            <w:noProof/>
          </w:rPr>
          <w:t xml:space="preserve">Figure 2.6. Phase diagrams of the logistic map over 200 generations for growth rate parameter values of 2.9 (A), 3.5 (B), 3.56 (C), and 3.57 (D). When the parameter is set to 2.9, the model converges at a single fixed-point. When the parameter is set to 3.5 </w:t>
        </w:r>
        <w:r w:rsidR="00D63890" w:rsidRPr="00B629E7">
          <w:rPr>
            <w:rStyle w:val="Hyperlink"/>
            <w:noProof/>
          </w:rPr>
          <w:lastRenderedPageBreak/>
          <w:t>or higher, the model oscillates over four points, then eight, and on and on as it bifurcates.</w:t>
        </w:r>
        <w:r w:rsidR="00D63890">
          <w:rPr>
            <w:noProof/>
            <w:webHidden/>
          </w:rPr>
          <w:tab/>
        </w:r>
        <w:r w:rsidR="00D63890">
          <w:rPr>
            <w:noProof/>
            <w:webHidden/>
          </w:rPr>
          <w:fldChar w:fldCharType="begin"/>
        </w:r>
        <w:r w:rsidR="00D63890">
          <w:rPr>
            <w:noProof/>
            <w:webHidden/>
          </w:rPr>
          <w:instrText xml:space="preserve"> PAGEREF _Toc466059316 \h </w:instrText>
        </w:r>
        <w:r w:rsidR="00D63890">
          <w:rPr>
            <w:noProof/>
            <w:webHidden/>
          </w:rPr>
        </w:r>
        <w:r w:rsidR="00D63890">
          <w:rPr>
            <w:noProof/>
            <w:webHidden/>
          </w:rPr>
          <w:fldChar w:fldCharType="separate"/>
        </w:r>
        <w:r w:rsidR="00F22D68">
          <w:rPr>
            <w:noProof/>
            <w:webHidden/>
          </w:rPr>
          <w:t>35</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17" w:history="1">
        <w:r w:rsidR="00D63890" w:rsidRPr="00B629E7">
          <w:rPr>
            <w:rStyle w:val="Hyperlink"/>
            <w:noProof/>
          </w:rPr>
          <w:t>Figure 2.7. Cropped phase diagrams of the logistic map over 200 generations for (A) a growth rate parameter value of 3.9 and (B) 50 growth rate parameter values between 3.6 and 4 (the chaotic regime), each with its own colored line.</w:t>
        </w:r>
        <w:r w:rsidR="00D63890">
          <w:rPr>
            <w:noProof/>
            <w:webHidden/>
          </w:rPr>
          <w:tab/>
        </w:r>
        <w:r w:rsidR="00D63890">
          <w:rPr>
            <w:noProof/>
            <w:webHidden/>
          </w:rPr>
          <w:fldChar w:fldCharType="begin"/>
        </w:r>
        <w:r w:rsidR="00D63890">
          <w:rPr>
            <w:noProof/>
            <w:webHidden/>
          </w:rPr>
          <w:instrText xml:space="preserve"> PAGEREF _Toc466059317 \h </w:instrText>
        </w:r>
        <w:r w:rsidR="00D63890">
          <w:rPr>
            <w:noProof/>
            <w:webHidden/>
          </w:rPr>
        </w:r>
        <w:r w:rsidR="00D63890">
          <w:rPr>
            <w:noProof/>
            <w:webHidden/>
          </w:rPr>
          <w:fldChar w:fldCharType="separate"/>
        </w:r>
        <w:r w:rsidR="00F22D68">
          <w:rPr>
            <w:noProof/>
            <w:webHidden/>
          </w:rPr>
          <w:t>37</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18" w:history="1">
        <w:r w:rsidR="00D63890" w:rsidRPr="00B629E7">
          <w:rPr>
            <w:rStyle w:val="Hyperlink"/>
            <w:noProof/>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D63890">
          <w:rPr>
            <w:noProof/>
            <w:webHidden/>
          </w:rPr>
          <w:tab/>
        </w:r>
        <w:r w:rsidR="00D63890">
          <w:rPr>
            <w:noProof/>
            <w:webHidden/>
          </w:rPr>
          <w:fldChar w:fldCharType="begin"/>
        </w:r>
        <w:r w:rsidR="00D63890">
          <w:rPr>
            <w:noProof/>
            <w:webHidden/>
          </w:rPr>
          <w:instrText xml:space="preserve"> PAGEREF _Toc466059318 \h </w:instrText>
        </w:r>
        <w:r w:rsidR="00D63890">
          <w:rPr>
            <w:noProof/>
            <w:webHidden/>
          </w:rPr>
        </w:r>
        <w:r w:rsidR="00D63890">
          <w:rPr>
            <w:noProof/>
            <w:webHidden/>
          </w:rPr>
          <w:fldChar w:fldCharType="separate"/>
        </w:r>
        <w:r w:rsidR="00F22D68">
          <w:rPr>
            <w:noProof/>
            <w:webHidden/>
          </w:rPr>
          <w:t>39</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19" w:history="1">
        <w:r w:rsidR="00D63890" w:rsidRPr="00B629E7">
          <w:rPr>
            <w:rStyle w:val="Hyperlink"/>
            <w:noProof/>
          </w:rPr>
          <w:t>Figure 2.9. Plot of two time series, one deterministic/chaotic from the logistic map (blue), and one random (red).</w:t>
        </w:r>
        <w:r w:rsidR="00D63890">
          <w:rPr>
            <w:noProof/>
            <w:webHidden/>
          </w:rPr>
          <w:tab/>
        </w:r>
        <w:r w:rsidR="00D63890">
          <w:rPr>
            <w:noProof/>
            <w:webHidden/>
          </w:rPr>
          <w:fldChar w:fldCharType="begin"/>
        </w:r>
        <w:r w:rsidR="00D63890">
          <w:rPr>
            <w:noProof/>
            <w:webHidden/>
          </w:rPr>
          <w:instrText xml:space="preserve"> PAGEREF _Toc466059319 \h </w:instrText>
        </w:r>
        <w:r w:rsidR="00D63890">
          <w:rPr>
            <w:noProof/>
            <w:webHidden/>
          </w:rPr>
        </w:r>
        <w:r w:rsidR="00D63890">
          <w:rPr>
            <w:noProof/>
            <w:webHidden/>
          </w:rPr>
          <w:fldChar w:fldCharType="separate"/>
        </w:r>
        <w:r w:rsidR="00F22D68">
          <w:rPr>
            <w:noProof/>
            <w:webHidden/>
          </w:rPr>
          <w:t>41</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20" w:history="1">
        <w:r w:rsidR="00D63890" w:rsidRPr="00B629E7">
          <w:rPr>
            <w:rStyle w:val="Hyperlink"/>
            <w:noProof/>
          </w:rPr>
          <w:t>Figure 2.10. Phase diagrams of the time series in Figure 2.9. 10B is a three-dimensional state space version of the two-dimensional 10A.</w:t>
        </w:r>
        <w:r w:rsidR="00D63890">
          <w:rPr>
            <w:noProof/>
            <w:webHidden/>
          </w:rPr>
          <w:tab/>
        </w:r>
        <w:r w:rsidR="00D63890">
          <w:rPr>
            <w:noProof/>
            <w:webHidden/>
          </w:rPr>
          <w:fldChar w:fldCharType="begin"/>
        </w:r>
        <w:r w:rsidR="00D63890">
          <w:rPr>
            <w:noProof/>
            <w:webHidden/>
          </w:rPr>
          <w:instrText xml:space="preserve"> PAGEREF _Toc466059320 \h </w:instrText>
        </w:r>
        <w:r w:rsidR="00D63890">
          <w:rPr>
            <w:noProof/>
            <w:webHidden/>
          </w:rPr>
        </w:r>
        <w:r w:rsidR="00D63890">
          <w:rPr>
            <w:noProof/>
            <w:webHidden/>
          </w:rPr>
          <w:fldChar w:fldCharType="separate"/>
        </w:r>
        <w:r w:rsidR="00F22D68">
          <w:rPr>
            <w:noProof/>
            <w:webHidden/>
          </w:rPr>
          <w:t>42</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21" w:history="1">
        <w:r w:rsidR="00D63890" w:rsidRPr="00B629E7">
          <w:rPr>
            <w:rStyle w:val="Hyperlink"/>
            <w:noProof/>
          </w:rPr>
          <w:t>Figure 2.11. Two different viewing perspectives of a single three-dimensional phase diagram of the logistic map over 200 generations for 50 growth rate parameter values between 3.6 and 4, each with its own colored line.</w:t>
        </w:r>
        <w:r w:rsidR="00D63890">
          <w:rPr>
            <w:noProof/>
            <w:webHidden/>
          </w:rPr>
          <w:tab/>
        </w:r>
        <w:r w:rsidR="00D63890">
          <w:rPr>
            <w:noProof/>
            <w:webHidden/>
          </w:rPr>
          <w:fldChar w:fldCharType="begin"/>
        </w:r>
        <w:r w:rsidR="00D63890">
          <w:rPr>
            <w:noProof/>
            <w:webHidden/>
          </w:rPr>
          <w:instrText xml:space="preserve"> PAGEREF _Toc466059321 \h </w:instrText>
        </w:r>
        <w:r w:rsidR="00D63890">
          <w:rPr>
            <w:noProof/>
            <w:webHidden/>
          </w:rPr>
        </w:r>
        <w:r w:rsidR="00D63890">
          <w:rPr>
            <w:noProof/>
            <w:webHidden/>
          </w:rPr>
          <w:fldChar w:fldCharType="separate"/>
        </w:r>
        <w:r w:rsidR="00F22D68">
          <w:rPr>
            <w:noProof/>
            <w:webHidden/>
          </w:rPr>
          <w:t>42</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22" w:history="1">
        <w:r w:rsidR="00D63890" w:rsidRPr="00B629E7">
          <w:rPr>
            <w:rStyle w:val="Hyperlink"/>
            <w:noProof/>
          </w:rPr>
          <w:t>Figure 2.12. Cobweb plots of the logistic map pulling initial population values of 0.1 (A), 0.5 (B), and 0.9 (C) into the same fixed-point attractor over time. At this growth rate parameter value of 2.7, the Lyapunov is negative.</w:t>
        </w:r>
        <w:r w:rsidR="00D63890">
          <w:rPr>
            <w:noProof/>
            <w:webHidden/>
          </w:rPr>
          <w:tab/>
        </w:r>
        <w:r w:rsidR="00D63890">
          <w:rPr>
            <w:noProof/>
            <w:webHidden/>
          </w:rPr>
          <w:fldChar w:fldCharType="begin"/>
        </w:r>
        <w:r w:rsidR="00D63890">
          <w:rPr>
            <w:noProof/>
            <w:webHidden/>
          </w:rPr>
          <w:instrText xml:space="preserve"> PAGEREF _Toc466059322 \h </w:instrText>
        </w:r>
        <w:r w:rsidR="00D63890">
          <w:rPr>
            <w:noProof/>
            <w:webHidden/>
          </w:rPr>
        </w:r>
        <w:r w:rsidR="00D63890">
          <w:rPr>
            <w:noProof/>
            <w:webHidden/>
          </w:rPr>
          <w:fldChar w:fldCharType="separate"/>
        </w:r>
        <w:r w:rsidR="00F22D68">
          <w:rPr>
            <w:noProof/>
            <w:webHidden/>
          </w:rPr>
          <w:t>44</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23" w:history="1">
        <w:r w:rsidR="00D63890" w:rsidRPr="00B629E7">
          <w:rPr>
            <w:rStyle w:val="Hyperlink"/>
            <w:noProof/>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D63890">
          <w:rPr>
            <w:noProof/>
            <w:webHidden/>
          </w:rPr>
          <w:tab/>
        </w:r>
        <w:r w:rsidR="00D63890">
          <w:rPr>
            <w:noProof/>
            <w:webHidden/>
          </w:rPr>
          <w:fldChar w:fldCharType="begin"/>
        </w:r>
        <w:r w:rsidR="00D63890">
          <w:rPr>
            <w:noProof/>
            <w:webHidden/>
          </w:rPr>
          <w:instrText xml:space="preserve"> PAGEREF _Toc466059323 \h </w:instrText>
        </w:r>
        <w:r w:rsidR="00D63890">
          <w:rPr>
            <w:noProof/>
            <w:webHidden/>
          </w:rPr>
        </w:r>
        <w:r w:rsidR="00D63890">
          <w:rPr>
            <w:noProof/>
            <w:webHidden/>
          </w:rPr>
          <w:fldChar w:fldCharType="separate"/>
        </w:r>
        <w:r w:rsidR="00F22D68">
          <w:rPr>
            <w:noProof/>
            <w:webHidden/>
          </w:rPr>
          <w:t>45</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24" w:history="1">
        <w:r w:rsidR="00D63890" w:rsidRPr="00B629E7">
          <w:rPr>
            <w:rStyle w:val="Hyperlink"/>
            <w:noProof/>
          </w:rPr>
          <w:t>Figure 3.1 An example phase space diagram of the evolution of the Lorenz system over time.</w:t>
        </w:r>
        <w:r w:rsidR="00D63890">
          <w:rPr>
            <w:noProof/>
            <w:webHidden/>
          </w:rPr>
          <w:tab/>
        </w:r>
        <w:r w:rsidR="00D63890">
          <w:rPr>
            <w:noProof/>
            <w:webHidden/>
          </w:rPr>
          <w:fldChar w:fldCharType="begin"/>
        </w:r>
        <w:r w:rsidR="00D63890">
          <w:rPr>
            <w:noProof/>
            <w:webHidden/>
          </w:rPr>
          <w:instrText xml:space="preserve"> PAGEREF _Toc466059324 \h </w:instrText>
        </w:r>
        <w:r w:rsidR="00D63890">
          <w:rPr>
            <w:noProof/>
            <w:webHidden/>
          </w:rPr>
        </w:r>
        <w:r w:rsidR="00D63890">
          <w:rPr>
            <w:noProof/>
            <w:webHidden/>
          </w:rPr>
          <w:fldChar w:fldCharType="separate"/>
        </w:r>
        <w:r w:rsidR="00F22D68">
          <w:rPr>
            <w:noProof/>
            <w:webHidden/>
          </w:rPr>
          <w:t>67</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25" w:history="1">
        <w:r w:rsidR="00D63890" w:rsidRPr="00B629E7">
          <w:rPr>
            <w:rStyle w:val="Hyperlink"/>
            <w:noProof/>
          </w:rPr>
          <w:t>Figure 5.1 Administrative boundary vector geometries retrieved for A) Berkeley, California, and B) Zambia, Zimbabwe, and Botswana.</w:t>
        </w:r>
        <w:r w:rsidR="00D63890">
          <w:rPr>
            <w:noProof/>
            <w:webHidden/>
          </w:rPr>
          <w:tab/>
        </w:r>
        <w:r w:rsidR="00D63890">
          <w:rPr>
            <w:noProof/>
            <w:webHidden/>
          </w:rPr>
          <w:fldChar w:fldCharType="begin"/>
        </w:r>
        <w:r w:rsidR="00D63890">
          <w:rPr>
            <w:noProof/>
            <w:webHidden/>
          </w:rPr>
          <w:instrText xml:space="preserve"> PAGEREF _Toc466059325 \h </w:instrText>
        </w:r>
        <w:r w:rsidR="00D63890">
          <w:rPr>
            <w:noProof/>
            <w:webHidden/>
          </w:rPr>
        </w:r>
        <w:r w:rsidR="00D63890">
          <w:rPr>
            <w:noProof/>
            <w:webHidden/>
          </w:rPr>
          <w:fldChar w:fldCharType="separate"/>
        </w:r>
        <w:r w:rsidR="00F22D68">
          <w:rPr>
            <w:noProof/>
            <w:webHidden/>
          </w:rPr>
          <w:t>139</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26" w:history="1">
        <w:r w:rsidR="00D63890" w:rsidRPr="00B629E7">
          <w:rPr>
            <w:rStyle w:val="Hyperlink"/>
            <w:noProof/>
          </w:rPr>
          <w:t>Figure 5.2 Street networks created by A) bounding box, B) address and network distance, and C) neighborhood polygon</w:t>
        </w:r>
        <w:r w:rsidR="00D63890">
          <w:rPr>
            <w:noProof/>
            <w:webHidden/>
          </w:rPr>
          <w:tab/>
        </w:r>
        <w:r w:rsidR="00D63890">
          <w:rPr>
            <w:noProof/>
            <w:webHidden/>
          </w:rPr>
          <w:fldChar w:fldCharType="begin"/>
        </w:r>
        <w:r w:rsidR="00D63890">
          <w:rPr>
            <w:noProof/>
            <w:webHidden/>
          </w:rPr>
          <w:instrText xml:space="preserve"> PAGEREF _Toc466059326 \h </w:instrText>
        </w:r>
        <w:r w:rsidR="00D63890">
          <w:rPr>
            <w:noProof/>
            <w:webHidden/>
          </w:rPr>
        </w:r>
        <w:r w:rsidR="00D63890">
          <w:rPr>
            <w:noProof/>
            <w:webHidden/>
          </w:rPr>
          <w:fldChar w:fldCharType="separate"/>
        </w:r>
        <w:r w:rsidR="00F22D68">
          <w:rPr>
            <w:noProof/>
            <w:webHidden/>
          </w:rPr>
          <w:t>141</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27" w:history="1">
        <w:r w:rsidR="00D63890" w:rsidRPr="00B629E7">
          <w:rPr>
            <w:rStyle w:val="Hyperlink"/>
            <w:noProof/>
          </w:rPr>
          <w:t>Figure 5.3 The drivable street network for municipal Los Angeles, created by simply passing the query phrase "Los Angeles, CA, USA" into OSMnx.</w:t>
        </w:r>
        <w:r w:rsidR="00D63890">
          <w:rPr>
            <w:noProof/>
            <w:webHidden/>
          </w:rPr>
          <w:tab/>
        </w:r>
        <w:r w:rsidR="00D63890">
          <w:rPr>
            <w:noProof/>
            <w:webHidden/>
          </w:rPr>
          <w:fldChar w:fldCharType="begin"/>
        </w:r>
        <w:r w:rsidR="00D63890">
          <w:rPr>
            <w:noProof/>
            <w:webHidden/>
          </w:rPr>
          <w:instrText xml:space="preserve"> PAGEREF _Toc466059327 \h </w:instrText>
        </w:r>
        <w:r w:rsidR="00D63890">
          <w:rPr>
            <w:noProof/>
            <w:webHidden/>
          </w:rPr>
        </w:r>
        <w:r w:rsidR="00D63890">
          <w:rPr>
            <w:noProof/>
            <w:webHidden/>
          </w:rPr>
          <w:fldChar w:fldCharType="separate"/>
        </w:r>
        <w:r w:rsidR="00F22D68">
          <w:rPr>
            <w:noProof/>
            <w:webHidden/>
          </w:rPr>
          <w:t>142</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28" w:history="1">
        <w:r w:rsidR="00D63890" w:rsidRPr="00B629E7">
          <w:rPr>
            <w:rStyle w:val="Hyperlink"/>
            <w:noProof/>
          </w:rPr>
          <w:t>Figure 5.4 Street networks for A) Modena, Italy, B) Belgrade, Serbia, C) central Maputo, Mozambique, and D) central Tunis, Tunisia.</w:t>
        </w:r>
        <w:r w:rsidR="00D63890">
          <w:rPr>
            <w:noProof/>
            <w:webHidden/>
          </w:rPr>
          <w:tab/>
        </w:r>
        <w:r w:rsidR="00D63890">
          <w:rPr>
            <w:noProof/>
            <w:webHidden/>
          </w:rPr>
          <w:fldChar w:fldCharType="begin"/>
        </w:r>
        <w:r w:rsidR="00D63890">
          <w:rPr>
            <w:noProof/>
            <w:webHidden/>
          </w:rPr>
          <w:instrText xml:space="preserve"> PAGEREF _Toc466059328 \h </w:instrText>
        </w:r>
        <w:r w:rsidR="00D63890">
          <w:rPr>
            <w:noProof/>
            <w:webHidden/>
          </w:rPr>
        </w:r>
        <w:r w:rsidR="00D63890">
          <w:rPr>
            <w:noProof/>
            <w:webHidden/>
          </w:rPr>
          <w:fldChar w:fldCharType="separate"/>
        </w:r>
        <w:r w:rsidR="00F22D68">
          <w:rPr>
            <w:noProof/>
            <w:webHidden/>
          </w:rPr>
          <w:t>143</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29" w:history="1">
        <w:r w:rsidR="00D63890" w:rsidRPr="00B629E7">
          <w:rPr>
            <w:rStyle w:val="Hyperlink"/>
            <w:noProof/>
          </w:rPr>
          <w:t>Figure 5.5 A) the original graph, B) non-graph-theoretic nodes highlighted in red, C) strictly simplified network, D) non-strictly simplified network.</w:t>
        </w:r>
        <w:r w:rsidR="00D63890">
          <w:rPr>
            <w:noProof/>
            <w:webHidden/>
          </w:rPr>
          <w:tab/>
        </w:r>
        <w:r w:rsidR="00D63890">
          <w:rPr>
            <w:noProof/>
            <w:webHidden/>
          </w:rPr>
          <w:fldChar w:fldCharType="begin"/>
        </w:r>
        <w:r w:rsidR="00D63890">
          <w:rPr>
            <w:noProof/>
            <w:webHidden/>
          </w:rPr>
          <w:instrText xml:space="preserve"> PAGEREF _Toc466059329 \h </w:instrText>
        </w:r>
        <w:r w:rsidR="00D63890">
          <w:rPr>
            <w:noProof/>
            <w:webHidden/>
          </w:rPr>
        </w:r>
        <w:r w:rsidR="00D63890">
          <w:rPr>
            <w:noProof/>
            <w:webHidden/>
          </w:rPr>
          <w:fldChar w:fldCharType="separate"/>
        </w:r>
        <w:r w:rsidR="00F22D68">
          <w:rPr>
            <w:noProof/>
            <w:webHidden/>
          </w:rPr>
          <w:t>146</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30" w:history="1">
        <w:r w:rsidR="00D63890" w:rsidRPr="00B629E7">
          <w:rPr>
            <w:rStyle w:val="Hyperlink"/>
            <w:noProof/>
          </w:rPr>
          <w:t>Figure 5.6 Street network for metropolitan New York from OSMnx saved and loaded in QGIS as an ESRI shapefile (above) and in Adobe Illustrator as SVG (below).</w:t>
        </w:r>
        <w:r w:rsidR="00D63890">
          <w:rPr>
            <w:noProof/>
            <w:webHidden/>
          </w:rPr>
          <w:tab/>
        </w:r>
        <w:r w:rsidR="00D63890">
          <w:rPr>
            <w:noProof/>
            <w:webHidden/>
          </w:rPr>
          <w:fldChar w:fldCharType="begin"/>
        </w:r>
        <w:r w:rsidR="00D63890">
          <w:rPr>
            <w:noProof/>
            <w:webHidden/>
          </w:rPr>
          <w:instrText xml:space="preserve"> PAGEREF _Toc466059330 \h </w:instrText>
        </w:r>
        <w:r w:rsidR="00D63890">
          <w:rPr>
            <w:noProof/>
            <w:webHidden/>
          </w:rPr>
        </w:r>
        <w:r w:rsidR="00D63890">
          <w:rPr>
            <w:noProof/>
            <w:webHidden/>
          </w:rPr>
          <w:fldChar w:fldCharType="separate"/>
        </w:r>
        <w:r w:rsidR="00F22D68">
          <w:rPr>
            <w:noProof/>
            <w:webHidden/>
          </w:rPr>
          <w:t>147</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31" w:history="1">
        <w:r w:rsidR="00D63890" w:rsidRPr="00B629E7">
          <w:rPr>
            <w:rStyle w:val="Hyperlink"/>
            <w:noProof/>
          </w:rPr>
          <w:t>Figure 5.7 OSMnx calculates the shortest network path between two points, accounting for one-way routes, and plots it.</w:t>
        </w:r>
        <w:r w:rsidR="00D63890">
          <w:rPr>
            <w:noProof/>
            <w:webHidden/>
          </w:rPr>
          <w:tab/>
        </w:r>
        <w:r w:rsidR="00D63890">
          <w:rPr>
            <w:noProof/>
            <w:webHidden/>
          </w:rPr>
          <w:fldChar w:fldCharType="begin"/>
        </w:r>
        <w:r w:rsidR="00D63890">
          <w:rPr>
            <w:noProof/>
            <w:webHidden/>
          </w:rPr>
          <w:instrText xml:space="preserve"> PAGEREF _Toc466059331 \h </w:instrText>
        </w:r>
        <w:r w:rsidR="00D63890">
          <w:rPr>
            <w:noProof/>
            <w:webHidden/>
          </w:rPr>
        </w:r>
        <w:r w:rsidR="00D63890">
          <w:rPr>
            <w:noProof/>
            <w:webHidden/>
          </w:rPr>
          <w:fldChar w:fldCharType="separate"/>
        </w:r>
        <w:r w:rsidR="00F22D68">
          <w:rPr>
            <w:noProof/>
            <w:webHidden/>
          </w:rPr>
          <w:t>151</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32" w:history="1">
        <w:r w:rsidR="00D63890" w:rsidRPr="00B629E7">
          <w:rPr>
            <w:rStyle w:val="Hyperlink"/>
            <w:noProof/>
          </w:rPr>
          <w:t>Figure 5.8 OSMnx visualizes the spatial distribution of cul-de-sacs in Piedmont, California.</w:t>
        </w:r>
        <w:r w:rsidR="00D63890">
          <w:rPr>
            <w:noProof/>
            <w:webHidden/>
          </w:rPr>
          <w:tab/>
        </w:r>
        <w:r w:rsidR="00D63890">
          <w:rPr>
            <w:noProof/>
            <w:webHidden/>
          </w:rPr>
          <w:fldChar w:fldCharType="begin"/>
        </w:r>
        <w:r w:rsidR="00D63890">
          <w:rPr>
            <w:noProof/>
            <w:webHidden/>
          </w:rPr>
          <w:instrText xml:space="preserve"> PAGEREF _Toc466059332 \h </w:instrText>
        </w:r>
        <w:r w:rsidR="00D63890">
          <w:rPr>
            <w:noProof/>
            <w:webHidden/>
          </w:rPr>
        </w:r>
        <w:r w:rsidR="00D63890">
          <w:rPr>
            <w:noProof/>
            <w:webHidden/>
          </w:rPr>
          <w:fldChar w:fldCharType="separate"/>
        </w:r>
        <w:r w:rsidR="00F22D68">
          <w:rPr>
            <w:noProof/>
            <w:webHidden/>
          </w:rPr>
          <w:t>151</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33" w:history="1">
        <w:r w:rsidR="00D63890" w:rsidRPr="00B629E7">
          <w:rPr>
            <w:rStyle w:val="Hyperlink"/>
            <w:noProof/>
          </w:rPr>
          <w:t>Figure 5.9 One square mile of each city, created and plotted automatically by OSMnx in the style of Allan Jacobs (1995).</w:t>
        </w:r>
        <w:r w:rsidR="00D63890">
          <w:rPr>
            <w:noProof/>
            <w:webHidden/>
          </w:rPr>
          <w:tab/>
        </w:r>
        <w:r w:rsidR="00D63890">
          <w:rPr>
            <w:noProof/>
            <w:webHidden/>
          </w:rPr>
          <w:fldChar w:fldCharType="begin"/>
        </w:r>
        <w:r w:rsidR="00D63890">
          <w:rPr>
            <w:noProof/>
            <w:webHidden/>
          </w:rPr>
          <w:instrText xml:space="preserve"> PAGEREF _Toc466059333 \h </w:instrText>
        </w:r>
        <w:r w:rsidR="00D63890">
          <w:rPr>
            <w:noProof/>
            <w:webHidden/>
          </w:rPr>
        </w:r>
        <w:r w:rsidR="00D63890">
          <w:rPr>
            <w:noProof/>
            <w:webHidden/>
          </w:rPr>
          <w:fldChar w:fldCharType="separate"/>
        </w:r>
        <w:r w:rsidR="00F22D68">
          <w:rPr>
            <w:noProof/>
            <w:webHidden/>
          </w:rPr>
          <w:t>152</w:t>
        </w:r>
        <w:r w:rsidR="00D63890">
          <w:rPr>
            <w:noProof/>
            <w:webHidden/>
          </w:rPr>
          <w:fldChar w:fldCharType="end"/>
        </w:r>
      </w:hyperlink>
    </w:p>
    <w:p w:rsidR="009110E0" w:rsidRPr="00D62049" w:rsidRDefault="00BF04A9" w:rsidP="0003573D">
      <w:pPr>
        <w:pStyle w:val="ToC"/>
        <w:spacing w:line="240" w:lineRule="auto"/>
        <w:ind w:left="720" w:hanging="720"/>
      </w:pPr>
      <w:r w:rsidRPr="00BF04A9">
        <w:fldChar w:fldCharType="end"/>
      </w:r>
      <w:r w:rsidR="009110E0" w:rsidRPr="00D62049">
        <w:br w:type="page"/>
      </w:r>
    </w:p>
    <w:p w:rsidR="009110E0" w:rsidRDefault="0024235F" w:rsidP="004B49D7">
      <w:pPr>
        <w:pStyle w:val="Pre-Heading1"/>
        <w:ind w:firstLine="0"/>
      </w:pPr>
      <w:bookmarkStart w:id="3" w:name="_Toc466059422"/>
      <w:r w:rsidRPr="00D62049">
        <w:lastRenderedPageBreak/>
        <w:t>List of T</w:t>
      </w:r>
      <w:r w:rsidR="009110E0" w:rsidRPr="00D62049">
        <w:t>ables</w:t>
      </w:r>
      <w:bookmarkEnd w:id="3"/>
    </w:p>
    <w:p w:rsidR="007146FE" w:rsidRPr="00D62049" w:rsidRDefault="007146FE" w:rsidP="007146FE"/>
    <w:p w:rsidR="00D63890" w:rsidRDefault="00BF04A9">
      <w:pPr>
        <w:pStyle w:val="TableofFigures"/>
        <w:tabs>
          <w:tab w:val="right" w:leader="dot" w:pos="9350"/>
        </w:tabs>
        <w:rPr>
          <w:rFonts w:asciiTheme="minorHAnsi" w:eastAsiaTheme="minorEastAsia" w:hAnsiTheme="minorHAnsi" w:cstheme="minorBidi"/>
          <w:noProof/>
          <w:sz w:val="22"/>
          <w:szCs w:val="22"/>
        </w:rPr>
      </w:pPr>
      <w:r w:rsidRPr="00BF04A9">
        <w:fldChar w:fldCharType="begin"/>
      </w:r>
      <w:r w:rsidRPr="00BF04A9">
        <w:instrText xml:space="preserve"> TOC \h \z \c "Table" </w:instrText>
      </w:r>
      <w:r w:rsidRPr="00BF04A9">
        <w:fldChar w:fldCharType="separate"/>
      </w:r>
      <w:hyperlink w:anchor="_Toc466059300" w:history="1">
        <w:r w:rsidR="00D63890" w:rsidRPr="004A4A61">
          <w:rPr>
            <w:rStyle w:val="Hyperlink"/>
            <w:noProof/>
          </w:rPr>
          <w:t>Table 2.1. Population values produced by the logistic map with 7 growth rate parameter values over 20 generations.</w:t>
        </w:r>
        <w:r w:rsidR="00D63890">
          <w:rPr>
            <w:noProof/>
            <w:webHidden/>
          </w:rPr>
          <w:tab/>
        </w:r>
        <w:r w:rsidR="00D63890">
          <w:rPr>
            <w:noProof/>
            <w:webHidden/>
          </w:rPr>
          <w:fldChar w:fldCharType="begin"/>
        </w:r>
        <w:r w:rsidR="00D63890">
          <w:rPr>
            <w:noProof/>
            <w:webHidden/>
          </w:rPr>
          <w:instrText xml:space="preserve"> PAGEREF _Toc466059300 \h </w:instrText>
        </w:r>
        <w:r w:rsidR="00D63890">
          <w:rPr>
            <w:noProof/>
            <w:webHidden/>
          </w:rPr>
        </w:r>
        <w:r w:rsidR="00D63890">
          <w:rPr>
            <w:noProof/>
            <w:webHidden/>
          </w:rPr>
          <w:fldChar w:fldCharType="separate"/>
        </w:r>
        <w:r w:rsidR="00F22D68">
          <w:rPr>
            <w:noProof/>
            <w:webHidden/>
          </w:rPr>
          <w:t>26</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01" w:history="1">
        <w:r w:rsidR="00D63890" w:rsidRPr="004A4A61">
          <w:rPr>
            <w:rStyle w:val="Hyperlink"/>
            <w:noProof/>
          </w:rPr>
          <w:t>Table 4.1 Typology of measures of the complexity of urban form/design.</w:t>
        </w:r>
        <w:r w:rsidR="00D63890">
          <w:rPr>
            <w:noProof/>
            <w:webHidden/>
          </w:rPr>
          <w:tab/>
        </w:r>
        <w:r w:rsidR="00D63890">
          <w:rPr>
            <w:noProof/>
            <w:webHidden/>
          </w:rPr>
          <w:fldChar w:fldCharType="begin"/>
        </w:r>
        <w:r w:rsidR="00D63890">
          <w:rPr>
            <w:noProof/>
            <w:webHidden/>
          </w:rPr>
          <w:instrText xml:space="preserve"> PAGEREF _Toc466059301 \h </w:instrText>
        </w:r>
        <w:r w:rsidR="00D63890">
          <w:rPr>
            <w:noProof/>
            <w:webHidden/>
          </w:rPr>
        </w:r>
        <w:r w:rsidR="00D63890">
          <w:rPr>
            <w:noProof/>
            <w:webHidden/>
          </w:rPr>
          <w:fldChar w:fldCharType="separate"/>
        </w:r>
        <w:r w:rsidR="00F22D68">
          <w:rPr>
            <w:noProof/>
            <w:webHidden/>
          </w:rPr>
          <w:t>116</w:t>
        </w:r>
        <w:r w:rsidR="00D63890">
          <w:rPr>
            <w:noProof/>
            <w:webHidden/>
          </w:rPr>
          <w:fldChar w:fldCharType="end"/>
        </w:r>
      </w:hyperlink>
    </w:p>
    <w:p w:rsidR="00D63890" w:rsidRDefault="00D97E6B">
      <w:pPr>
        <w:pStyle w:val="TableofFigures"/>
        <w:tabs>
          <w:tab w:val="right" w:leader="dot" w:pos="9350"/>
        </w:tabs>
        <w:rPr>
          <w:rFonts w:asciiTheme="minorHAnsi" w:eastAsiaTheme="minorEastAsia" w:hAnsiTheme="minorHAnsi" w:cstheme="minorBidi"/>
          <w:noProof/>
          <w:sz w:val="22"/>
          <w:szCs w:val="22"/>
        </w:rPr>
      </w:pPr>
      <w:hyperlink w:anchor="_Toc466059302" w:history="1">
        <w:r w:rsidR="00D63890" w:rsidRPr="004A4A61">
          <w:rPr>
            <w:rStyle w:val="Hyperlink"/>
            <w:noProof/>
          </w:rPr>
          <w:t>Table 5.1 Network metrics and statistics automatically calculated by OSMnx.</w:t>
        </w:r>
        <w:r w:rsidR="00D63890">
          <w:rPr>
            <w:noProof/>
            <w:webHidden/>
          </w:rPr>
          <w:tab/>
        </w:r>
        <w:r w:rsidR="00D63890">
          <w:rPr>
            <w:noProof/>
            <w:webHidden/>
          </w:rPr>
          <w:fldChar w:fldCharType="begin"/>
        </w:r>
        <w:r w:rsidR="00D63890">
          <w:rPr>
            <w:noProof/>
            <w:webHidden/>
          </w:rPr>
          <w:instrText xml:space="preserve"> PAGEREF _Toc466059302 \h </w:instrText>
        </w:r>
        <w:r w:rsidR="00D63890">
          <w:rPr>
            <w:noProof/>
            <w:webHidden/>
          </w:rPr>
        </w:r>
        <w:r w:rsidR="00D63890">
          <w:rPr>
            <w:noProof/>
            <w:webHidden/>
          </w:rPr>
          <w:fldChar w:fldCharType="separate"/>
        </w:r>
        <w:r w:rsidR="00F22D68">
          <w:rPr>
            <w:noProof/>
            <w:webHidden/>
          </w:rPr>
          <w:t>149</w:t>
        </w:r>
        <w:r w:rsidR="00D63890">
          <w:rPr>
            <w:noProof/>
            <w:webHidden/>
          </w:rPr>
          <w:fldChar w:fldCharType="end"/>
        </w:r>
      </w:hyperlink>
    </w:p>
    <w:p w:rsidR="00BA009C" w:rsidRPr="00D62049" w:rsidRDefault="00BF04A9" w:rsidP="007146FE">
      <w:pPr>
        <w:pStyle w:val="ToC"/>
        <w:spacing w:line="240" w:lineRule="auto"/>
        <w:ind w:left="720" w:hanging="720"/>
      </w:pPr>
      <w:r w:rsidRPr="00BF04A9">
        <w:fldChar w:fldCharType="end"/>
      </w:r>
      <w:r w:rsidR="00BA009C" w:rsidRPr="00D62049">
        <w:br w:type="page"/>
      </w:r>
    </w:p>
    <w:p w:rsidR="00BA009C" w:rsidRPr="00D62049" w:rsidRDefault="00BA009C" w:rsidP="004B49D7">
      <w:pPr>
        <w:pStyle w:val="Pre-Heading1"/>
        <w:ind w:firstLine="0"/>
      </w:pPr>
      <w:bookmarkStart w:id="4" w:name="_Toc466059423"/>
      <w:r w:rsidRPr="00D62049">
        <w:lastRenderedPageBreak/>
        <w:t>Acknowledgements</w:t>
      </w:r>
      <w:bookmarkEnd w:id="4"/>
    </w:p>
    <w:p w:rsidR="009110E0" w:rsidRPr="00D62049" w:rsidRDefault="009110E0" w:rsidP="00C33948">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33DC8" w:rsidRPr="00D62049" w:rsidRDefault="00433DC8" w:rsidP="004B49D7">
      <w:pPr>
        <w:pStyle w:val="Heading1"/>
      </w:pPr>
      <w:bookmarkStart w:id="5" w:name="_Toc466059424"/>
      <w:r w:rsidRPr="00D62049">
        <w:t>Introduction</w:t>
      </w:r>
      <w:bookmarkEnd w:id="5"/>
    </w:p>
    <w:p w:rsidR="004B49D7" w:rsidRDefault="004B49D7">
      <w:pPr>
        <w:spacing w:after="160" w:line="259" w:lineRule="auto"/>
        <w:ind w:firstLine="0"/>
        <w:rPr>
          <w:b/>
          <w:highlight w:val="lightGray"/>
        </w:rPr>
      </w:pPr>
      <w:r>
        <w:rPr>
          <w:highlight w:val="lightGray"/>
        </w:rPr>
        <w:br w:type="page"/>
      </w:r>
    </w:p>
    <w:p w:rsidR="00404674" w:rsidRDefault="00404674" w:rsidP="004B49D7">
      <w:pPr>
        <w:pStyle w:val="Heading2"/>
      </w:pPr>
      <w:bookmarkStart w:id="6" w:name="_Toc466059425"/>
      <w:r>
        <w:lastRenderedPageBreak/>
        <w:t>Abstract</w:t>
      </w:r>
      <w:bookmarkEnd w:id="6"/>
    </w:p>
    <w:p w:rsidR="00404674" w:rsidRDefault="00404674" w:rsidP="00404674">
      <w:r>
        <w:t xml:space="preserve">This chapter introduces the motivation for and context of the study presented in this dissertation. It also summarizes the organization and contribution of each of the subsequent chapters in the dissertation. </w:t>
      </w:r>
    </w:p>
    <w:p w:rsidR="00404674" w:rsidRDefault="00404674" w:rsidP="00404674"/>
    <w:p w:rsidR="00433DC8" w:rsidRDefault="00DF2BC2" w:rsidP="00DF2BC2">
      <w:pPr>
        <w:pStyle w:val="Heading2"/>
      </w:pPr>
      <w:bookmarkStart w:id="7" w:name="_Toc466059426"/>
      <w:r>
        <w:t>Motivation</w:t>
      </w:r>
      <w:bookmarkEnd w:id="7"/>
    </w:p>
    <w:p w:rsidR="001009A1" w:rsidRDefault="001009A1" w:rsidP="001009A1"/>
    <w:p w:rsidR="001009A1" w:rsidRDefault="001009A1" w:rsidP="001009A1"/>
    <w:p w:rsidR="00DF2BC2" w:rsidRDefault="00DF2BC2" w:rsidP="00DF2BC2">
      <w:pPr>
        <w:pStyle w:val="Heading2"/>
      </w:pPr>
      <w:bookmarkStart w:id="8" w:name="_Toc466059427"/>
      <w:r>
        <w:t>Context of the Study</w:t>
      </w:r>
      <w:bookmarkEnd w:id="8"/>
    </w:p>
    <w:p w:rsidR="001009A1" w:rsidRDefault="001009A1" w:rsidP="001009A1"/>
    <w:p w:rsidR="001009A1" w:rsidRDefault="001009A1" w:rsidP="001009A1"/>
    <w:p w:rsidR="00DF2BC2" w:rsidRDefault="00DF2BC2" w:rsidP="00DF2BC2">
      <w:pPr>
        <w:pStyle w:val="Heading2"/>
      </w:pPr>
      <w:bookmarkStart w:id="9" w:name="_Toc466059428"/>
      <w:r>
        <w:t>Organization and Contribution by Chapter</w:t>
      </w:r>
      <w:bookmarkEnd w:id="9"/>
    </w:p>
    <w:p w:rsidR="001009A1" w:rsidRDefault="000E136D" w:rsidP="001009A1">
      <w:r>
        <w:t>This dissertation begins and ends with introductory and concluding chapters that book-end its</w:t>
      </w:r>
      <w:r w:rsidR="001009A1">
        <w:t xml:space="preserve"> five</w:t>
      </w:r>
      <w:r>
        <w:t xml:space="preserve"> central</w:t>
      </w:r>
      <w:r w:rsidR="001009A1">
        <w:t xml:space="preserve"> substantive chapters</w:t>
      </w:r>
      <w:r w:rsidR="00C96F78">
        <w:t xml:space="preserve">. These five chapters </w:t>
      </w:r>
      <w:r>
        <w:t>unpack the foundations of the nonlinear paradigm, contextualize urban street network analysis within theories of complexity, create a typology for measuring the complexity of urban design, develop a new method for acquiring, constructing, analyzing and visualizing street networks, and conduct a multi-scale analysis of urban street networks across the United States.</w:t>
      </w:r>
    </w:p>
    <w:p w:rsidR="00750CE0" w:rsidRDefault="00750CE0" w:rsidP="00DF2BC2">
      <w:pPr>
        <w:pStyle w:val="Heading3"/>
      </w:pPr>
      <w:bookmarkStart w:id="10" w:name="_Toc466059429"/>
      <w:r>
        <w:lastRenderedPageBreak/>
        <w:t>Chapter 1 – Introduction</w:t>
      </w:r>
      <w:bookmarkEnd w:id="10"/>
    </w:p>
    <w:p w:rsidR="00750CE0" w:rsidRDefault="00750CE0" w:rsidP="00750CE0">
      <w:r>
        <w:t>This chapter has</w:t>
      </w:r>
      <w:r w:rsidR="000E136D">
        <w:t xml:space="preserve"> thus far</w:t>
      </w:r>
      <w:r>
        <w:t xml:space="preserve"> introduced the motivation for and context of the study presented in this dissertation. The remainder of this chapter summarizes the organization and contribution of each of the subsequent chapters in this dissertation.</w:t>
      </w:r>
    </w:p>
    <w:p w:rsidR="00750CE0" w:rsidRPr="00750CE0" w:rsidRDefault="00750CE0" w:rsidP="00750CE0"/>
    <w:p w:rsidR="00DF2BC2" w:rsidRDefault="00DF2BC2" w:rsidP="00DF2BC2">
      <w:pPr>
        <w:pStyle w:val="Heading3"/>
      </w:pPr>
      <w:bookmarkStart w:id="11" w:name="_Toc466059430"/>
      <w:r>
        <w:t>Chapter 2 – Foundations of the Nonlinear Paradigm</w:t>
      </w:r>
      <w:bookmarkEnd w:id="11"/>
    </w:p>
    <w:p w:rsidR="00750CE0" w:rsidRDefault="000E136D" w:rsidP="00750CE0">
      <w:r>
        <w:t>C</w:t>
      </w:r>
      <w:r w:rsidRPr="00750CE0">
        <w:t xml:space="preserve">hapter </w:t>
      </w:r>
      <w:r>
        <w:t xml:space="preserve">2 </w:t>
      </w:r>
      <w:r w:rsidR="00EF4273">
        <w:t xml:space="preserve">serves </w:t>
      </w:r>
      <w:r w:rsidR="004B49D7">
        <w:t>provides</w:t>
      </w:r>
      <w:r w:rsidR="00EF4273">
        <w:t xml:space="preserve"> a background </w:t>
      </w:r>
      <w:r w:rsidR="004B49D7">
        <w:t>for</w:t>
      </w:r>
      <w:r w:rsidR="00EF4273">
        <w:t xml:space="preserve"> the rest of the dissertation and </w:t>
      </w:r>
      <w:r w:rsidRPr="00750CE0">
        <w:t xml:space="preserve">has two primary aims. First it </w:t>
      </w:r>
      <w:r w:rsidR="004B49D7">
        <w:t>lays the foundation of</w:t>
      </w:r>
      <w:r>
        <w:t xml:space="preserve"> the complexity theories of cities presented in chapter 3 by introducing</w:t>
      </w:r>
      <w:r w:rsidRPr="00750CE0">
        <w:t xml:space="preserve"> the </w:t>
      </w:r>
      <w:r w:rsidR="004B49D7">
        <w:t>fundamentals</w:t>
      </w:r>
      <w:r w:rsidRPr="00750CE0">
        <w:t xml:space="preserve"> of nonlinear dynamics, chaos, fractals, self-similarity, and the limits of prediction</w:t>
      </w:r>
      <w:r>
        <w:t>. It does so interdisciplinarily</w:t>
      </w:r>
      <w:r w:rsidRPr="00750CE0">
        <w:t xml:space="preserve"> through several visualization methods to analyze and understand system behavior. Second it presents Pynamical, a new tool to visualize and explore nonlinear dynamical systems</w:t>
      </w:r>
      <w:r w:rsidR="00E05270">
        <w:t>’</w:t>
      </w:r>
      <w:r w:rsidRPr="00750CE0">
        <w:t xml:space="preserve"> behavior.</w:t>
      </w:r>
      <w:r w:rsidR="00EF4273">
        <w:t xml:space="preserve"> </w:t>
      </w:r>
      <w:r w:rsidR="00750CE0" w:rsidRPr="00750CE0">
        <w:t>Nearly all nontrivial real-world systems are nonlinear dynamical systems. The modern study of complex systems evolved from initial explorations</w:t>
      </w:r>
      <w:r>
        <w:t xml:space="preserve"> of the surprising behavior of such systems. A</w:t>
      </w:r>
      <w:r w:rsidR="00750CE0" w:rsidRPr="00750CE0">
        <w:t xml:space="preserve">lthough the social sciences are increasingly studying </w:t>
      </w:r>
      <w:r w:rsidR="00EF4273">
        <w:t xml:space="preserve">society and cities through the lens of </w:t>
      </w:r>
      <w:r w:rsidR="00750CE0" w:rsidRPr="00750CE0">
        <w:t>these types of systems, seminal concepts remain m</w:t>
      </w:r>
      <w:r>
        <w:t xml:space="preserve">urky or loosely adopted in the literature. In particular, </w:t>
      </w:r>
      <w:r w:rsidR="00EF4273">
        <w:t>this chapter introduces systems, dynamics, self-similarity, and prediction to set up the discussion in chapter 3 of complexity</w:t>
      </w:r>
      <w:r w:rsidR="004B49D7">
        <w:t>, cities,</w:t>
      </w:r>
      <w:r w:rsidR="00EF4273">
        <w:t xml:space="preserve"> and the study of networks.</w:t>
      </w:r>
    </w:p>
    <w:p w:rsidR="00EF4273" w:rsidRDefault="00EF4273" w:rsidP="00750CE0">
      <w:r>
        <w:lastRenderedPageBreak/>
        <w:t>This chapter makes two contributions</w:t>
      </w:r>
      <w:r w:rsidR="00DC5718">
        <w:t>: one theoretical, one methodological</w:t>
      </w:r>
      <w:r>
        <w:t>.</w:t>
      </w:r>
      <w:r w:rsidRPr="00EF4273">
        <w:t xml:space="preserve"> Fir</w:t>
      </w:r>
      <w:r w:rsidR="00DC5718">
        <w:t>st, it reviews and theory</w:t>
      </w:r>
      <w:r w:rsidR="00DC5718" w:rsidRPr="00EF4273">
        <w:t xml:space="preserve"> of nonlinearity </w:t>
      </w:r>
      <w:r w:rsidRPr="00EF4273">
        <w:t>for the qualitative analysis of nonlinear dynamical systems</w:t>
      </w:r>
      <w:r w:rsidR="00E05270">
        <w:t>’</w:t>
      </w:r>
      <w:r w:rsidRPr="00EF4273">
        <w:t xml:space="preserve"> behavior t</w:t>
      </w:r>
      <w:r>
        <w:t>o an interdisciplinary body of urban</w:t>
      </w:r>
      <w:r w:rsidRPr="00EF4273">
        <w:t xml:space="preserve"> scholars</w:t>
      </w:r>
      <w:r>
        <w:t xml:space="preserve"> and planners</w:t>
      </w:r>
      <w:r w:rsidRPr="00EF4273">
        <w:t>. Most formal treatments of chaos and nonlinear dynamics in the scholarly literature are densely technical and geared toward an exclusive audience of mathematicians and physicists. For this article, rather, readers require only a familiarity with algebra.</w:t>
      </w:r>
      <w:r>
        <w:t xml:space="preserve"> </w:t>
      </w:r>
      <w:r w:rsidRPr="00EF4273">
        <w:t xml:space="preserve">Second, this chapter </w:t>
      </w:r>
      <w:r w:rsidR="001A008E">
        <w:t>makes a methodological contribution by presenting</w:t>
      </w:r>
      <w:r w:rsidRPr="00EF4273">
        <w:t xml:space="preserve"> Pynamical, a new tool to visualize and explore nonlinear dynamical systems</w:t>
      </w:r>
      <w:r w:rsidR="00E05270">
        <w:t>’</w:t>
      </w:r>
      <w:r w:rsidRPr="00EF4273">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750CE0" w:rsidRDefault="00750CE0" w:rsidP="00750CE0"/>
    <w:p w:rsidR="00DF2BC2" w:rsidRDefault="00DF2BC2" w:rsidP="00DF2BC2">
      <w:pPr>
        <w:pStyle w:val="Heading3"/>
      </w:pPr>
      <w:bookmarkStart w:id="12" w:name="_Toc466059431"/>
      <w:r>
        <w:t>Chapter 3 – Complexity and Cities</w:t>
      </w:r>
      <w:bookmarkEnd w:id="12"/>
    </w:p>
    <w:p w:rsidR="00DC5718" w:rsidRDefault="00DC5718" w:rsidP="00750CE0">
      <w:r>
        <w:t xml:space="preserve">Building on the background of chapter 2, chapter 3 presents the theoretical framework of complex systems and cities, culminating in network theory and analysis – the primary lens this study uses in all subsequent chapters. </w:t>
      </w:r>
      <w:r w:rsidR="00750CE0" w:rsidRPr="00750CE0">
        <w:t xml:space="preserve">Discussions of complexity </w:t>
      </w:r>
      <w:r w:rsidR="00750CE0" w:rsidRPr="00750CE0">
        <w:lastRenderedPageBreak/>
        <w:t xml:space="preserve">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00750CE0" w:rsidRPr="00750CE0">
        <w:t xml:space="preserve">he interdisciplinary appeal and trendiness of complexity in the social sciences has resulted in a bit of a morass of ambiguous terminology, internal inconsistencies, and overloaded concepts open to multiple interpretations. </w:t>
      </w:r>
    </w:p>
    <w:p w:rsidR="00750CE0" w:rsidRDefault="00DC5718" w:rsidP="00750CE0">
      <w:r>
        <w:t>Unlike all the other substantive chapters in this dissertation, this chapter makes neither an empirical nor a methodological contribution. However, it offers a theoretical contribution to the urban planning literature by unpacking</w:t>
      </w:r>
      <w:r w:rsidR="00750CE0" w:rsidRPr="00750CE0">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t>Most r</w:t>
      </w:r>
      <w:r w:rsidR="001A008E">
        <w:t>elevant to this present study, this chapter presents the theory of networks and network analysis that form the foundation of the remaining chapters.</w:t>
      </w:r>
    </w:p>
    <w:p w:rsidR="00750CE0" w:rsidRPr="00750CE0" w:rsidRDefault="00750CE0" w:rsidP="00750CE0"/>
    <w:p w:rsidR="00DF2BC2" w:rsidRDefault="00DF2BC2" w:rsidP="00DF2BC2">
      <w:pPr>
        <w:pStyle w:val="Heading3"/>
      </w:pPr>
      <w:bookmarkStart w:id="13" w:name="_Toc466059432"/>
      <w:r>
        <w:t>Chapter 4 – Methods for Measuring the Complexity Outcomes of Urban De</w:t>
      </w:r>
      <w:r w:rsidR="001009A1">
        <w:t>s</w:t>
      </w:r>
      <w:r>
        <w:t>ign</w:t>
      </w:r>
      <w:bookmarkEnd w:id="13"/>
    </w:p>
    <w:p w:rsidR="001A008E" w:rsidRDefault="001A008E" w:rsidP="001A008E">
      <w:r>
        <w:t xml:space="preserve">Building on the theories of complexity and networks presented in chapter 3, chapter 4 develops a typology of measures for </w:t>
      </w:r>
      <w:r w:rsidRPr="00750CE0">
        <w:t xml:space="preserve">assessing the complexity of the urban </w:t>
      </w:r>
      <w:r w:rsidRPr="00750CE0">
        <w:lastRenderedPageBreak/>
        <w:t>built form</w:t>
      </w:r>
      <w:r>
        <w:t>.</w:t>
      </w:r>
      <w:r w:rsidR="00750CE0" w:rsidRPr="00750CE0">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1A008E">
        <w:rPr>
          <w:i/>
        </w:rPr>
        <w:t>complexity</w:t>
      </w:r>
      <w:r w:rsidR="00750CE0" w:rsidRPr="00750CE0">
        <w:t xml:space="preserve"> in neighborhood design, but these arguments often lack the formalism found in complex systems science. If neighb</w:t>
      </w:r>
      <w:r>
        <w:t xml:space="preserve">orhood complexity is considered important, how might we interpret it and how might it be assessed? </w:t>
      </w:r>
    </w:p>
    <w:p w:rsidR="00750CE0" w:rsidRDefault="001A008E" w:rsidP="00750CE0">
      <w:r>
        <w:t xml:space="preserve">This chapter contributes a new typology of </w:t>
      </w:r>
      <w:r w:rsidR="00750CE0" w:rsidRPr="00750CE0">
        <w:t xml:space="preserve">tools </w:t>
      </w:r>
      <w:r>
        <w:t xml:space="preserve">and metrics </w:t>
      </w:r>
      <w:r w:rsidR="00750CE0" w:rsidRPr="00750CE0">
        <w:t xml:space="preserve">to assess design outcomes and understand the built form. </w:t>
      </w:r>
      <w:r>
        <w:t>It</w:t>
      </w:r>
      <w:r w:rsidR="00750CE0" w:rsidRPr="00750CE0">
        <w:t xml:space="preserve"> unpacks the connections between neighborhood-scale built form and measures of its complexi</w:t>
      </w:r>
      <w:r>
        <w:t>ty. T</w:t>
      </w:r>
      <w:r w:rsidR="00750CE0" w:rsidRPr="00750CE0">
        <w:t>he analytical framework developed here is generalizable to empirical research of multiple neighborhood types and design standards.</w:t>
      </w:r>
      <w:r>
        <w:t xml:space="preserve"> In particular, network-analytic measures in this typology are used empirically in the next two substantive chapters.</w:t>
      </w:r>
    </w:p>
    <w:p w:rsidR="001A008E" w:rsidRPr="00750CE0" w:rsidRDefault="001A008E" w:rsidP="00750CE0"/>
    <w:p w:rsidR="00DF2BC2" w:rsidRDefault="00DF2BC2" w:rsidP="00DF2BC2">
      <w:pPr>
        <w:pStyle w:val="Heading3"/>
      </w:pPr>
      <w:bookmarkStart w:id="14" w:name="_Toc466059433"/>
      <w:r>
        <w:lastRenderedPageBreak/>
        <w:t>Chapter 5 – OSMnx: Acquiring, Constructing, Analyzing, and Visualizing Street Networks</w:t>
      </w:r>
      <w:bookmarkEnd w:id="14"/>
    </w:p>
    <w:p w:rsidR="00750CE0" w:rsidRDefault="00750CE0" w:rsidP="00750CE0"/>
    <w:p w:rsidR="00750CE0" w:rsidRPr="00750CE0" w:rsidRDefault="00750CE0" w:rsidP="00750CE0"/>
    <w:p w:rsidR="00DF2BC2" w:rsidRDefault="00DF2BC2" w:rsidP="00DF2BC2">
      <w:pPr>
        <w:pStyle w:val="Heading3"/>
      </w:pPr>
      <w:bookmarkStart w:id="15" w:name="_Toc466059434"/>
      <w:r>
        <w:t>Chapter 6 – Multi-scale Analysis of Urban Street Networks</w:t>
      </w:r>
      <w:bookmarkEnd w:id="15"/>
    </w:p>
    <w:p w:rsidR="00750CE0" w:rsidRDefault="00750CE0" w:rsidP="00750CE0"/>
    <w:p w:rsidR="00750CE0" w:rsidRPr="00750CE0" w:rsidRDefault="00750CE0" w:rsidP="00750CE0"/>
    <w:p w:rsidR="00DF2BC2" w:rsidRDefault="00DF2BC2" w:rsidP="00DF2BC2">
      <w:pPr>
        <w:pStyle w:val="Heading3"/>
      </w:pPr>
      <w:bookmarkStart w:id="16" w:name="_Toc466059435"/>
      <w:r>
        <w:t>Chapter 7 – Conclusion</w:t>
      </w:r>
      <w:bookmarkEnd w:id="16"/>
    </w:p>
    <w:p w:rsidR="00DF2BC2" w:rsidRPr="00DF2BC2" w:rsidRDefault="00750CE0" w:rsidP="00DF2BC2">
      <w:r>
        <w:t>The dissertation concludes with a summary of key findings, a discussion of their contribution to the literature, and trajectories for future research.</w:t>
      </w:r>
    </w:p>
    <w:p w:rsidR="009110E0" w:rsidRPr="00D62049" w:rsidRDefault="009110E0" w:rsidP="00C33948">
      <w:r w:rsidRPr="00D62049">
        <w:br w:type="page"/>
      </w:r>
    </w:p>
    <w:p w:rsidR="005A238D" w:rsidRPr="00D62049" w:rsidRDefault="005A238D" w:rsidP="00C33948">
      <w:pPr>
        <w:pStyle w:val="Chapter"/>
      </w:pPr>
    </w:p>
    <w:p w:rsidR="005A238D" w:rsidRDefault="005A238D" w:rsidP="00C33948">
      <w:pPr>
        <w:pStyle w:val="Chapter"/>
      </w:pPr>
    </w:p>
    <w:p w:rsidR="005C32DE" w:rsidRDefault="005C32DE" w:rsidP="00C33948">
      <w:pPr>
        <w:pStyle w:val="Chapter"/>
      </w:pPr>
    </w:p>
    <w:p w:rsidR="005C32DE" w:rsidRPr="00D62049" w:rsidRDefault="005C32DE" w:rsidP="00C33948">
      <w:pPr>
        <w:pStyle w:val="Chapter"/>
      </w:pPr>
    </w:p>
    <w:p w:rsidR="009110E0" w:rsidRPr="00D62049" w:rsidRDefault="00165137" w:rsidP="004B49D7">
      <w:pPr>
        <w:pStyle w:val="Heading1"/>
      </w:pPr>
      <w:bookmarkStart w:id="17" w:name="_Toc466059436"/>
      <w:r>
        <w:t>Foundations</w:t>
      </w:r>
      <w:r w:rsidR="009110E0" w:rsidRPr="00D62049">
        <w:t xml:space="preserve"> of the Nonlinear Paradigm</w:t>
      </w:r>
      <w:bookmarkEnd w:id="17"/>
    </w:p>
    <w:p w:rsidR="005A238D" w:rsidRPr="00D62049" w:rsidRDefault="005A238D" w:rsidP="00C33948">
      <w:r w:rsidRPr="00D62049">
        <w:br w:type="page"/>
      </w:r>
    </w:p>
    <w:p w:rsidR="009110E0" w:rsidRPr="00D62049" w:rsidRDefault="009110E0" w:rsidP="00C33948">
      <w:pPr>
        <w:pStyle w:val="Heading2"/>
      </w:pPr>
      <w:bookmarkStart w:id="18" w:name="_Toc466059437"/>
      <w:r w:rsidRPr="00D62049">
        <w:lastRenderedPageBreak/>
        <w:t>Abstract</w:t>
      </w:r>
      <w:bookmarkEnd w:id="18"/>
    </w:p>
    <w:p w:rsidR="00A35F81" w:rsidRDefault="009110E0" w:rsidP="00C33948">
      <w:r w:rsidRPr="00D62049">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t>The modern study of complex systems evolved from these initial explorations</w:t>
      </w:r>
      <w:r w:rsidR="004A4137">
        <w:t>, and a</w:t>
      </w:r>
      <w:r w:rsidRPr="00D62049">
        <w:t xml:space="preserve">lthough the social sciences are increasingly studying these types of systems, seminal concepts remain murky or loosely adopted. This </w:t>
      </w:r>
      <w:r w:rsidR="00085018" w:rsidRPr="00D62049">
        <w:t>chapter</w:t>
      </w:r>
      <w:r w:rsidRPr="00D62049">
        <w:t xml:space="preserve"> has </w:t>
      </w:r>
      <w:r w:rsidR="00C92B7E">
        <w:t>two primary</w:t>
      </w:r>
      <w:r w:rsidRPr="00D62049">
        <w:t xml:space="preserve"> aims. </w:t>
      </w:r>
      <w:r w:rsidR="00A35F81">
        <w:t xml:space="preserve">First </w:t>
      </w:r>
      <w:r w:rsidR="00A35F81" w:rsidRPr="00D62049">
        <w:t>it introduces the foundations of nonlinear dynamics, chaos, fractals, self-similarity, and the limits of prediction</w:t>
      </w:r>
      <w:r w:rsidR="00AC6B07">
        <w:t xml:space="preserve"> through </w:t>
      </w:r>
      <w:r w:rsidR="00AC6B07" w:rsidRPr="00D62049">
        <w:t xml:space="preserve">several visualization methods to analyze and understand </w:t>
      </w:r>
      <w:r w:rsidR="00AC6B07">
        <w:t>system</w:t>
      </w:r>
      <w:r w:rsidR="00AC6B07" w:rsidRPr="00D62049">
        <w:t xml:space="preserve"> behavior</w:t>
      </w:r>
      <w:r w:rsidR="00A35F81">
        <w:t xml:space="preserve">. Second </w:t>
      </w:r>
      <w:r w:rsidR="00A35F81" w:rsidRPr="00D62049">
        <w:t xml:space="preserve">it presents Pynamical, a </w:t>
      </w:r>
      <w:r w:rsidR="00A35F81">
        <w:t xml:space="preserve">new </w:t>
      </w:r>
      <w:r w:rsidR="00A35F81" w:rsidRPr="00D62049">
        <w:t>tool to visualize and explore nonlinear dynamical systems</w:t>
      </w:r>
      <w:r w:rsidR="00E05270">
        <w:t>’</w:t>
      </w:r>
      <w:r w:rsidR="00A35F81" w:rsidRPr="00D62049">
        <w:t xml:space="preserve"> behavior.</w:t>
      </w:r>
    </w:p>
    <w:p w:rsidR="009110E0" w:rsidRPr="00D62049" w:rsidRDefault="009110E0" w:rsidP="00C33948"/>
    <w:p w:rsidR="009110E0" w:rsidRPr="00D62049" w:rsidRDefault="009110E0" w:rsidP="00C33948">
      <w:pPr>
        <w:pStyle w:val="Heading2"/>
      </w:pPr>
      <w:bookmarkStart w:id="19" w:name="_Toc466059438"/>
      <w:r w:rsidRPr="00D62049">
        <w:t>Introduction</w:t>
      </w:r>
      <w:bookmarkEnd w:id="19"/>
    </w:p>
    <w:p w:rsidR="009110E0" w:rsidRPr="00D62049" w:rsidRDefault="00557B0F" w:rsidP="00C33948">
      <w:r>
        <w:t xml:space="preserve">The modern study of complex systems evolved from initial explorations of nonlinear dynamical systems in the second half of the twentieth century, </w:t>
      </w:r>
      <w:r w:rsidR="00F02382">
        <w:t>in the then-nascent field of</w:t>
      </w:r>
      <w:r>
        <w:t xml:space="preserve"> chaos theory. </w:t>
      </w:r>
      <w:r w:rsidR="009110E0" w:rsidRPr="00D62049">
        <w:t xml:space="preserve">Chaos theory is a branch of mathematics that deals with nonlinear dynamical systems. A </w:t>
      </w:r>
      <w:r w:rsidR="009110E0" w:rsidRPr="00D62049">
        <w:rPr>
          <w:i/>
          <w:iCs/>
        </w:rPr>
        <w:t>system</w:t>
      </w:r>
      <w:r w:rsidR="009110E0" w:rsidRPr="00D62049">
        <w:t xml:space="preserve"> is simply a set of interacting components that form a larger whole. </w:t>
      </w:r>
      <w:r w:rsidR="009110E0" w:rsidRPr="00D62049">
        <w:rPr>
          <w:i/>
          <w:iCs/>
        </w:rPr>
        <w:t>Nonlinear</w:t>
      </w:r>
      <w:r w:rsidR="009110E0" w:rsidRPr="00D62049">
        <w:t xml:space="preserve"> means that due to feedback or multiplicative effects </w:t>
      </w:r>
      <w:r w:rsidR="009110E0" w:rsidRPr="00D62049">
        <w:lastRenderedPageBreak/>
        <w:t xml:space="preserve">between the components, the whole becomes something greater than the mere sum of its individual parts. Lastly, </w:t>
      </w:r>
      <w:r w:rsidR="009110E0" w:rsidRPr="00D62049">
        <w:rPr>
          <w:i/>
          <w:iCs/>
        </w:rPr>
        <w:t>dynamical</w:t>
      </w:r>
      <w:r w:rsidR="009110E0" w:rsidRPr="00D62049">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9110E0" w:rsidRPr="00D62049">
        <w:fldChar w:fldCharType="begin"/>
      </w:r>
      <w:r w:rsidR="009110E0" w:rsidRPr="00D62049">
        <w:instrText xml:space="preserve"> ADDIN ZOTERO_ITEM CSL_CITATION {"citationID":"8ppe497h1","properties":{"formattedCitation":"(1,2)","plainCitation":"(1,2)"},"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9110E0" w:rsidRPr="00D62049">
        <w:fldChar w:fldCharType="separate"/>
      </w:r>
      <w:r w:rsidR="009110E0" w:rsidRPr="00D62049">
        <w:t>(1,2)</w:t>
      </w:r>
      <w:r w:rsidR="009110E0" w:rsidRPr="00D62049">
        <w:fldChar w:fldCharType="end"/>
      </w:r>
      <w:r w:rsidR="009110E0" w:rsidRPr="00D62049">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t>’</w:t>
      </w:r>
      <w:r w:rsidR="009110E0" w:rsidRPr="00D62049">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Default="009110E0" w:rsidP="00C33948">
      <w:r w:rsidRPr="00D62049">
        <w:t xml:space="preserve">Real-world chaotic and fractal systems span the spectrum from leaky faucets </w:t>
      </w:r>
      <w:r w:rsidRPr="00D62049">
        <w:fldChar w:fldCharType="begin"/>
      </w:r>
      <w:r w:rsidRPr="00D62049">
        <w:instrText xml:space="preserve"> ADDIN ZOTERO_ITEM CSL_CITATION {"citationID":"denab1k45","properties":{"formattedCitation":"(3)","plainCitation":"(3)"},"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Pr="00D62049">
        <w:fldChar w:fldCharType="separate"/>
      </w:r>
      <w:r w:rsidRPr="00D62049">
        <w:t>(3)</w:t>
      </w:r>
      <w:r w:rsidRPr="00D62049">
        <w:fldChar w:fldCharType="end"/>
      </w:r>
      <w:r w:rsidRPr="00D62049">
        <w:t xml:space="preserve">, to ferns </w:t>
      </w:r>
      <w:r w:rsidRPr="00D62049">
        <w:fldChar w:fldCharType="begin"/>
      </w:r>
      <w:r w:rsidRPr="00D62049">
        <w:instrText xml:space="preserve"> ADDIN ZOTERO_ITEM CSL_CITATION {"citationID":"3V689ngL","properties":{"formattedCitation":"(4)","plainCitation":"(4)"},"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Pr="00D62049">
        <w:fldChar w:fldCharType="separate"/>
      </w:r>
      <w:r w:rsidRPr="00D62049">
        <w:t>(4)</w:t>
      </w:r>
      <w:r w:rsidRPr="00D62049">
        <w:fldChar w:fldCharType="end"/>
      </w:r>
      <w:r w:rsidRPr="00D62049">
        <w:t xml:space="preserve">, to heart rates </w:t>
      </w:r>
      <w:r w:rsidRPr="00D62049">
        <w:fldChar w:fldCharType="begin"/>
      </w:r>
      <w:r w:rsidRPr="00D62049">
        <w:instrText xml:space="preserve"> ADDIN ZOTERO_ITEM CSL_CITATION {"citationID":"qBeZ1qKo","properties":{"formattedCitation":"{\\rtf (5\\uc0\\u8211{}7)}","plainCitation":"(5–7)"},"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Pr="00D62049">
        <w:fldChar w:fldCharType="separate"/>
      </w:r>
      <w:r w:rsidRPr="00D62049">
        <w:t>(5–7)</w:t>
      </w:r>
      <w:r w:rsidRPr="00D62049">
        <w:fldChar w:fldCharType="end"/>
      </w:r>
      <w:r w:rsidRPr="00D62049">
        <w:t xml:space="preserve">, to cryptography </w:t>
      </w:r>
      <w:r w:rsidRPr="00D62049">
        <w:fldChar w:fldCharType="begin"/>
      </w:r>
      <w:r w:rsidRPr="00D62049">
        <w:instrText xml:space="preserve"> ADDIN ZOTERO_ITEM CSL_CITATION {"citationID":"7qt37foj2","properties":{"formattedCitation":"(8,9)","plainCitation":"(8,9)"},"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Pr="00D62049">
        <w:fldChar w:fldCharType="separate"/>
      </w:r>
      <w:r w:rsidRPr="00D62049">
        <w:t>(8,9)</w:t>
      </w:r>
      <w:r w:rsidRPr="00D62049">
        <w:fldChar w:fldCharType="end"/>
      </w:r>
      <w:r w:rsidRPr="00D62049">
        <w:t xml:space="preserve">. Many scholars have studied the implications of nonlinearity, chaos, and fractals for the social sciences, including sociology </w:t>
      </w:r>
      <w:r w:rsidRPr="00D62049">
        <w:fldChar w:fldCharType="begin"/>
      </w:r>
      <w:r w:rsidRPr="00D62049">
        <w:instrText xml:space="preserve"> ADDIN ZOTERO_ITEM CSL_CITATION {"citationID":"6J34yeXi","properties":{"formattedCitation":"(10,11)","plainCitation":"(10,11)"},"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Pr="00D62049">
        <w:fldChar w:fldCharType="separate"/>
      </w:r>
      <w:r w:rsidRPr="00D62049">
        <w:t>(10,11)</w:t>
      </w:r>
      <w:r w:rsidRPr="00D62049">
        <w:fldChar w:fldCharType="end"/>
      </w:r>
      <w:r w:rsidRPr="00D62049">
        <w:t xml:space="preserve">, urban studies </w:t>
      </w:r>
      <w:r w:rsidRPr="00D62049">
        <w:fldChar w:fldCharType="begin"/>
      </w:r>
      <w:r w:rsidRPr="00D62049">
        <w:instrText xml:space="preserve"> ADDIN ZOTERO_ITEM CSL_CITATION {"citationID":"fOdkxkfD","properties":{"formattedCitation":"{\\rtf (12\\uc0\\u8211{}16)}","plainCitation":"(12–16)"},"citationItems":[{"id":30,"uris":["http://zotero.org/users/1098686/items/S8ABWQE9"],"uri":["http://zotero.org/users/1098686/items/S8ABWQE9"],"itemData":{"id":30,"type":"book","title":"Fractal Cities: A Geometry of Form and Function","publisher":"Academic Press","publisher-place":"London","edition":"1st editi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Pr="00D62049">
        <w:fldChar w:fldCharType="separate"/>
      </w:r>
      <w:r w:rsidRPr="00D62049">
        <w:t>(12–16)</w:t>
      </w:r>
      <w:r w:rsidRPr="00D62049">
        <w:fldChar w:fldCharType="end"/>
      </w:r>
      <w:r w:rsidRPr="00D62049">
        <w:t xml:space="preserve">, economics </w:t>
      </w:r>
      <w:r w:rsidRPr="00D62049">
        <w:fldChar w:fldCharType="begin"/>
      </w:r>
      <w:r w:rsidRPr="00D62049">
        <w:instrText xml:space="preserve"> ADDIN ZOTERO_ITEM CSL_CITATION {"citationID":"im6QfIsP","properties":{"formattedCitation":"{\\rtf (17\\uc0\\u8211{}21)}","plainCitation":"(17–21)"},"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Pr="00D62049">
        <w:fldChar w:fldCharType="separate"/>
      </w:r>
      <w:r w:rsidRPr="00D62049">
        <w:t>(17–21)</w:t>
      </w:r>
      <w:r w:rsidRPr="00D62049">
        <w:fldChar w:fldCharType="end"/>
      </w:r>
      <w:r w:rsidRPr="00D62049">
        <w:t xml:space="preserve">, architecture </w:t>
      </w:r>
      <w:r w:rsidRPr="00D62049">
        <w:fldChar w:fldCharType="begin"/>
      </w:r>
      <w:r w:rsidRPr="00D62049">
        <w:instrText xml:space="preserve"> ADDIN ZOTERO_ITEM CSL_CITATION {"citationID":"1759dsntae","properties":{"formattedCitation":"(22,23)","plainCitation":"(22,2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Pr="00D62049">
        <w:fldChar w:fldCharType="separate"/>
      </w:r>
      <w:r w:rsidRPr="00D62049">
        <w:t>(22,23)</w:t>
      </w:r>
      <w:r w:rsidRPr="00D62049">
        <w:fldChar w:fldCharType="end"/>
      </w:r>
      <w:r w:rsidRPr="00D62049">
        <w:t xml:space="preserve">, and </w:t>
      </w:r>
      <w:r w:rsidRPr="00D62049">
        <w:lastRenderedPageBreak/>
        <w:t xml:space="preserve">city planning </w:t>
      </w:r>
      <w:r w:rsidRPr="00D62049">
        <w:fldChar w:fldCharType="begin"/>
      </w:r>
      <w:r w:rsidRPr="00D62049">
        <w:instrText xml:space="preserve"> ADDIN ZOTERO_ITEM CSL_CITATION {"citationID":"2cg031tcrn","properties":{"formattedCitation":"{\\rtf (24\\uc0\\u8211{}27)}","plainCitation":"(24–27)"},"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Pr="00D62049">
        <w:fldChar w:fldCharType="separate"/>
      </w:r>
      <w:r w:rsidRPr="00D62049">
        <w:t>(24–27)</w:t>
      </w:r>
      <w:r w:rsidRPr="00D62049">
        <w:fldChar w:fldCharType="end"/>
      </w:r>
      <w:r w:rsidRPr="00D62049">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Poincaré in the late 1800s – to discover and analyze the fascinating dynamics of nonlinearity </w:t>
      </w:r>
      <w:r w:rsidRPr="00D62049">
        <w:fldChar w:fldCharType="begin"/>
      </w:r>
      <w:r w:rsidRPr="00D62049">
        <w:instrText xml:space="preserve"> ADDIN ZOTERO_ITEM CSL_CITATION {"citationID":"UxcNkvBa","properties":{"formattedCitation":"(28,29)","plainCitation":"(28,29)"},"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Pr="00D62049">
        <w:fldChar w:fldCharType="separate"/>
      </w:r>
      <w:r w:rsidRPr="00D62049">
        <w:t>(28,29)</w:t>
      </w:r>
      <w:r w:rsidRPr="00D62049">
        <w:fldChar w:fldCharType="end"/>
      </w:r>
      <w:r w:rsidRPr="00D62049">
        <w:t xml:space="preserve">. Information visualization helps analysts detect and examine hidden structure in complex data sets </w:t>
      </w:r>
      <w:r w:rsidRPr="00D62049">
        <w:fldChar w:fldCharType="begin"/>
      </w:r>
      <w:r w:rsidRPr="00D62049">
        <w:instrText xml:space="preserve"> ADDIN ZOTERO_ITEM CSL_CITATION {"citationID":"19ilrm562k","properties":{"formattedCitation":"(30)","plainCitation":"(30)"},"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Pr="00D62049">
        <w:fldChar w:fldCharType="separate"/>
      </w:r>
      <w:r w:rsidRPr="00D62049">
        <w:t>(30)</w:t>
      </w:r>
      <w:r w:rsidRPr="00D62049">
        <w:fldChar w:fldCharType="end"/>
      </w:r>
      <w:r w:rsidRPr="00D62049">
        <w:t>. In particular, few fields have drawn as heavily from visualization as nonlinear dynamics and chaos have for their pivotal discoveries, from Lorenz</w:t>
      </w:r>
      <w:r w:rsidR="00E05270">
        <w:t>’</w:t>
      </w:r>
      <w:r w:rsidRPr="00D62049">
        <w:t xml:space="preserve">s first visualization of strange attractors </w:t>
      </w:r>
      <w:r w:rsidRPr="00D62049">
        <w:fldChar w:fldCharType="begin"/>
      </w:r>
      <w:r w:rsidRPr="00D62049">
        <w:instrText xml:space="preserve"> ADDIN ZOTERO_ITEM CSL_CITATION {"citationID":"1fpqefh9sc","properties":{"formattedCitation":"(31)","plainCitation":"(31)"},"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Pr="00D62049">
        <w:fldChar w:fldCharType="separate"/>
      </w:r>
      <w:r w:rsidRPr="00D62049">
        <w:t>(31)</w:t>
      </w:r>
      <w:r w:rsidRPr="00D62049">
        <w:fldChar w:fldCharType="end"/>
      </w:r>
      <w:r w:rsidRPr="00D62049">
        <w:t>, to May</w:t>
      </w:r>
      <w:r w:rsidR="00E05270">
        <w:t>’</w:t>
      </w:r>
      <w:r w:rsidRPr="00D62049">
        <w:t xml:space="preserve">s groundbreaking bifurcation diagrams </w:t>
      </w:r>
      <w:r w:rsidRPr="00D62049">
        <w:fldChar w:fldCharType="begin"/>
      </w:r>
      <w:r w:rsidRPr="00D62049">
        <w:instrText xml:space="preserve"> ADDIN ZOTERO_ITEM CSL_CITATION {"citationID":"2mg9fb8uha","properties":{"formattedCitation":"(32)","plainCitation":"(32)"},"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Pr="00D62049">
        <w:fldChar w:fldCharType="separate"/>
      </w:r>
      <w:r w:rsidRPr="00D62049">
        <w:t>(32)</w:t>
      </w:r>
      <w:r w:rsidRPr="00D62049">
        <w:fldChar w:fldCharType="end"/>
      </w:r>
      <w:r w:rsidRPr="00D62049">
        <w:t xml:space="preserve">, to phase diagrams for discerning higher-dimensional hidden structures in data </w:t>
      </w:r>
      <w:r w:rsidRPr="00D62049">
        <w:fldChar w:fldCharType="begin"/>
      </w:r>
      <w:r w:rsidRPr="00D62049">
        <w:instrText xml:space="preserve"> ADDIN ZOTERO_ITEM CSL_CITATION {"citationID":"2fmq9o36q8","properties":{"formattedCitation":"(33)","plainCitation":"(33)"},"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Pr="00D62049">
        <w:fldChar w:fldCharType="separate"/>
      </w:r>
      <w:r w:rsidRPr="00D62049">
        <w:t>(33)</w:t>
      </w:r>
      <w:r w:rsidRPr="00D62049">
        <w:fldChar w:fldCharType="end"/>
      </w:r>
      <w:r w:rsidRPr="00D62049">
        <w:t xml:space="preserve">. Such nonlinear analysis is particularly useful yet underutilized for exploring time series </w:t>
      </w:r>
      <w:r w:rsidRPr="00D62049">
        <w:fldChar w:fldCharType="begin"/>
      </w:r>
      <w:r w:rsidRPr="00D62049">
        <w:instrText xml:space="preserve"> ADDIN ZOTERO_ITEM CSL_CITATION {"citationID":"dhf6h7n07","properties":{"formattedCitation":"(34,35)","plainCitation":"(34,3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Pr="00D62049">
        <w:fldChar w:fldCharType="separate"/>
      </w:r>
      <w:r w:rsidRPr="00D62049">
        <w:t>(34,35)</w:t>
      </w:r>
      <w:r w:rsidRPr="00D62049">
        <w:fldChar w:fldCharType="end"/>
      </w:r>
      <w:r w:rsidRPr="00D62049">
        <w:t>.</w:t>
      </w:r>
      <w:r w:rsidR="000D5238">
        <w:t xml:space="preserve"> </w:t>
      </w:r>
      <w:r w:rsidRPr="00D62049">
        <w:t>These methods in turn have broad applicability to visual information analysis</w:t>
      </w:r>
      <w:r w:rsidR="002A4A5F">
        <w:t xml:space="preserve"> and the </w:t>
      </w:r>
      <w:r w:rsidR="006A04EC">
        <w:t xml:space="preserve">interdisciplinary </w:t>
      </w:r>
      <w:r w:rsidR="002A4A5F">
        <w:t xml:space="preserve">study of </w:t>
      </w:r>
      <w:r w:rsidR="000D5238">
        <w:t xml:space="preserve">nonlinear and </w:t>
      </w:r>
      <w:r w:rsidR="002A4A5F">
        <w:t>complex systems</w:t>
      </w:r>
      <w:r w:rsidRPr="00D62049">
        <w:t xml:space="preserve">. </w:t>
      </w:r>
    </w:p>
    <w:p w:rsidR="009110E0" w:rsidRPr="00D62049" w:rsidRDefault="009110E0" w:rsidP="00C101C8">
      <w:r w:rsidRPr="00D62049">
        <w:t xml:space="preserve">This </w:t>
      </w:r>
      <w:r w:rsidR="00085018" w:rsidRPr="00D62049">
        <w:t>chapter</w:t>
      </w:r>
      <w:r w:rsidRPr="00D62049">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t>has two primary aims</w:t>
      </w:r>
      <w:r w:rsidRPr="00D62049">
        <w:t xml:space="preserve">. </w:t>
      </w:r>
      <w:r w:rsidR="000D5238">
        <w:t xml:space="preserve">First, </w:t>
      </w:r>
      <w:r w:rsidR="000D5238" w:rsidRPr="00D62049">
        <w:t>it introduces the foundations of nonlinear dynamics, chaos, fractals, self-similarity, and the limits of prediction</w:t>
      </w:r>
      <w:r w:rsidR="000D5238">
        <w:t xml:space="preserve">. </w:t>
      </w:r>
      <w:r w:rsidR="000D5238" w:rsidRPr="00D62049">
        <w:t xml:space="preserve">Although the social sciences are </w:t>
      </w:r>
      <w:r w:rsidR="000D5238" w:rsidRPr="00D62049">
        <w:lastRenderedPageBreak/>
        <w:t xml:space="preserve">increasingly studying these types of systems, some of the seminal concepts remain murky or loosely adopted in the theoretical literature </w:t>
      </w:r>
      <w:r w:rsidR="000D5238" w:rsidRPr="00D62049">
        <w:fldChar w:fldCharType="begin"/>
      </w:r>
      <w:r w:rsidR="000D5238" w:rsidRPr="00D62049">
        <w:instrText xml:space="preserve"> ADDIN ZOTERO_ITEM CSL_CITATION {"citationID":"1ig2mab78e","properties":{"formattedCitation":"(36)","plainCitation":"(3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0D5238" w:rsidRPr="00D62049">
        <w:fldChar w:fldCharType="separate"/>
      </w:r>
      <w:r w:rsidR="000D5238" w:rsidRPr="00D62049">
        <w:t>(36)</w:t>
      </w:r>
      <w:r w:rsidR="000D5238" w:rsidRPr="00D62049">
        <w:fldChar w:fldCharType="end"/>
      </w:r>
      <w:r w:rsidR="000D5238" w:rsidRPr="00D62049">
        <w:t xml:space="preserve">. Most </w:t>
      </w:r>
      <w:r w:rsidR="000D5238" w:rsidRPr="000D5238">
        <w:rPr>
          <w:i/>
        </w:rPr>
        <w:t>formal</w:t>
      </w:r>
      <w:r w:rsidR="000D5238" w:rsidRPr="00D62049">
        <w:t xml:space="preserve"> treatments of chaos and nonlinear dynamics in the scholarly literature are densely technical and geared toward an exclusive audience of mathematicians and </w:t>
      </w:r>
      <w:r w:rsidR="000D5238">
        <w:t>natural scientists</w:t>
      </w:r>
      <w:r w:rsidR="000D5238" w:rsidRPr="00D62049">
        <w:t xml:space="preserve">.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w:t>
      </w:r>
      <w:r w:rsidR="000D5238">
        <w:t xml:space="preserve">Second, </w:t>
      </w:r>
      <w:r w:rsidR="00557B0F">
        <w:t>this chapter</w:t>
      </w:r>
      <w:r w:rsidR="000D5238" w:rsidRPr="00D62049">
        <w:t xml:space="preserve"> presents Pynamical, a </w:t>
      </w:r>
      <w:r w:rsidR="000D5238">
        <w:t xml:space="preserve">new </w:t>
      </w:r>
      <w:r w:rsidR="000D5238" w:rsidRPr="00D62049">
        <w:t>tool to visualize and explore nonlinear dynamical systems</w:t>
      </w:r>
      <w:r w:rsidR="00E05270">
        <w:t>’</w:t>
      </w:r>
      <w:r w:rsidR="000D5238" w:rsidRPr="00D62049">
        <w:t xml:space="preserve"> behavior.</w:t>
      </w:r>
      <w:r w:rsidR="000D5238">
        <w:t xml:space="preserve"> </w:t>
      </w:r>
      <w:r w:rsidR="000D5238" w:rsidRPr="00D62049">
        <w:t xml:space="preserve">Comparable tools usually must be developed from scratch or rely on expensive commercial software such as MATLAB </w:t>
      </w:r>
      <w:r w:rsidR="000D5238" w:rsidRPr="00D62049">
        <w:fldChar w:fldCharType="begin"/>
      </w:r>
      <w:r w:rsidR="000D5238" w:rsidRPr="00D62049">
        <w:instrText xml:space="preserve"> ADDIN ZOTERO_ITEM CSL_CITATION {"citationID":"7p92cn045","properties":{"formattedCitation":"(37)","plainCitation":"(37)"},"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0D5238" w:rsidRPr="00D62049">
        <w:fldChar w:fldCharType="separate"/>
      </w:r>
      <w:r w:rsidR="000D5238" w:rsidRPr="00D62049">
        <w:t>(37)</w:t>
      </w:r>
      <w:r w:rsidR="000D5238" w:rsidRPr="00D62049">
        <w:fldChar w:fldCharType="end"/>
      </w:r>
      <w:r w:rsidR="000D5238" w:rsidRPr="00D62049">
        <w:t>. Pynamical provides a fast, simple, reusable, extensible</w:t>
      </w:r>
      <w:r w:rsidR="000D5238">
        <w:t>, free, and open-source</w:t>
      </w:r>
      <w:r w:rsidR="000D5238" w:rsidRPr="00D62049">
        <w:t xml:space="preserve"> new mean</w:t>
      </w:r>
      <w:r w:rsidR="00C101C8">
        <w:t>s for exploring system behavior – particularly</w:t>
      </w:r>
      <w:r w:rsidRPr="00D62049">
        <w:t xml:space="preserve"> for </w:t>
      </w:r>
      <w:r w:rsidR="00C101C8">
        <w:t xml:space="preserve">the </w:t>
      </w:r>
      <w:r w:rsidRPr="00D62049">
        <w:t>qualitative analysis</w:t>
      </w:r>
      <w:r w:rsidR="00C101C8">
        <w:t xml:space="preserve"> of</w:t>
      </w:r>
      <w:r w:rsidRPr="00D62049">
        <w:t xml:space="preserve"> </w:t>
      </w:r>
      <w:r w:rsidR="00C101C8">
        <w:t>such systems in research and pedagogy.</w:t>
      </w:r>
    </w:p>
    <w:p w:rsidR="009110E0" w:rsidRPr="00D62049" w:rsidRDefault="009110E0" w:rsidP="00C33948">
      <w:r w:rsidRPr="00D62049">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t>ce between chaos and randomness. F</w:t>
      </w:r>
      <w:r w:rsidR="00F4624F" w:rsidRPr="00D62049">
        <w:t>inally,</w:t>
      </w:r>
      <w:r w:rsidRPr="00D62049">
        <w:t xml:space="preserve"> </w:t>
      </w:r>
      <w:r w:rsidR="00F4624F">
        <w:t>we visualize</w:t>
      </w:r>
      <w:r w:rsidRPr="00D62049">
        <w:t xml:space="preserve"> the famous butterfly effect and</w:t>
      </w:r>
      <w:r w:rsidR="00F4624F">
        <w:t xml:space="preserve"> conclude with a </w:t>
      </w:r>
      <w:r w:rsidR="00F4624F">
        <w:lastRenderedPageBreak/>
        <w:t>discussion of</w:t>
      </w:r>
      <w:r w:rsidRPr="00D62049">
        <w:t xml:space="preserve"> its implications for scientific prediction</w:t>
      </w:r>
      <w:r w:rsidR="00F4624F">
        <w:t xml:space="preserve"> and complexity</w:t>
      </w:r>
      <w:r w:rsidRPr="00D62049">
        <w:t>. All of these models and visualizations are developed in Python using Pynamical; for readability, we reserve the technical details of its functionality for the appendix.</w:t>
      </w:r>
    </w:p>
    <w:p w:rsidR="006115C9" w:rsidRPr="00D62049" w:rsidRDefault="006115C9" w:rsidP="00C33948"/>
    <w:p w:rsidR="009110E0" w:rsidRPr="00D62049" w:rsidRDefault="00F849C3" w:rsidP="00C33948">
      <w:pPr>
        <w:pStyle w:val="Heading2"/>
      </w:pPr>
      <w:bookmarkStart w:id="20" w:name="_Toc466059439"/>
      <w:r>
        <w:t>Background and Model</w:t>
      </w:r>
      <w:bookmarkEnd w:id="20"/>
    </w:p>
    <w:p w:rsidR="009110E0" w:rsidRPr="00D62049" w:rsidRDefault="009110E0" w:rsidP="00C33948">
      <w:r w:rsidRPr="00D62049">
        <w:t xml:space="preserve">Edward Lorenz, the father of chaos theory </w:t>
      </w:r>
      <w:r w:rsidRPr="00D62049">
        <w:fldChar w:fldCharType="begin"/>
      </w:r>
      <w:r w:rsidRPr="00D62049">
        <w:instrText xml:space="preserve"> ADDIN ZOTERO_ITEM CSL_CITATION {"citationID":"21plgbu17c","properties":{"formattedCitation":"(38)","plainCitation":"(38)"},"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Pr="00D62049">
        <w:fldChar w:fldCharType="separate"/>
      </w:r>
      <w:r w:rsidRPr="00D62049">
        <w:t>(38)</w:t>
      </w:r>
      <w:r w:rsidRPr="00D62049">
        <w:fldChar w:fldCharType="end"/>
      </w:r>
      <w:r w:rsidRPr="00D62049">
        <w:t xml:space="preserve">, once described chaos as “when the present determines the future, but the approximate present does not approximately determine the future” </w:t>
      </w:r>
      <w:r w:rsidRPr="00D62049">
        <w:fldChar w:fldCharType="begin"/>
      </w:r>
      <w:r w:rsidRPr="00D62049">
        <w:instrText xml:space="preserve"> ADDIN ZOTERO_ITEM CSL_CITATION {"citationID":"ppj927vep","properties":{"formattedCitation":"(39)","plainCitation":"(39)"},"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Pr="00D62049">
        <w:fldChar w:fldCharType="separate"/>
      </w:r>
      <w:r w:rsidRPr="00D62049">
        <w:t>(39)</w:t>
      </w:r>
      <w:r w:rsidRPr="00D62049">
        <w:fldChar w:fldCharType="end"/>
      </w:r>
      <w:r w:rsidRPr="00D62049">
        <w:t xml:space="preserve">. Lorenz first discovered chaos by accident while developing a simple mathematical model of atmospheric convection, using three ordinary differential equations </w:t>
      </w:r>
      <w:r w:rsidRPr="00D62049">
        <w:fldChar w:fldCharType="begin"/>
      </w:r>
      <w:r w:rsidRPr="00D62049">
        <w:instrText xml:space="preserve"> ADDIN ZOTERO_ITEM CSL_CITATION {"citationID":"jc8plbc3t","properties":{"formattedCitation":"(31)","plainCitation":"(31)"},"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Pr="00D62049">
        <w:fldChar w:fldCharType="separate"/>
      </w:r>
      <w:r w:rsidRPr="00D62049">
        <w:t>(31)</w:t>
      </w:r>
      <w:r w:rsidRPr="00D62049">
        <w:fldChar w:fldCharType="end"/>
      </w:r>
      <w:r w:rsidRPr="00D62049">
        <w:t xml:space="preserve">. He found that nearly indistinguishable initial conditions could produce completely divergent outcomes, rendering weather prediction impossible beyond a time horizon of about a fortnight </w:t>
      </w:r>
      <w:r w:rsidRPr="00D62049">
        <w:fldChar w:fldCharType="begin"/>
      </w:r>
      <w:r w:rsidRPr="00D62049">
        <w:instrText xml:space="preserve"> ADDIN ZOTERO_ITEM CSL_CITATION {"citationID":"1lj5qi918","properties":{"formattedCitation":"(40)","plainCitation":"(40)"},"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Pr="00D62049">
        <w:fldChar w:fldCharType="separate"/>
      </w:r>
      <w:r w:rsidRPr="00D62049">
        <w:t>(40)</w:t>
      </w:r>
      <w:r w:rsidRPr="00D62049">
        <w:fldChar w:fldCharType="end"/>
      </w:r>
      <w:r w:rsidRPr="00D62049">
        <w:t>.</w:t>
      </w:r>
    </w:p>
    <w:p w:rsidR="009110E0" w:rsidRPr="00D62049" w:rsidRDefault="009110E0" w:rsidP="00C33948">
      <w:r w:rsidRPr="00D62049">
        <w:t xml:space="preserve">How can this possibly happen with a simple deterministic system? We will explore an example using the </w:t>
      </w:r>
      <w:r w:rsidRPr="00D62049">
        <w:rPr>
          <w:i/>
        </w:rPr>
        <w:t>logistic map</w:t>
      </w:r>
      <w:r w:rsidRPr="00D62049">
        <w:t>, a model based on the common s-curve logistic function that shows how a population grows slowly, then rapidly, before tapering off as it reaches its environment</w:t>
      </w:r>
      <w:r w:rsidR="00E05270">
        <w:t>’</w:t>
      </w:r>
      <w:r w:rsidRPr="00D62049">
        <w:t xml:space="preserve">s carrying capacity </w:t>
      </w:r>
      <w:r w:rsidRPr="00D62049">
        <w:fldChar w:fldCharType="begin"/>
      </w:r>
      <w:r w:rsidRPr="00D62049">
        <w:instrText xml:space="preserve"> ADDIN ZOTERO_ITEM CSL_CITATION {"citationID":"28dqqtbpu8","properties":{"formattedCitation":"(41,42)","plainCitation":"(41,42)"},"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Pr="00D62049">
        <w:fldChar w:fldCharType="separate"/>
      </w:r>
      <w:r w:rsidRPr="00D62049">
        <w:t>(41,42)</w:t>
      </w:r>
      <w:r w:rsidRPr="00D62049">
        <w:fldChar w:fldCharType="end"/>
      </w:r>
      <w:r w:rsidRPr="00D62049">
        <w:t xml:space="preserve">. The logistic function uses a differential equation that treats time as continuous. The logistic map instead uses a difference equation to look at discrete time steps </w:t>
      </w:r>
      <w:r w:rsidRPr="00D62049">
        <w:fldChar w:fldCharType="begin"/>
      </w:r>
      <w:r w:rsidRPr="00D62049">
        <w:instrText xml:space="preserve"> ADDIN ZOTERO_ITEM CSL_CITATION {"citationID":"yvW2Pnfn","properties":{"formattedCitation":"(43,44)","plainCitation":"(43,4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Pr="00D62049">
        <w:fldChar w:fldCharType="separate"/>
      </w:r>
      <w:r w:rsidRPr="00D62049">
        <w:t>(43,44)</w:t>
      </w:r>
      <w:r w:rsidRPr="00D62049">
        <w:fldChar w:fldCharType="end"/>
      </w:r>
      <w:r w:rsidRPr="00D62049">
        <w:t xml:space="preserve">. It is called the logistic </w:t>
      </w:r>
      <w:r w:rsidRPr="00D62049">
        <w:rPr>
          <w:i/>
          <w:iCs/>
        </w:rPr>
        <w:t>map</w:t>
      </w:r>
      <w:r w:rsidRPr="00D62049">
        <w:t xml:space="preserve"> because it maps the population value at any time step to its value at the next time step: </w:t>
      </w:r>
      <w:r w:rsidRPr="00D62049">
        <w:rPr>
          <w:i/>
        </w:rPr>
        <w:lastRenderedPageBreak/>
        <w:t>x</w:t>
      </w:r>
      <w:r w:rsidRPr="00D62049">
        <w:rPr>
          <w:i/>
          <w:vertAlign w:val="subscript"/>
        </w:rPr>
        <w:t>t</w:t>
      </w:r>
      <w:r w:rsidRPr="00D62049">
        <w:rPr>
          <w:vertAlign w:val="subscript"/>
        </w:rPr>
        <w:t>+1</w:t>
      </w:r>
      <w:r w:rsidRPr="00D62049">
        <w:t xml:space="preserve"> = </w:t>
      </w:r>
      <w:r w:rsidRPr="00D62049">
        <w:rPr>
          <w:i/>
        </w:rPr>
        <w:t>r x</w:t>
      </w:r>
      <w:r w:rsidRPr="00D62049">
        <w:rPr>
          <w:i/>
          <w:vertAlign w:val="subscript"/>
        </w:rPr>
        <w:t xml:space="preserve">t </w:t>
      </w:r>
      <w:r w:rsidRPr="00D62049">
        <w:t>(1–</w:t>
      </w:r>
      <w:r w:rsidRPr="00D62049">
        <w:rPr>
          <w:i/>
        </w:rPr>
        <w:t>x</w:t>
      </w:r>
      <w:r w:rsidRPr="00D62049">
        <w:rPr>
          <w:i/>
          <w:vertAlign w:val="subscript"/>
        </w:rPr>
        <w:t>t</w:t>
      </w:r>
      <w:r w:rsidRPr="00D62049">
        <w:t xml:space="preserve">). This nonlinear equation defines the rules, or </w:t>
      </w:r>
      <w:r w:rsidRPr="00D62049">
        <w:rPr>
          <w:i/>
        </w:rPr>
        <w:t>dynamics</w:t>
      </w:r>
      <w:r w:rsidRPr="00D62049">
        <w:t xml:space="preserve">, of our system: </w:t>
      </w:r>
      <w:r w:rsidRPr="00D62049">
        <w:rPr>
          <w:i/>
          <w:iCs/>
        </w:rPr>
        <w:t>x</w:t>
      </w:r>
      <w:r w:rsidRPr="00D62049">
        <w:t xml:space="preserve"> represents the population at some time </w:t>
      </w:r>
      <w:r w:rsidRPr="00D62049">
        <w:rPr>
          <w:i/>
          <w:iCs/>
        </w:rPr>
        <w:t>t</w:t>
      </w:r>
      <w:r w:rsidRPr="00D62049">
        <w:rPr>
          <w:iCs/>
        </w:rPr>
        <w:t>,</w:t>
      </w:r>
      <w:r w:rsidRPr="00D62049">
        <w:t xml:space="preserve"> and </w:t>
      </w:r>
      <w:r w:rsidRPr="00D62049">
        <w:rPr>
          <w:i/>
          <w:iCs/>
        </w:rPr>
        <w:t>r</w:t>
      </w:r>
      <w:r w:rsidRPr="00D62049">
        <w:t xml:space="preserve"> represents the growth rate. Thus the population level at any given time is a function of the growth rate parameter and the previous time step</w:t>
      </w:r>
      <w:r w:rsidR="00E05270">
        <w:t>’</w:t>
      </w:r>
      <w:r w:rsidRPr="00D62049">
        <w:t>s population level. If the growth rate is set too low, the population will die out and go extinct. Higher growth rates might settle toward a stable value or fluctuate across a series of population booms and busts.</w:t>
      </w:r>
    </w:p>
    <w:p w:rsidR="006115C9" w:rsidRPr="00D62049" w:rsidRDefault="009110E0" w:rsidP="00C33948">
      <w:r w:rsidRPr="00D62049">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D62049">
        <w:rPr>
          <w:i/>
          <w:iCs/>
        </w:rPr>
        <w:t>generations</w:t>
      </w:r>
      <w:r w:rsidRPr="00D62049">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w:t>
      </w:r>
      <w:r w:rsidRPr="00D62049">
        <w:lastRenderedPageBreak/>
        <w:t>sense in the real world – if two parents produce two children, the overall population will neither grow nor shrink. Thus a growth rate parameter value of 2 r</w:t>
      </w:r>
      <w:r w:rsidR="00C03163">
        <w:t>epresents the replacement rate.</w:t>
      </w:r>
    </w:p>
    <w:tbl>
      <w:tblPr>
        <w:tblStyle w:val="TableGrid"/>
        <w:tblW w:w="8155" w:type="dxa"/>
        <w:tblInd w:w="108" w:type="dxa"/>
        <w:tblLook w:val="04A0" w:firstRow="1" w:lastRow="0" w:firstColumn="1" w:lastColumn="0" w:noHBand="0" w:noVBand="1"/>
      </w:tblPr>
      <w:tblGrid>
        <w:gridCol w:w="1338"/>
        <w:gridCol w:w="986"/>
        <w:gridCol w:w="986"/>
        <w:gridCol w:w="986"/>
        <w:gridCol w:w="986"/>
        <w:gridCol w:w="995"/>
        <w:gridCol w:w="986"/>
        <w:gridCol w:w="986"/>
      </w:tblGrid>
      <w:tr w:rsidR="009110E0" w:rsidRPr="00F46A56" w:rsidTr="00F46A56">
        <w:trPr>
          <w:trHeight w:val="216"/>
        </w:trPr>
        <w:tc>
          <w:tcPr>
            <w:tcW w:w="1244" w:type="dxa"/>
            <w:noWrap/>
            <w:vAlign w:val="bottom"/>
            <w:hideMark/>
          </w:tcPr>
          <w:p w:rsidR="009110E0" w:rsidRPr="00F46A56" w:rsidRDefault="009110E0" w:rsidP="00F46A56">
            <w:pPr>
              <w:pStyle w:val="TableHeader"/>
            </w:pPr>
            <w:r w:rsidRPr="00F46A56">
              <w:t>Generation</w:t>
            </w:r>
          </w:p>
        </w:tc>
        <w:tc>
          <w:tcPr>
            <w:tcW w:w="986" w:type="dxa"/>
            <w:noWrap/>
            <w:vAlign w:val="bottom"/>
            <w:hideMark/>
          </w:tcPr>
          <w:p w:rsidR="009110E0" w:rsidRPr="00F46A56" w:rsidRDefault="009110E0" w:rsidP="00F46A56">
            <w:pPr>
              <w:pStyle w:val="TableHeader"/>
            </w:pPr>
            <w:r w:rsidRPr="00F46A56">
              <w:t>r = 0.5</w:t>
            </w:r>
          </w:p>
        </w:tc>
        <w:tc>
          <w:tcPr>
            <w:tcW w:w="986" w:type="dxa"/>
            <w:noWrap/>
            <w:vAlign w:val="bottom"/>
            <w:hideMark/>
          </w:tcPr>
          <w:p w:rsidR="009110E0" w:rsidRPr="00F46A56" w:rsidRDefault="009110E0" w:rsidP="00F46A56">
            <w:pPr>
              <w:pStyle w:val="TableHeader"/>
            </w:pPr>
            <w:r w:rsidRPr="00F46A56">
              <w:t>r = 1.0</w:t>
            </w:r>
          </w:p>
        </w:tc>
        <w:tc>
          <w:tcPr>
            <w:tcW w:w="986" w:type="dxa"/>
            <w:noWrap/>
            <w:vAlign w:val="bottom"/>
            <w:hideMark/>
          </w:tcPr>
          <w:p w:rsidR="009110E0" w:rsidRPr="00F46A56" w:rsidRDefault="009110E0" w:rsidP="00F46A56">
            <w:pPr>
              <w:pStyle w:val="TableHeader"/>
            </w:pPr>
            <w:r w:rsidRPr="00F46A56">
              <w:t>r = 1.5</w:t>
            </w:r>
          </w:p>
        </w:tc>
        <w:tc>
          <w:tcPr>
            <w:tcW w:w="986" w:type="dxa"/>
            <w:noWrap/>
            <w:vAlign w:val="bottom"/>
            <w:hideMark/>
          </w:tcPr>
          <w:p w:rsidR="009110E0" w:rsidRPr="00F46A56" w:rsidRDefault="009110E0" w:rsidP="00F46A56">
            <w:pPr>
              <w:pStyle w:val="TableHeader"/>
            </w:pPr>
            <w:r w:rsidRPr="00F46A56">
              <w:t>r = 2.0</w:t>
            </w:r>
          </w:p>
        </w:tc>
        <w:tc>
          <w:tcPr>
            <w:tcW w:w="995" w:type="dxa"/>
            <w:noWrap/>
            <w:vAlign w:val="bottom"/>
            <w:hideMark/>
          </w:tcPr>
          <w:p w:rsidR="009110E0" w:rsidRPr="00F46A56" w:rsidRDefault="009110E0" w:rsidP="00F46A56">
            <w:pPr>
              <w:pStyle w:val="TableHeader"/>
            </w:pPr>
            <w:r w:rsidRPr="00F46A56">
              <w:t>r = 2.5</w:t>
            </w:r>
          </w:p>
        </w:tc>
        <w:tc>
          <w:tcPr>
            <w:tcW w:w="986" w:type="dxa"/>
            <w:noWrap/>
            <w:vAlign w:val="bottom"/>
            <w:hideMark/>
          </w:tcPr>
          <w:p w:rsidR="009110E0" w:rsidRPr="00F46A56" w:rsidRDefault="009110E0" w:rsidP="00F46A56">
            <w:pPr>
              <w:pStyle w:val="TableHeader"/>
            </w:pPr>
            <w:r w:rsidRPr="00F46A56">
              <w:t>r = 3.0</w:t>
            </w:r>
          </w:p>
        </w:tc>
        <w:tc>
          <w:tcPr>
            <w:tcW w:w="986" w:type="dxa"/>
            <w:noWrap/>
            <w:vAlign w:val="bottom"/>
            <w:hideMark/>
          </w:tcPr>
          <w:p w:rsidR="009110E0" w:rsidRPr="00F46A56" w:rsidRDefault="00F46A56" w:rsidP="00F46A56">
            <w:pPr>
              <w:pStyle w:val="TableHeader"/>
            </w:pPr>
            <w:r w:rsidRPr="00F46A56">
              <w:t xml:space="preserve">r = </w:t>
            </w:r>
            <w:r w:rsidR="009110E0" w:rsidRPr="00F46A56">
              <w:t>3.5</w:t>
            </w:r>
          </w:p>
        </w:tc>
      </w:tr>
      <w:tr w:rsidR="009110E0" w:rsidRPr="00F46A56" w:rsidTr="00F46A56">
        <w:trPr>
          <w:trHeight w:val="216"/>
        </w:trPr>
        <w:tc>
          <w:tcPr>
            <w:tcW w:w="1244" w:type="dxa"/>
            <w:noWrap/>
            <w:vAlign w:val="bottom"/>
            <w:hideMark/>
          </w:tcPr>
          <w:p w:rsidR="009110E0" w:rsidRPr="00F46A56" w:rsidRDefault="009110E0" w:rsidP="00F46A56">
            <w:pPr>
              <w:pStyle w:val="Tablebody"/>
            </w:pPr>
            <w:r w:rsidRPr="00F46A56">
              <w:t>1</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w:t>
            </w:r>
          </w:p>
        </w:tc>
        <w:tc>
          <w:tcPr>
            <w:tcW w:w="986" w:type="dxa"/>
            <w:noWrap/>
            <w:vAlign w:val="bottom"/>
            <w:hideMark/>
          </w:tcPr>
          <w:p w:rsidR="009110E0" w:rsidRPr="00F46A56" w:rsidRDefault="009110E0" w:rsidP="00F46A56">
            <w:pPr>
              <w:pStyle w:val="Tablebody"/>
            </w:pPr>
            <w:r w:rsidRPr="00F46A56">
              <w:t>0.125</w:t>
            </w:r>
          </w:p>
        </w:tc>
        <w:tc>
          <w:tcPr>
            <w:tcW w:w="986" w:type="dxa"/>
            <w:noWrap/>
            <w:vAlign w:val="bottom"/>
            <w:hideMark/>
          </w:tcPr>
          <w:p w:rsidR="009110E0" w:rsidRPr="00F46A56" w:rsidRDefault="009110E0" w:rsidP="00F46A56">
            <w:pPr>
              <w:pStyle w:val="Tablebody"/>
            </w:pPr>
            <w:r w:rsidRPr="00F46A56">
              <w:t>0.250</w:t>
            </w:r>
          </w:p>
        </w:tc>
        <w:tc>
          <w:tcPr>
            <w:tcW w:w="986" w:type="dxa"/>
            <w:noWrap/>
            <w:vAlign w:val="bottom"/>
            <w:hideMark/>
          </w:tcPr>
          <w:p w:rsidR="009110E0" w:rsidRPr="00F46A56" w:rsidRDefault="009110E0" w:rsidP="00F46A56">
            <w:pPr>
              <w:pStyle w:val="Tablebody"/>
            </w:pPr>
            <w:r w:rsidRPr="00F46A56">
              <w:t>0.37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25</w:t>
            </w:r>
          </w:p>
        </w:tc>
        <w:tc>
          <w:tcPr>
            <w:tcW w:w="986" w:type="dxa"/>
            <w:noWrap/>
            <w:vAlign w:val="bottom"/>
            <w:hideMark/>
          </w:tcPr>
          <w:p w:rsidR="009110E0" w:rsidRPr="00F46A56" w:rsidRDefault="009110E0" w:rsidP="00F46A56">
            <w:pPr>
              <w:pStyle w:val="Tablebody"/>
            </w:pPr>
            <w:r w:rsidRPr="00F46A56">
              <w:t>0.750</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3</w:t>
            </w:r>
          </w:p>
        </w:tc>
        <w:tc>
          <w:tcPr>
            <w:tcW w:w="986" w:type="dxa"/>
            <w:noWrap/>
            <w:vAlign w:val="bottom"/>
            <w:hideMark/>
          </w:tcPr>
          <w:p w:rsidR="009110E0" w:rsidRPr="00F46A56" w:rsidRDefault="009110E0" w:rsidP="00F46A56">
            <w:pPr>
              <w:pStyle w:val="Tablebody"/>
            </w:pPr>
            <w:r w:rsidRPr="00F46A56">
              <w:t>0.055</w:t>
            </w:r>
          </w:p>
        </w:tc>
        <w:tc>
          <w:tcPr>
            <w:tcW w:w="986" w:type="dxa"/>
            <w:noWrap/>
            <w:vAlign w:val="bottom"/>
            <w:hideMark/>
          </w:tcPr>
          <w:p w:rsidR="009110E0" w:rsidRPr="00F46A56" w:rsidRDefault="009110E0" w:rsidP="00F46A56">
            <w:pPr>
              <w:pStyle w:val="Tablebody"/>
            </w:pPr>
            <w:r w:rsidRPr="00F46A56">
              <w:t>0.188</w:t>
            </w:r>
          </w:p>
        </w:tc>
        <w:tc>
          <w:tcPr>
            <w:tcW w:w="986" w:type="dxa"/>
            <w:noWrap/>
            <w:vAlign w:val="bottom"/>
            <w:hideMark/>
          </w:tcPr>
          <w:p w:rsidR="009110E0" w:rsidRPr="00F46A56" w:rsidRDefault="009110E0" w:rsidP="00F46A56">
            <w:pPr>
              <w:pStyle w:val="Tablebody"/>
            </w:pPr>
            <w:r w:rsidRPr="00F46A56">
              <w:t>0.35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86</w:t>
            </w:r>
          </w:p>
        </w:tc>
        <w:tc>
          <w:tcPr>
            <w:tcW w:w="986" w:type="dxa"/>
            <w:noWrap/>
            <w:vAlign w:val="bottom"/>
            <w:hideMark/>
          </w:tcPr>
          <w:p w:rsidR="009110E0" w:rsidRPr="00F46A56" w:rsidRDefault="009110E0" w:rsidP="00F46A56">
            <w:pPr>
              <w:pStyle w:val="Tablebody"/>
            </w:pPr>
            <w:r w:rsidRPr="00F46A56">
              <w:t>0.562</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4</w:t>
            </w:r>
          </w:p>
        </w:tc>
        <w:tc>
          <w:tcPr>
            <w:tcW w:w="986" w:type="dxa"/>
            <w:noWrap/>
            <w:vAlign w:val="bottom"/>
            <w:hideMark/>
          </w:tcPr>
          <w:p w:rsidR="009110E0" w:rsidRPr="00F46A56" w:rsidRDefault="009110E0" w:rsidP="00F46A56">
            <w:pPr>
              <w:pStyle w:val="Tablebody"/>
            </w:pPr>
            <w:r w:rsidRPr="00F46A56">
              <w:t>0.026</w:t>
            </w:r>
          </w:p>
        </w:tc>
        <w:tc>
          <w:tcPr>
            <w:tcW w:w="986" w:type="dxa"/>
            <w:noWrap/>
            <w:vAlign w:val="bottom"/>
            <w:hideMark/>
          </w:tcPr>
          <w:p w:rsidR="009110E0" w:rsidRPr="00F46A56" w:rsidRDefault="009110E0" w:rsidP="00F46A56">
            <w:pPr>
              <w:pStyle w:val="Tablebody"/>
            </w:pPr>
            <w:r w:rsidRPr="00F46A56">
              <w:t>0.152</w:t>
            </w:r>
          </w:p>
        </w:tc>
        <w:tc>
          <w:tcPr>
            <w:tcW w:w="986" w:type="dxa"/>
            <w:noWrap/>
            <w:vAlign w:val="bottom"/>
            <w:hideMark/>
          </w:tcPr>
          <w:p w:rsidR="009110E0" w:rsidRPr="00F46A56" w:rsidRDefault="009110E0" w:rsidP="00F46A56">
            <w:pPr>
              <w:pStyle w:val="Tablebody"/>
            </w:pPr>
            <w:r w:rsidRPr="00F46A56">
              <w:t>0.34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73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5</w:t>
            </w:r>
          </w:p>
        </w:tc>
        <w:tc>
          <w:tcPr>
            <w:tcW w:w="986" w:type="dxa"/>
            <w:noWrap/>
            <w:vAlign w:val="bottom"/>
            <w:hideMark/>
          </w:tcPr>
          <w:p w:rsidR="009110E0" w:rsidRPr="00F46A56" w:rsidRDefault="009110E0" w:rsidP="00F46A56">
            <w:pPr>
              <w:pStyle w:val="Tablebody"/>
            </w:pPr>
            <w:r w:rsidRPr="00F46A56">
              <w:t>0.013</w:t>
            </w:r>
          </w:p>
        </w:tc>
        <w:tc>
          <w:tcPr>
            <w:tcW w:w="986" w:type="dxa"/>
            <w:noWrap/>
            <w:vAlign w:val="bottom"/>
            <w:hideMark/>
          </w:tcPr>
          <w:p w:rsidR="009110E0" w:rsidRPr="00F46A56" w:rsidRDefault="009110E0" w:rsidP="00F46A56">
            <w:pPr>
              <w:pStyle w:val="Tablebody"/>
            </w:pPr>
            <w:r w:rsidRPr="00F46A56">
              <w:t>0.129</w:t>
            </w:r>
          </w:p>
        </w:tc>
        <w:tc>
          <w:tcPr>
            <w:tcW w:w="986" w:type="dxa"/>
            <w:noWrap/>
            <w:vAlign w:val="bottom"/>
            <w:hideMark/>
          </w:tcPr>
          <w:p w:rsidR="009110E0" w:rsidRPr="00F46A56" w:rsidRDefault="009110E0" w:rsidP="00F46A56">
            <w:pPr>
              <w:pStyle w:val="Tablebody"/>
            </w:pPr>
            <w:r w:rsidRPr="00F46A56">
              <w:t>0.338</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80</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6</w:t>
            </w:r>
          </w:p>
        </w:tc>
        <w:tc>
          <w:tcPr>
            <w:tcW w:w="986" w:type="dxa"/>
            <w:noWrap/>
            <w:vAlign w:val="bottom"/>
            <w:hideMark/>
          </w:tcPr>
          <w:p w:rsidR="009110E0" w:rsidRPr="00F46A56" w:rsidRDefault="009110E0" w:rsidP="00F46A56">
            <w:pPr>
              <w:pStyle w:val="Tablebody"/>
            </w:pPr>
            <w:r w:rsidRPr="00F46A56">
              <w:t>0.006</w:t>
            </w:r>
          </w:p>
        </w:tc>
        <w:tc>
          <w:tcPr>
            <w:tcW w:w="986" w:type="dxa"/>
            <w:noWrap/>
            <w:vAlign w:val="bottom"/>
            <w:hideMark/>
          </w:tcPr>
          <w:p w:rsidR="009110E0" w:rsidRPr="00F46A56" w:rsidRDefault="009110E0" w:rsidP="00F46A56">
            <w:pPr>
              <w:pStyle w:val="Tablebody"/>
            </w:pPr>
            <w:r w:rsidRPr="00F46A56">
              <w:t>0.112</w:t>
            </w:r>
          </w:p>
        </w:tc>
        <w:tc>
          <w:tcPr>
            <w:tcW w:w="986" w:type="dxa"/>
            <w:noWrap/>
            <w:vAlign w:val="bottom"/>
            <w:hideMark/>
          </w:tcPr>
          <w:p w:rsidR="009110E0" w:rsidRPr="00F46A56" w:rsidRDefault="009110E0" w:rsidP="00F46A56">
            <w:pPr>
              <w:pStyle w:val="Tablebody"/>
            </w:pPr>
            <w:r w:rsidRPr="00F46A56">
              <w:t>0.33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2</w:t>
            </w:r>
          </w:p>
        </w:tc>
        <w:tc>
          <w:tcPr>
            <w:tcW w:w="986" w:type="dxa"/>
            <w:noWrap/>
            <w:vAlign w:val="bottom"/>
            <w:hideMark/>
          </w:tcPr>
          <w:p w:rsidR="009110E0" w:rsidRPr="00F46A56" w:rsidRDefault="009110E0" w:rsidP="00F46A56">
            <w:pPr>
              <w:pStyle w:val="Tablebody"/>
            </w:pPr>
            <w:r w:rsidRPr="00F46A56">
              <w:t>0.73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7</w:t>
            </w:r>
          </w:p>
        </w:tc>
        <w:tc>
          <w:tcPr>
            <w:tcW w:w="986" w:type="dxa"/>
            <w:noWrap/>
            <w:vAlign w:val="bottom"/>
            <w:hideMark/>
          </w:tcPr>
          <w:p w:rsidR="009110E0" w:rsidRPr="00F46A56" w:rsidRDefault="009110E0" w:rsidP="00F46A56">
            <w:pPr>
              <w:pStyle w:val="Tablebody"/>
            </w:pPr>
            <w:r w:rsidRPr="00F46A56">
              <w:t>0.003</w:t>
            </w:r>
          </w:p>
        </w:tc>
        <w:tc>
          <w:tcPr>
            <w:tcW w:w="986" w:type="dxa"/>
            <w:noWrap/>
            <w:vAlign w:val="bottom"/>
            <w:hideMark/>
          </w:tcPr>
          <w:p w:rsidR="009110E0" w:rsidRPr="00F46A56" w:rsidRDefault="009110E0" w:rsidP="00F46A56">
            <w:pPr>
              <w:pStyle w:val="Tablebody"/>
            </w:pPr>
            <w:r w:rsidRPr="00F46A56">
              <w:t>0.10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9</w:t>
            </w:r>
          </w:p>
        </w:tc>
        <w:tc>
          <w:tcPr>
            <w:tcW w:w="986" w:type="dxa"/>
            <w:noWrap/>
            <w:vAlign w:val="bottom"/>
            <w:hideMark/>
          </w:tcPr>
          <w:p w:rsidR="009110E0" w:rsidRPr="00F46A56" w:rsidRDefault="009110E0" w:rsidP="00F46A56">
            <w:pPr>
              <w:pStyle w:val="Tablebody"/>
            </w:pPr>
            <w:r w:rsidRPr="00F46A56">
              <w:t>0.59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8</w:t>
            </w:r>
          </w:p>
        </w:tc>
        <w:tc>
          <w:tcPr>
            <w:tcW w:w="986" w:type="dxa"/>
            <w:noWrap/>
            <w:vAlign w:val="bottom"/>
            <w:hideMark/>
          </w:tcPr>
          <w:p w:rsidR="009110E0" w:rsidRPr="00F46A56" w:rsidRDefault="009110E0" w:rsidP="00F46A56">
            <w:pPr>
              <w:pStyle w:val="Tablebody"/>
            </w:pPr>
            <w:r w:rsidRPr="00F46A56">
              <w:t>0.002</w:t>
            </w:r>
          </w:p>
        </w:tc>
        <w:tc>
          <w:tcPr>
            <w:tcW w:w="986" w:type="dxa"/>
            <w:noWrap/>
            <w:vAlign w:val="bottom"/>
            <w:hideMark/>
          </w:tcPr>
          <w:p w:rsidR="009110E0" w:rsidRPr="00F46A56" w:rsidRDefault="009110E0" w:rsidP="00F46A56">
            <w:pPr>
              <w:pStyle w:val="Tablebody"/>
            </w:pPr>
            <w:r w:rsidRPr="00F46A56">
              <w:t>0.09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6</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9</w:t>
            </w:r>
          </w:p>
        </w:tc>
        <w:tc>
          <w:tcPr>
            <w:tcW w:w="986" w:type="dxa"/>
            <w:noWrap/>
            <w:vAlign w:val="bottom"/>
            <w:hideMark/>
          </w:tcPr>
          <w:p w:rsidR="009110E0" w:rsidRPr="00F46A56" w:rsidRDefault="009110E0" w:rsidP="00F46A56">
            <w:pPr>
              <w:pStyle w:val="Tablebody"/>
            </w:pPr>
            <w:r w:rsidRPr="00F46A56">
              <w:t>0.001</w:t>
            </w:r>
          </w:p>
        </w:tc>
        <w:tc>
          <w:tcPr>
            <w:tcW w:w="986" w:type="dxa"/>
            <w:noWrap/>
            <w:vAlign w:val="bottom"/>
            <w:hideMark/>
          </w:tcPr>
          <w:p w:rsidR="009110E0" w:rsidRPr="00F46A56" w:rsidRDefault="009110E0" w:rsidP="00F46A56">
            <w:pPr>
              <w:pStyle w:val="Tablebody"/>
            </w:pPr>
            <w:r w:rsidRPr="00F46A56">
              <w:t>0.082</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7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2</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1</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9</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3</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2</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3</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0</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4</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7</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6</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5</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6</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1</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3</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7</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8</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3</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8</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6</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9</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6</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2</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0</w:t>
            </w:r>
          </w:p>
        </w:tc>
        <w:tc>
          <w:tcPr>
            <w:tcW w:w="986" w:type="dxa"/>
            <w:noWrap/>
            <w:vAlign w:val="bottom"/>
            <w:hideMark/>
          </w:tcPr>
          <w:p w:rsidR="009110E0" w:rsidRPr="00F46A56" w:rsidRDefault="009110E0" w:rsidP="00F46A56">
            <w:pPr>
              <w:pStyle w:val="Tablebody"/>
            </w:pPr>
            <w:r w:rsidRPr="00F46A56">
              <w:t>0.827</w:t>
            </w:r>
          </w:p>
        </w:tc>
      </w:tr>
    </w:tbl>
    <w:p w:rsidR="00C03163" w:rsidRDefault="00C03163" w:rsidP="00C86451">
      <w:pPr>
        <w:pStyle w:val="Caption"/>
      </w:pPr>
      <w:bookmarkStart w:id="21" w:name="_Toc466059300"/>
      <w:r w:rsidRPr="00C03163">
        <w:t xml:space="preserve">Table </w:t>
      </w:r>
      <w:r w:rsidR="00D97E6B">
        <w:fldChar w:fldCharType="begin"/>
      </w:r>
      <w:r w:rsidR="00D97E6B">
        <w:instrText xml:space="preserve"> STYLEREF 1 \s </w:instrText>
      </w:r>
      <w:r w:rsidR="00D97E6B">
        <w:fldChar w:fldCharType="separate"/>
      </w:r>
      <w:r w:rsidR="003A4B0B">
        <w:rPr>
          <w:noProof/>
        </w:rPr>
        <w:t>2</w:t>
      </w:r>
      <w:r w:rsidR="00D97E6B">
        <w:rPr>
          <w:noProof/>
        </w:rPr>
        <w:fldChar w:fldCharType="end"/>
      </w:r>
      <w:r w:rsidR="003A4B0B">
        <w:t>.</w:t>
      </w:r>
      <w:r w:rsidR="00D97E6B">
        <w:fldChar w:fldCharType="begin"/>
      </w:r>
      <w:r w:rsidR="00D97E6B">
        <w:instrText xml:space="preserve"> SEQ Table \* ARABIC \s 1 </w:instrText>
      </w:r>
      <w:r w:rsidR="00D97E6B">
        <w:fldChar w:fldCharType="separate"/>
      </w:r>
      <w:r w:rsidR="003A4B0B">
        <w:rPr>
          <w:noProof/>
        </w:rPr>
        <w:t>1</w:t>
      </w:r>
      <w:r w:rsidR="00D97E6B">
        <w:rPr>
          <w:noProof/>
        </w:rPr>
        <w:fldChar w:fldCharType="end"/>
      </w:r>
      <w:r w:rsidRPr="00C03163">
        <w:t>. Population values produced by the logistic map with 7 growth rate parameter values over 20 generations.</w:t>
      </w:r>
      <w:bookmarkEnd w:id="21"/>
    </w:p>
    <w:p w:rsidR="00E92D4D" w:rsidRPr="00E92D4D" w:rsidRDefault="00E92D4D" w:rsidP="00E92D4D">
      <w:r w:rsidRPr="00D62049">
        <w:t xml:space="preserve">Figure </w:t>
      </w:r>
      <w:r w:rsidR="007D42E0">
        <w:t>2.</w:t>
      </w:r>
      <w:r w:rsidRPr="00D62049">
        <w:t xml:space="preserve">1 visualizes the resulting time series as a graph produced by Pynamical, with time on the </w:t>
      </w:r>
      <w:r w:rsidRPr="00D62049">
        <w:rPr>
          <w:i/>
        </w:rPr>
        <w:t>x</w:t>
      </w:r>
      <w:r w:rsidRPr="00D62049">
        <w:t xml:space="preserve">-axis and the system state on the </w:t>
      </w:r>
      <w:r w:rsidRPr="00D62049">
        <w:rPr>
          <w:i/>
        </w:rPr>
        <w:t>y</w:t>
      </w:r>
      <w:r w:rsidRPr="00D62049">
        <w:t xml:space="preserve">-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w:t>
      </w:r>
      <w:r w:rsidRPr="00D62049">
        <w:lastRenderedPageBreak/>
        <w:t>rate 3 seems to slowly converge toward a stable value, the yellow line for growth rate 3.5 just seems to repeatedly bounc</w:t>
      </w:r>
      <w:r>
        <w:t>e around four different values.</w:t>
      </w:r>
    </w:p>
    <w:p w:rsidR="00C03163" w:rsidRDefault="009110E0" w:rsidP="00F46A56">
      <w:pPr>
        <w:pStyle w:val="Figure"/>
      </w:pPr>
      <w:r w:rsidRPr="00F46A56">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Default="00C03163" w:rsidP="00C86451">
      <w:pPr>
        <w:pStyle w:val="Caption"/>
      </w:pPr>
      <w:bookmarkStart w:id="22" w:name="_Toc466059311"/>
      <w:r>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w:instrText>
      </w:r>
      <w:r w:rsidR="00D97E6B">
        <w:instrText xml:space="preserve">RABIC \s 1 </w:instrText>
      </w:r>
      <w:r w:rsidR="00D97E6B">
        <w:fldChar w:fldCharType="separate"/>
      </w:r>
      <w:r w:rsidR="009053C7">
        <w:rPr>
          <w:noProof/>
        </w:rPr>
        <w:t>1</w:t>
      </w:r>
      <w:r w:rsidR="00D97E6B">
        <w:rPr>
          <w:noProof/>
        </w:rPr>
        <w:fldChar w:fldCharType="end"/>
      </w:r>
      <w:r>
        <w:t xml:space="preserve">. </w:t>
      </w:r>
      <w:r w:rsidRPr="004359AE">
        <w:t>Time series graph of the logistic map with 7 growth rate parameter values over 20 generations.</w:t>
      </w:r>
      <w:bookmarkEnd w:id="22"/>
    </w:p>
    <w:p w:rsidR="009110E0" w:rsidRPr="00D62049" w:rsidRDefault="009110E0" w:rsidP="00C33948">
      <w:r w:rsidRPr="00D62049">
        <w:t xml:space="preserve">An </w:t>
      </w:r>
      <w:r w:rsidRPr="00D62049">
        <w:rPr>
          <w:i/>
          <w:iCs/>
        </w:rPr>
        <w:t>attractor</w:t>
      </w:r>
      <w:r w:rsidRPr="00D62049">
        <w:t xml:space="preserve"> is the value, or set of values, that a system settles toward over time. When the growth rate parameter is set to 0.5, the system has a </w:t>
      </w:r>
      <w:r w:rsidRPr="00D62049">
        <w:rPr>
          <w:i/>
        </w:rPr>
        <w:t>fixed-point attractor</w:t>
      </w:r>
      <w:r w:rsidRPr="00D62049">
        <w:t xml:space="preserve"> at population level 0, as depicted by the violet line</w:t>
      </w:r>
      <w:r w:rsidR="00E92D4D">
        <w:t xml:space="preserve"> dropping to 0</w:t>
      </w:r>
      <w:r w:rsidRPr="00D62049">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D62049">
        <w:rPr>
          <w:i/>
        </w:rPr>
        <w:t>limit cycle</w:t>
      </w:r>
      <w:r w:rsidRPr="00D62049">
        <w:t>. But when we adjust the growth rate parameter</w:t>
      </w:r>
      <w:r w:rsidR="008B11B8">
        <w:t xml:space="preserve"> in this model</w:t>
      </w:r>
      <w:r w:rsidRPr="00D62049">
        <w:t xml:space="preserve"> beyond 3.57, we witness the onset of chaos. A chaotic system has a </w:t>
      </w:r>
      <w:r w:rsidRPr="00D62049">
        <w:rPr>
          <w:i/>
          <w:iCs/>
        </w:rPr>
        <w:t>strange attractor</w:t>
      </w:r>
      <w:r w:rsidRPr="00D62049">
        <w:t xml:space="preserve">, around which the system oscillates forever without ever repeating itself or settling into a steady state of behavior </w:t>
      </w:r>
      <w:r w:rsidRPr="00D62049">
        <w:fldChar w:fldCharType="begin"/>
      </w:r>
      <w:r w:rsidRPr="00D62049">
        <w:instrText xml:space="preserve"> ADDIN ZOTERO_ITEM CSL_CITATION {"citationID":"10nst6iq8g","properties":{"formattedCitation":"(45,46)","plainCitation":"(45,46)"},"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Pr="00D62049">
        <w:fldChar w:fldCharType="separate"/>
      </w:r>
      <w:r w:rsidRPr="00D62049">
        <w:t>(45,46)</w:t>
      </w:r>
      <w:r w:rsidRPr="00D62049">
        <w:fldChar w:fldCharType="end"/>
      </w:r>
      <w:r w:rsidRPr="00D62049">
        <w:t xml:space="preserve">. It </w:t>
      </w:r>
      <w:r w:rsidRPr="00D62049">
        <w:lastRenderedPageBreak/>
        <w:t xml:space="preserve">never produces the same value twice and its structure is fractal, meaning the same patterns exist at every scale no matter how much we zoom into it </w:t>
      </w:r>
      <w:r w:rsidRPr="00D62049">
        <w:fldChar w:fldCharType="begin"/>
      </w:r>
      <w:r w:rsidRPr="00D62049">
        <w:instrText xml:space="preserve"> ADDIN ZOTERO_ITEM CSL_CITATION {"citationID":"2cv1vjf899","properties":{"formattedCitation":"(47)","plainCitation":"(4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Pr="00D62049">
        <w:fldChar w:fldCharType="separate"/>
      </w:r>
      <w:r w:rsidRPr="00D62049">
        <w:t>(47)</w:t>
      </w:r>
      <w:r w:rsidRPr="00D62049">
        <w:fldChar w:fldCharType="end"/>
      </w:r>
      <w:r w:rsidRPr="00D62049">
        <w:t>.</w:t>
      </w:r>
    </w:p>
    <w:p w:rsidR="006115C9" w:rsidRPr="00D62049" w:rsidRDefault="006115C9" w:rsidP="00C33948"/>
    <w:p w:rsidR="009110E0" w:rsidRPr="00D62049" w:rsidRDefault="007160BB" w:rsidP="00C33948">
      <w:pPr>
        <w:pStyle w:val="Heading2"/>
      </w:pPr>
      <w:bookmarkStart w:id="23" w:name="_Toc466059440"/>
      <w:r>
        <w:t xml:space="preserve">System </w:t>
      </w:r>
      <w:r w:rsidR="009110E0" w:rsidRPr="00D62049">
        <w:t>Bifurcations</w:t>
      </w:r>
      <w:bookmarkEnd w:id="23"/>
    </w:p>
    <w:p w:rsidR="009110E0" w:rsidRDefault="009110E0" w:rsidP="00C33948">
      <w:r w:rsidRPr="00D62049">
        <w:t xml:space="preserve">To show this more clearly, we run the logistic model again, this time for 200 generations across 1,000 growth rate values between 0 and 4. When we produced the plot in Figure </w:t>
      </w:r>
      <w:r w:rsidR="007D42E0">
        <w:t>2.</w:t>
      </w:r>
      <w:r w:rsidRPr="00D62049">
        <w:t xml:space="preserve">1, we had only 7 growth rates. This time we have 1,000 so we need to visualize the results in a different way to make them comprehensible, using a </w:t>
      </w:r>
      <w:r w:rsidRPr="00D62049">
        <w:rPr>
          <w:i/>
        </w:rPr>
        <w:t>bifurcation diagram</w:t>
      </w:r>
      <w:r w:rsidRPr="00D62049">
        <w:t xml:space="preserve"> that visualizes a system</w:t>
      </w:r>
      <w:r w:rsidR="00E05270">
        <w:t>’</w:t>
      </w:r>
      <w:r w:rsidRPr="00D62049">
        <w:t xml:space="preserve">s attractors as a function of some parameter </w:t>
      </w:r>
      <w:r w:rsidRPr="00D62049">
        <w:fldChar w:fldCharType="begin"/>
      </w:r>
      <w:r w:rsidRPr="00D62049">
        <w:instrText xml:space="preserve"> ADDIN ZOTERO_ITEM CSL_CITATION {"citationID":"r16u5lo3h","properties":{"formattedCitation":"(32,48,49)","plainCitation":"(32,48,49)"},"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Pr="00D62049">
        <w:fldChar w:fldCharType="separate"/>
      </w:r>
      <w:r w:rsidRPr="00D62049">
        <w:t>(32,48,49)</w:t>
      </w:r>
      <w:r w:rsidRPr="00D62049">
        <w:fldChar w:fldCharType="end"/>
      </w:r>
      <w:r w:rsidRPr="00D62049">
        <w:t xml:space="preserve">. The bifurcation diagram in Figure </w:t>
      </w:r>
      <w:r w:rsidR="007D42E0">
        <w:t>2.</w:t>
      </w:r>
      <w:r w:rsidRPr="00D62049">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D62049" w:rsidRDefault="007D42E0" w:rsidP="007D42E0">
      <w:r w:rsidRPr="00D62049">
        <w:t xml:space="preserve">In Figure </w:t>
      </w:r>
      <w:r>
        <w:t>2.</w:t>
      </w:r>
      <w:r w:rsidRPr="00D62049">
        <w:t xml:space="preserve">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w:t>
      </w:r>
      <w:r w:rsidRPr="00D62049">
        <w:lastRenderedPageBreak/>
        <w:t xml:space="preserve">corresponds precisely to where the line for growth rate 2.5 settles in Figure </w:t>
      </w:r>
      <w:r>
        <w:t>2.</w:t>
      </w:r>
      <w:r w:rsidRPr="00D62049">
        <w:t>1</w:t>
      </w:r>
      <w:r w:rsidR="00E05270">
        <w:t>’</w:t>
      </w:r>
      <w:r w:rsidRPr="00D62049">
        <w:t xml:space="preserve">s time </w:t>
      </w:r>
      <w:r>
        <w:t>series graph</w:t>
      </w:r>
      <w:r w:rsidRPr="00D62049">
        <w:t>. At this parameter value, the system</w:t>
      </w:r>
      <w:r w:rsidR="00E05270">
        <w:t>’</w:t>
      </w:r>
      <w:r w:rsidRPr="00D62049">
        <w:t xml:space="preserve">s attractor is a fixed point at 0.6. But for some growth rates, such as 3.9, the plot in Figure </w:t>
      </w:r>
      <w:r>
        <w:t>2.</w:t>
      </w:r>
      <w:r w:rsidRPr="00D62049">
        <w:t xml:space="preserve">2 shows 100 different values – in other words, a different value for each of its 100 generations. Here the system never settles into </w:t>
      </w:r>
      <w:r>
        <w:t>a fixed point or a limit cycle.</w:t>
      </w:r>
    </w:p>
    <w:p w:rsidR="00024CD5" w:rsidRDefault="009110E0" w:rsidP="00F46A56">
      <w:pPr>
        <w:pStyle w:val="Figure"/>
      </w:pPr>
      <w:r w:rsidRPr="00D62049">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D62049" w:rsidRDefault="00024CD5" w:rsidP="00C86451">
      <w:pPr>
        <w:pStyle w:val="Caption"/>
      </w:pPr>
      <w:bookmarkStart w:id="24" w:name="_Toc466059312"/>
      <w:r>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R</w:instrText>
      </w:r>
      <w:r w:rsidR="00D97E6B">
        <w:instrText xml:space="preserve">ABIC \s 1 </w:instrText>
      </w:r>
      <w:r w:rsidR="00D97E6B">
        <w:fldChar w:fldCharType="separate"/>
      </w:r>
      <w:r w:rsidR="009053C7">
        <w:rPr>
          <w:noProof/>
        </w:rPr>
        <w:t>2</w:t>
      </w:r>
      <w:r w:rsidR="00D97E6B">
        <w:rPr>
          <w:noProof/>
        </w:rPr>
        <w:fldChar w:fldCharType="end"/>
      </w:r>
      <w:r>
        <w:t xml:space="preserve">. </w:t>
      </w:r>
      <w:r w:rsidRPr="00835C63">
        <w:t>Bifurcation diagram of 100 generations of the logistic map for 1,000 growth rate parameter values between 0 and 4. The vertical slice above each growth rate depicts the system</w:t>
      </w:r>
      <w:r w:rsidR="00E05270">
        <w:t>’</w:t>
      </w:r>
      <w:r w:rsidRPr="00835C63">
        <w:t>s attractor at that rate.</w:t>
      </w:r>
      <w:bookmarkEnd w:id="24"/>
    </w:p>
    <w:p w:rsidR="009110E0" w:rsidRDefault="009110E0" w:rsidP="00C33948">
      <w:r w:rsidRPr="00D62049">
        <w:t xml:space="preserve">Why is this visualization called a bifurcation diagram? If we zoom into the growth rates between 2.8 and 4 to see what is happening at a finer scale (Figure </w:t>
      </w:r>
      <w:r w:rsidR="007D42E0">
        <w:t>2.</w:t>
      </w:r>
      <w:r w:rsidRPr="00D62049">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D62049">
        <w:rPr>
          <w:i/>
          <w:iCs/>
        </w:rPr>
        <w:t>four</w:t>
      </w:r>
      <w:r w:rsidRPr="00D62049">
        <w:t xml:space="preserve"> paths. This corresponds </w:t>
      </w:r>
      <w:r w:rsidRPr="00D62049">
        <w:lastRenderedPageBreak/>
        <w:t xml:space="preserve">to the yellow line in Figure </w:t>
      </w:r>
      <w:r w:rsidR="007D42E0">
        <w:t>2.</w:t>
      </w:r>
      <w:r w:rsidRPr="00D62049">
        <w:t xml:space="preserve">1: when the growth rate parameter is set to 3.5, the system oscillates over </w:t>
      </w:r>
      <w:r w:rsidRPr="00D62049">
        <w:rPr>
          <w:i/>
          <w:iCs/>
        </w:rPr>
        <w:t>four</w:t>
      </w:r>
      <w:r w:rsidRPr="00D62049">
        <w:t xml:space="preserve"> population values. These are </w:t>
      </w:r>
      <w:r w:rsidRPr="00D62049">
        <w:rPr>
          <w:i/>
          <w:iCs/>
        </w:rPr>
        <w:t>periods</w:t>
      </w:r>
      <w:r w:rsidRPr="00D62049">
        <w:t xml:space="preserve">, just like the period of a pendulum. At growth rate 3.2, the system has a period-2 attractor. At growth rate 3.5, the system has a period-4 attractor. Just beyond growth rate 3.5, it bifurcates again into </w:t>
      </w:r>
      <w:r w:rsidRPr="00D62049">
        <w:rPr>
          <w:i/>
          <w:iCs/>
        </w:rPr>
        <w:t>eight</w:t>
      </w:r>
      <w:r w:rsidRPr="00D62049">
        <w:t xml:space="preserve"> paths as the system oscillates over </w:t>
      </w:r>
      <w:r w:rsidRPr="00D62049">
        <w:rPr>
          <w:iCs/>
        </w:rPr>
        <w:t>eight</w:t>
      </w:r>
      <w:r w:rsidRPr="00D62049">
        <w:t xml:space="preserve"> population values. These consecutive bifurcations are </w:t>
      </w:r>
      <w:r w:rsidRPr="00D62049">
        <w:rPr>
          <w:i/>
        </w:rPr>
        <w:t>phase transitions</w:t>
      </w:r>
      <w:r w:rsidRPr="00D62049">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D62049">
        <w:rPr>
          <w:iCs/>
        </w:rPr>
        <w:t>any</w:t>
      </w:r>
      <w:r w:rsidRPr="00D62049">
        <w:t xml:space="preserve"> population value. This is known as the </w:t>
      </w:r>
      <w:r w:rsidRPr="00D62049">
        <w:rPr>
          <w:i/>
        </w:rPr>
        <w:t>period-doubling</w:t>
      </w:r>
      <w:r w:rsidRPr="00D62049">
        <w:t xml:space="preserve"> path to chaos. As we adjust the growth rate parameter upwards, the logistic map will oscillate between two, then four, then eight, then 16, then 32 (and on and on to infinity) population values.</w:t>
      </w:r>
    </w:p>
    <w:p w:rsidR="007D42E0" w:rsidRDefault="007D42E0" w:rsidP="007D42E0">
      <w:pPr>
        <w:pStyle w:val="Figure"/>
      </w:pPr>
      <w:r w:rsidRPr="00D62049">
        <w:lastRenderedPageBreak/>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D62049" w:rsidRDefault="007D42E0" w:rsidP="00C86451">
      <w:pPr>
        <w:pStyle w:val="Caption"/>
      </w:pPr>
      <w:bookmarkStart w:id="25" w:name="_Toc466059313"/>
      <w:r>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3</w:t>
      </w:r>
      <w:r w:rsidR="00D97E6B">
        <w:rPr>
          <w:noProof/>
        </w:rPr>
        <w:fldChar w:fldCharType="end"/>
      </w:r>
      <w:r>
        <w:t xml:space="preserve">. </w:t>
      </w:r>
      <w:r w:rsidRPr="00DA74BD">
        <w:t>Bifurcation diagram of 100 generations of the logistic map for 1,000 growth rate parameter values between 2.8 and 4. The vertical slice above each growth rate depicts the system</w:t>
      </w:r>
      <w:r w:rsidR="00E05270">
        <w:t>’</w:t>
      </w:r>
      <w:r w:rsidRPr="00DA74BD">
        <w:t>s attractor at that rate.</w:t>
      </w:r>
      <w:bookmarkEnd w:id="25"/>
    </w:p>
    <w:p w:rsidR="007D42E0" w:rsidRDefault="007D42E0" w:rsidP="007D42E0">
      <w:pPr>
        <w:pStyle w:val="Figure"/>
      </w:pPr>
      <w:r w:rsidRPr="00D62049">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Default="007D42E0" w:rsidP="00C86451">
      <w:pPr>
        <w:pStyle w:val="Caption"/>
      </w:pPr>
      <w:bookmarkStart w:id="26" w:name="_Toc466059314"/>
      <w:r>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RAB</w:instrText>
      </w:r>
      <w:r w:rsidR="00D97E6B">
        <w:instrText xml:space="preserve">IC \s 1 </w:instrText>
      </w:r>
      <w:r w:rsidR="00D97E6B">
        <w:fldChar w:fldCharType="separate"/>
      </w:r>
      <w:r w:rsidR="009053C7">
        <w:rPr>
          <w:noProof/>
        </w:rPr>
        <w:t>4</w:t>
      </w:r>
      <w:r w:rsidR="00D97E6B">
        <w:rPr>
          <w:noProof/>
        </w:rPr>
        <w:fldChar w:fldCharType="end"/>
      </w:r>
      <w:r>
        <w:t xml:space="preserve">. </w:t>
      </w:r>
      <w:r w:rsidRPr="0085305E">
        <w:t>Bifurcation diagram of 100 generations of the logistic map for 1,000 growth rate parameter values between 3.7 and 3.9. The system moves from order to chaos and back again as the growth rate is adjusted.</w:t>
      </w:r>
      <w:bookmarkEnd w:id="26"/>
    </w:p>
    <w:p w:rsidR="009110E0" w:rsidRPr="00D62049" w:rsidRDefault="009110E0" w:rsidP="00C33948">
      <w:r w:rsidRPr="00D62049">
        <w:t xml:space="preserve">By the time we reach growth rate 3.99, it has bifurcated so many times that the system now jumps, seemingly randomly, between all population values. We only say </w:t>
      </w:r>
      <w:r w:rsidRPr="00D62049">
        <w:rPr>
          <w:i/>
          <w:iCs/>
        </w:rPr>
        <w:t>seemingly</w:t>
      </w:r>
      <w:r w:rsidRPr="00D62049">
        <w:t xml:space="preserve"> randomly because it is definitely </w:t>
      </w:r>
      <w:r w:rsidRPr="00D62049">
        <w:rPr>
          <w:i/>
          <w:iCs/>
        </w:rPr>
        <w:t>not</w:t>
      </w:r>
      <w:r w:rsidRPr="00D62049">
        <w:t xml:space="preserve"> truly random. Rather, this model follows very simple deterministic rules yet produces apparent randomness due to its attractor </w:t>
      </w:r>
      <w:r w:rsidRPr="00D62049">
        <w:lastRenderedPageBreak/>
        <w:t xml:space="preserve">having a period of infinite length. This is chaos: deterministic and aperiodic. If we zoom in again, to the narrow slice of growth rates between 3.7 and 3.9 (Figure </w:t>
      </w:r>
      <w:r w:rsidR="007D42E0">
        <w:t>2.</w:t>
      </w:r>
      <w:r w:rsidRPr="00D62049">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D62049">
        <w:rPr>
          <w:i/>
        </w:rPr>
        <w:t>any</w:t>
      </w:r>
      <w:r w:rsidRPr="00D62049">
        <w:t xml:space="preserve"> one-dimensional system with a period-3 cycle such as this at some parameter value is capable of chaotic behavior at other parameter values </w:t>
      </w:r>
      <w:r w:rsidRPr="00D62049">
        <w:fldChar w:fldCharType="begin"/>
      </w:r>
      <w:r w:rsidRPr="00D62049">
        <w:instrText xml:space="preserve"> ADDIN ZOTERO_ITEM CSL_CITATION {"citationID":"1e11t7tkcp","properties":{"formattedCitation":"(50)","plainCitation":"(50)"},"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Pr="00D62049">
        <w:fldChar w:fldCharType="separate"/>
      </w:r>
      <w:r w:rsidRPr="00D62049">
        <w:t>(50)</w:t>
      </w:r>
      <w:r w:rsidRPr="00D62049">
        <w:fldChar w:fldCharType="end"/>
      </w:r>
      <w:r w:rsidRPr="00D62049">
        <w:t>.</w:t>
      </w:r>
    </w:p>
    <w:p w:rsidR="009110E0" w:rsidRPr="00D62049" w:rsidRDefault="009110E0" w:rsidP="00C33948">
      <w:r w:rsidRPr="00D62049">
        <w:rPr>
          <w:i/>
        </w:rPr>
        <w:t>Universality</w:t>
      </w:r>
      <w:r w:rsidRPr="00D62049">
        <w:t xml:space="preserve"> refers to the phenomenon that very different systems can exhibit very similar behavior regardless of their underlying dynamics. It is commonly associated with Mitchell Feigenbaum</w:t>
      </w:r>
      <w:r w:rsidR="00E05270">
        <w:t>’</w:t>
      </w:r>
      <w:r w:rsidRPr="00D62049">
        <w:t xml:space="preserve">s discovery that all systems that undergo this period-doubling path to chaos obey a mathematical constant </w:t>
      </w:r>
      <w:r w:rsidRPr="00D62049">
        <w:fldChar w:fldCharType="begin"/>
      </w:r>
      <w:r w:rsidRPr="00D62049">
        <w:instrText xml:space="preserve"> ADDIN ZOTERO_ITEM CSL_CITATION {"citationID":"qHk1KABI","properties":{"formattedCitation":"(51,52)","plainCitation":"(51,52)"},"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Pr="00D62049">
        <w:fldChar w:fldCharType="separate"/>
      </w:r>
      <w:r w:rsidRPr="00D62049">
        <w:t>(51,52)</w:t>
      </w:r>
      <w:r w:rsidRPr="00D62049">
        <w:fldChar w:fldCharType="end"/>
      </w:r>
      <w:r w:rsidRPr="00D62049">
        <w:t xml:space="preserve">: the distance between consecutive bifurcations along the horizontal axis shrinks by a factor that asymptotically approaches 4.669, now known as </w:t>
      </w:r>
      <w:r w:rsidRPr="00D62049">
        <w:rPr>
          <w:i/>
        </w:rPr>
        <w:t>Feigenbaum</w:t>
      </w:r>
      <w:r w:rsidR="00E05270">
        <w:rPr>
          <w:i/>
        </w:rPr>
        <w:t>’</w:t>
      </w:r>
      <w:r w:rsidRPr="00D62049">
        <w:rPr>
          <w:i/>
        </w:rPr>
        <w:t>s constant</w:t>
      </w:r>
      <w:r w:rsidRPr="00D62049">
        <w:t xml:space="preserve"> </w:t>
      </w:r>
      <w:r w:rsidRPr="00D62049">
        <w:fldChar w:fldCharType="begin"/>
      </w:r>
      <w:r w:rsidRPr="00D62049">
        <w:instrText xml:space="preserve"> ADDIN ZOTERO_ITEM CSL_CITATION {"citationID":"1k10j11tvk","properties":{"formattedCitation":"(44)","plainCitation":"(4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Pr="00D62049">
        <w:fldChar w:fldCharType="separate"/>
      </w:r>
      <w:r w:rsidRPr="00D62049">
        <w:t>(44)</w:t>
      </w:r>
      <w:r w:rsidRPr="00D62049">
        <w:fldChar w:fldCharType="end"/>
      </w:r>
      <w:r w:rsidRPr="00D62049">
        <w:t>. Regardless of the system</w:t>
      </w:r>
      <w:r w:rsidR="00E05270">
        <w:t>’</w:t>
      </w:r>
      <w:r w:rsidRPr="00D62049">
        <w:t>s specific dynamics, the ratio of the bifurcations on its road to chaos always obey</w:t>
      </w:r>
      <w:r w:rsidR="00AA2653">
        <w:t>s</w:t>
      </w:r>
      <w:r w:rsidRPr="00D62049">
        <w:t xml:space="preserve"> this constant. </w:t>
      </w:r>
    </w:p>
    <w:p w:rsidR="006115C9" w:rsidRPr="00D62049" w:rsidRDefault="006115C9" w:rsidP="00C33948"/>
    <w:p w:rsidR="009110E0" w:rsidRPr="00D62049" w:rsidRDefault="009110E0" w:rsidP="00C33948">
      <w:pPr>
        <w:pStyle w:val="Heading2"/>
      </w:pPr>
      <w:bookmarkStart w:id="27" w:name="_Toc466059441"/>
      <w:r w:rsidRPr="00D62049">
        <w:t>Fractals and Strange Attractors</w:t>
      </w:r>
      <w:bookmarkEnd w:id="27"/>
    </w:p>
    <w:p w:rsidR="009110E0" w:rsidRPr="00D62049" w:rsidRDefault="009110E0" w:rsidP="00C33948">
      <w:r w:rsidRPr="00D62049">
        <w:lastRenderedPageBreak/>
        <w:t xml:space="preserve">There is also a deep and universal connection between chaos and fractals </w:t>
      </w:r>
      <w:r w:rsidRPr="00D62049">
        <w:fldChar w:fldCharType="begin"/>
      </w:r>
      <w:r w:rsidRPr="00D62049">
        <w:instrText xml:space="preserve"> ADDIN ZOTERO_ITEM CSL_CITATION {"citationID":"enuq6f31i","properties":{"formattedCitation":"(37)","plainCitation":"(37)"},"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Pr="00D62049">
        <w:fldChar w:fldCharType="separate"/>
      </w:r>
      <w:r w:rsidRPr="00D62049">
        <w:t>(37)</w:t>
      </w:r>
      <w:r w:rsidRPr="00D62049">
        <w:fldChar w:fldCharType="end"/>
      </w:r>
      <w:r w:rsidRPr="00D62049">
        <w:t xml:space="preserve">. In Figure </w:t>
      </w:r>
      <w:r w:rsidR="007D42E0">
        <w:t>2.</w:t>
      </w:r>
      <w:r w:rsidRPr="00D62049">
        <w:t xml:space="preserve">4, the bifurcations around growth rate 3.85 may look familiar. If we zoom in to the center one (Figure </w:t>
      </w:r>
      <w:r w:rsidR="007D42E0">
        <w:t>2.</w:t>
      </w:r>
      <w:r w:rsidRPr="00D62049">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D62049">
        <w:rPr>
          <w:i/>
        </w:rPr>
        <w:t>strange attractors</w:t>
      </w:r>
      <w:r w:rsidRPr="00D62049">
        <w:t xml:space="preserve"> and their structure can be characterized as </w:t>
      </w:r>
      <w:r w:rsidRPr="00D62049">
        <w:rPr>
          <w:i/>
        </w:rPr>
        <w:t>fractal</w:t>
      </w:r>
      <w:r w:rsidRPr="00D62049">
        <w:t xml:space="preserve"> </w:t>
      </w:r>
      <w:r w:rsidRPr="00D62049">
        <w:fldChar w:fldCharType="begin"/>
      </w:r>
      <w:r w:rsidRPr="00D62049">
        <w:instrText xml:space="preserve"> ADDIN ZOTERO_ITEM CSL_CITATION {"citationID":"MUUEskbl","properties":{"formattedCitation":"{\\rtf (53\\uc0\\u8211{}55)}","plainCitation":"(53–55)"},"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Pr="00D62049">
        <w:fldChar w:fldCharType="separate"/>
      </w:r>
      <w:r w:rsidRPr="00D62049">
        <w:t>(53–55)</w:t>
      </w:r>
      <w:r w:rsidRPr="00D62049">
        <w:fldChar w:fldCharType="end"/>
      </w:r>
      <w:r w:rsidRPr="00D62049">
        <w:t xml:space="preserve">. Fractals are shapes that are self-similar, meaning they have the same structure at every scale </w:t>
      </w:r>
      <w:r w:rsidRPr="00D62049">
        <w:fldChar w:fldCharType="begin"/>
      </w:r>
      <w:r w:rsidRPr="00D62049">
        <w:instrText xml:space="preserve"> ADDIN ZOTERO_ITEM CSL_CITATION {"citationID":"SRGIzS7i","properties":{"formattedCitation":"{\\rtf (56\\uc0\\u8211{}58)}","plainCitation":"(56–58)"},"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Pr="00D62049">
        <w:fldChar w:fldCharType="separate"/>
      </w:r>
      <w:r w:rsidRPr="00D62049">
        <w:t>(56–58)</w:t>
      </w:r>
      <w:r w:rsidRPr="00D62049">
        <w:fldChar w:fldCharType="end"/>
      </w:r>
      <w:r w:rsidRPr="00D62049">
        <w:t xml:space="preserve">. As we zoom in on them, we find smaller copies of the larger macro-structure. The bifurcation diagram (and thus the attractor) of the logistic map is a fractal: at the fine scale in Figure </w:t>
      </w:r>
      <w:r w:rsidR="007D42E0">
        <w:t>2.</w:t>
      </w:r>
      <w:r w:rsidRPr="00D62049">
        <w:t xml:space="preserve">5, we see a tiny reiteration of the same bifurcations, chaos, and limit cycles we saw in Figure </w:t>
      </w:r>
      <w:r w:rsidR="007D42E0">
        <w:t>2.</w:t>
      </w:r>
      <w:r w:rsidRPr="00D62049">
        <w:t>1</w:t>
      </w:r>
      <w:r w:rsidR="00E05270">
        <w:t>’</w:t>
      </w:r>
      <w:r w:rsidRPr="00D62049">
        <w:t xml:space="preserve">s visualization of the full range of growth rates. </w:t>
      </w:r>
    </w:p>
    <w:p w:rsidR="00C33948" w:rsidRDefault="009110E0" w:rsidP="00F46A56">
      <w:pPr>
        <w:pStyle w:val="Figure"/>
      </w:pPr>
      <w:r w:rsidRPr="00D62049">
        <w:lastRenderedPageBreak/>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D62049" w:rsidRDefault="00C33948" w:rsidP="00C86451">
      <w:pPr>
        <w:pStyle w:val="Caption"/>
      </w:pPr>
      <w:bookmarkStart w:id="28" w:name="_Toc466059315"/>
      <w:r>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5</w:t>
      </w:r>
      <w:r w:rsidR="00D97E6B">
        <w:rPr>
          <w:noProof/>
        </w:rPr>
        <w:fldChar w:fldCharType="end"/>
      </w:r>
      <w:r>
        <w:t xml:space="preserve">. </w:t>
      </w:r>
      <w:r w:rsidRPr="00DA5C6F">
        <w:t xml:space="preserve">Bifurcation diagram of 100 generations of the logistic map for 1,000 growth rate parameter values between 3.84 and 3.856. This is the same structure that we saw earlier at the macro-level in Figure </w:t>
      </w:r>
      <w:r w:rsidR="007D42E0">
        <w:t>2.</w:t>
      </w:r>
      <w:r w:rsidRPr="00DA5C6F">
        <w:t>3, because chaotic systems</w:t>
      </w:r>
      <w:r w:rsidR="00E05270">
        <w:t>’</w:t>
      </w:r>
      <w:r w:rsidRPr="00DA5C6F">
        <w:t xml:space="preserve"> strange attractors are fra</w:t>
      </w:r>
      <w:r>
        <w:rPr>
          <w:noProof/>
        </w:rPr>
        <w:t>ctal.</w:t>
      </w:r>
      <w:bookmarkEnd w:id="28"/>
    </w:p>
    <w:p w:rsidR="009110E0" w:rsidRDefault="009110E0" w:rsidP="00C33948">
      <w:r w:rsidRPr="00D62049">
        <w:t xml:space="preserve">Another way to visualize this nonlinear time series is with a </w:t>
      </w:r>
      <w:r w:rsidRPr="00D62049">
        <w:rPr>
          <w:i/>
        </w:rPr>
        <w:t>phase diagram</w:t>
      </w:r>
      <w:r w:rsidRPr="00D62049">
        <w:t xml:space="preserve">, using a method called state-space reconstruction through delay-coordinate embedding </w:t>
      </w:r>
      <w:r w:rsidRPr="00D62049">
        <w:fldChar w:fldCharType="begin"/>
      </w:r>
      <w:r w:rsidRPr="00D62049">
        <w:instrText xml:space="preserve"> ADDIN ZOTERO_ITEM CSL_CITATION {"citationID":"aPK0jGzf","properties":{"formattedCitation":"(35)","plainCitation":"(3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Pr="00D62049">
        <w:fldChar w:fldCharType="separate"/>
      </w:r>
      <w:r w:rsidRPr="00D62049">
        <w:t>(35)</w:t>
      </w:r>
      <w:r w:rsidRPr="00D62049">
        <w:fldChar w:fldCharType="end"/>
      </w:r>
      <w:r w:rsidRPr="00D62049">
        <w:t>. Simply put, this plots the system</w:t>
      </w:r>
      <w:r w:rsidR="00E05270">
        <w:t>’</w:t>
      </w:r>
      <w:r w:rsidRPr="00D62049">
        <w:t xml:space="preserve">s value at generation </w:t>
      </w:r>
      <w:r w:rsidRPr="00D62049">
        <w:rPr>
          <w:i/>
        </w:rPr>
        <w:t>t</w:t>
      </w:r>
      <w:r w:rsidRPr="00D62049">
        <w:t xml:space="preserve">+1 on the </w:t>
      </w:r>
      <w:r w:rsidRPr="00D62049">
        <w:rPr>
          <w:i/>
        </w:rPr>
        <w:t>y</w:t>
      </w:r>
      <w:r w:rsidRPr="00D62049">
        <w:t xml:space="preserve">-axis versus its value at </w:t>
      </w:r>
      <w:r w:rsidRPr="00D62049">
        <w:rPr>
          <w:i/>
        </w:rPr>
        <w:t>t</w:t>
      </w:r>
      <w:r w:rsidRPr="00D62049">
        <w:t xml:space="preserve"> on the </w:t>
      </w:r>
      <w:r w:rsidRPr="00D62049">
        <w:rPr>
          <w:i/>
        </w:rPr>
        <w:t>x</w:t>
      </w:r>
      <w:r w:rsidRPr="00D62049">
        <w:t xml:space="preserve">-axis </w:t>
      </w:r>
      <w:r w:rsidRPr="00D62049">
        <w:fldChar w:fldCharType="begin"/>
      </w:r>
      <w:r w:rsidRPr="00D62049">
        <w:instrText xml:space="preserve"> ADDIN ZOTERO_ITEM CSL_CITATION {"citationID":"2l1d1d53n6","properties":{"formattedCitation":"(59)","plainCitation":"(59)"},"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Pr="00D62049">
        <w:fldChar w:fldCharType="separate"/>
      </w:r>
      <w:r w:rsidRPr="00D62049">
        <w:t>(59)</w:t>
      </w:r>
      <w:r w:rsidRPr="00D62049">
        <w:fldChar w:fldCharType="end"/>
      </w:r>
      <w:r w:rsidRPr="00D62049">
        <w:t xml:space="preserve">, giving us another visual window into the qualitative behavior of the system. The clever insight of this phase diagram is that it embeds one-dimensional time series data from our logistic map into two-dimensional </w:t>
      </w:r>
      <w:r w:rsidRPr="00D62049">
        <w:rPr>
          <w:i/>
        </w:rPr>
        <w:t>state space</w:t>
      </w:r>
      <w:r w:rsidRPr="00D62049">
        <w:t xml:space="preserve">: an imaginary space that uses system variables as its dimensions </w:t>
      </w:r>
      <w:r w:rsidRPr="00D62049">
        <w:fldChar w:fldCharType="begin"/>
      </w:r>
      <w:r w:rsidRPr="00D62049">
        <w:instrText xml:space="preserve"> ADDIN ZOTERO_ITEM CSL_CITATION {"citationID":"aQTqhsxJ","properties":{"formattedCitation":"(33,60,61)","plainCitation":"(33,60,61)"},"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Pr="00D62049">
        <w:fldChar w:fldCharType="separate"/>
      </w:r>
      <w:r w:rsidRPr="00D62049">
        <w:t>(33,60,61)</w:t>
      </w:r>
      <w:r w:rsidRPr="00D62049">
        <w:fldChar w:fldCharType="end"/>
      </w:r>
      <w:r w:rsidRPr="00D62049">
        <w:t xml:space="preserve">. Each point in state space is a system </w:t>
      </w:r>
      <w:r w:rsidRPr="00D62049">
        <w:rPr>
          <w:i/>
        </w:rPr>
        <w:t>state</w:t>
      </w:r>
      <w:r w:rsidRPr="00D62049">
        <w:t xml:space="preserve">, or in other words, a set of variable values. While traditional systems analysis tends to focus on visualizing time series as in Figure </w:t>
      </w:r>
      <w:r w:rsidR="007D42E0">
        <w:t>2.</w:t>
      </w:r>
      <w:r w:rsidRPr="00D62049">
        <w:t xml:space="preserve">1, nonlinear dynamics tends to focus on visualizing these state spaces. Few real-world systems are fully observable, yet the dynamics in a properly reconstructed state space are identical to the true dynamics of the entire system </w:t>
      </w:r>
      <w:r w:rsidRPr="00D62049">
        <w:fldChar w:fldCharType="begin"/>
      </w:r>
      <w:r w:rsidRPr="00D62049">
        <w:instrText xml:space="preserve"> ADDIN ZOTERO_ITEM CSL_CITATION {"citationID":"hgvogqcfa","properties":{"formattedCitation":"(34)","plainCitation":"(34)"},"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Pr="00D62049">
        <w:fldChar w:fldCharType="separate"/>
      </w:r>
      <w:r w:rsidRPr="00D62049">
        <w:t>(34)</w:t>
      </w:r>
      <w:r w:rsidRPr="00D62049">
        <w:fldChar w:fldCharType="end"/>
      </w:r>
      <w:r w:rsidR="007D42E0">
        <w:t>.</w:t>
      </w:r>
    </w:p>
    <w:p w:rsidR="007D42E0" w:rsidRDefault="007D42E0" w:rsidP="007D42E0">
      <w:pPr>
        <w:pStyle w:val="Figure"/>
      </w:pPr>
      <w:r w:rsidRPr="00C33948">
        <w:lastRenderedPageBreak/>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D62049" w:rsidRDefault="007D42E0" w:rsidP="00C86451">
      <w:pPr>
        <w:pStyle w:val="Caption"/>
      </w:pPr>
      <w:bookmarkStart w:id="29" w:name="_Toc466059316"/>
      <w:r>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6</w:t>
      </w:r>
      <w:r w:rsidR="00D97E6B">
        <w:rPr>
          <w:noProof/>
        </w:rPr>
        <w:fldChar w:fldCharType="end"/>
      </w:r>
      <w:r>
        <w:t xml:space="preserve">. </w:t>
      </w:r>
      <w:r w:rsidRPr="00DE04D3">
        <w:t>Phase diagrams of the logistic map over 200 generations for growth rate parameter values of 2.9 (A), 3.5 (B), 3.56 (C), and 3.57 (D). When the parameter is set to 2.9, the model converges at a single fixed-point. When the parameter is set to 3.5 or hig</w:t>
      </w:r>
      <w:r w:rsidRPr="00D62049">
        <w:t>her, the model oscillates over four points, then eight, and on and on as it bifurcates.</w:t>
      </w:r>
      <w:bookmarkEnd w:id="29"/>
    </w:p>
    <w:p w:rsidR="009110E0" w:rsidRPr="00D62049" w:rsidRDefault="009110E0" w:rsidP="00C33948">
      <w:r w:rsidRPr="00D62049">
        <w:t xml:space="preserve">In our case, the two variables are 1) the population value at generation </w:t>
      </w:r>
      <w:r w:rsidRPr="00D62049">
        <w:rPr>
          <w:i/>
        </w:rPr>
        <w:t>t</w:t>
      </w:r>
      <w:r w:rsidRPr="00D62049">
        <w:t xml:space="preserve">, and 2) the value at </w:t>
      </w:r>
      <w:r w:rsidRPr="00D62049">
        <w:rPr>
          <w:i/>
        </w:rPr>
        <w:t>t</w:t>
      </w:r>
      <w:r w:rsidRPr="00D62049">
        <w:t>+1. For example, with a growth rate of 3.5, the population value at generation 1 is 0.5, the value at generation 2 is 0.875, the value at generation 3 is 0.383, and so forth (see Table 1). Therefore our two-dimensional phase diagram will have (</w:t>
      </w:r>
      <w:r w:rsidRPr="00D62049">
        <w:rPr>
          <w:i/>
        </w:rPr>
        <w:t>x</w:t>
      </w:r>
      <w:r w:rsidRPr="00D62049">
        <w:t xml:space="preserve">, </w:t>
      </w:r>
      <w:r w:rsidRPr="00D62049">
        <w:rPr>
          <w:i/>
        </w:rPr>
        <w:t>y</w:t>
      </w:r>
      <w:r w:rsidRPr="00D62049">
        <w:t xml:space="preserve">) points at (0.5, 0.875) and (0.875, 0.383) and so on (Figure </w:t>
      </w:r>
      <w:r w:rsidR="007D42E0">
        <w:t>2.</w:t>
      </w:r>
      <w:r w:rsidRPr="00D62049">
        <w:t>6b). Remember that our model follows a simple deterministic rule, so if we know a certain generation</w:t>
      </w:r>
      <w:r w:rsidR="00E05270">
        <w:t>’</w:t>
      </w:r>
      <w:r w:rsidRPr="00D62049">
        <w:t>s population value, we can easily determine the next generation</w:t>
      </w:r>
      <w:r w:rsidR="00E05270">
        <w:t>’</w:t>
      </w:r>
      <w:r w:rsidRPr="00D62049">
        <w:t xml:space="preserve">s value. Like earlier, to produce these phase diagrams Pynamical runs the logistic model for 200 generations and </w:t>
      </w:r>
      <w:r w:rsidRPr="00D62049">
        <w:lastRenderedPageBreak/>
        <w:t>then discards the first 100 rows, to visualize only those values that the system settles toward over time.</w:t>
      </w:r>
    </w:p>
    <w:p w:rsidR="009110E0" w:rsidRPr="00D62049" w:rsidRDefault="009110E0" w:rsidP="00C33948">
      <w:r w:rsidRPr="00D62049">
        <w:t xml:space="preserve">In Figure </w:t>
      </w:r>
      <w:r w:rsidR="00A871E1">
        <w:t>2.</w:t>
      </w:r>
      <w:r w:rsidRPr="00D62049">
        <w:t xml:space="preserve">6a, the phase diagram shows that the logistic map homes in on a fixed-point attractor at 0.655 (on both axes) when the growth rate parameter is set to 2.9. This corresponds to the vertical slice above the </w:t>
      </w:r>
      <w:r w:rsidRPr="00D62049">
        <w:rPr>
          <w:i/>
        </w:rPr>
        <w:t>x</w:t>
      </w:r>
      <w:r w:rsidRPr="00D62049">
        <w:t xml:space="preserve">-axis value of 2.9 in the bifurcation diagram in Figure </w:t>
      </w:r>
      <w:r w:rsidR="00A871E1">
        <w:t>2.</w:t>
      </w:r>
      <w:r w:rsidRPr="00D62049">
        <w:t xml:space="preserve">2. Figure </w:t>
      </w:r>
      <w:r w:rsidR="00A871E1">
        <w:t>2.</w:t>
      </w:r>
      <w:r w:rsidRPr="00D62049">
        <w:t xml:space="preserve">6b depicts a period-4 limit cycle attractor: when the growth rate is set to 3.5, the logistic map oscillates over four points, as shown in this phase diagram (and in Figures </w:t>
      </w:r>
      <w:r w:rsidR="00A871E1">
        <w:t>2.</w:t>
      </w:r>
      <w:r w:rsidRPr="00D62049">
        <w:t xml:space="preserve">1 and </w:t>
      </w:r>
      <w:r w:rsidR="00A871E1">
        <w:t>2.</w:t>
      </w:r>
      <w:r w:rsidRPr="00D62049">
        <w:t xml:space="preserve">2). If we adjust the growth rate parameter up to 3.56, we witness a period-doubling bifurcation: Figure </w:t>
      </w:r>
      <w:r w:rsidR="00A871E1">
        <w:t>2.</w:t>
      </w:r>
      <w:r w:rsidRPr="00D62049">
        <w:t xml:space="preserve">6c shows the system now oscillating over eight points. As we approach the </w:t>
      </w:r>
      <w:r w:rsidRPr="00D62049">
        <w:rPr>
          <w:i/>
        </w:rPr>
        <w:t>chaotic regime</w:t>
      </w:r>
      <w:r w:rsidRPr="00D62049">
        <w:t xml:space="preserve"> – the range of parameter values in which our system behaves chaotically – the period-doubling bifurcations start to come more quickly. Figure </w:t>
      </w:r>
      <w:r w:rsidR="00A871E1">
        <w:t>2.</w:t>
      </w:r>
      <w:r w:rsidRPr="00D62049">
        <w:t>6d shows that several additional bifurcations occurred between the growth rates of 3.56 and 3.57.</w:t>
      </w:r>
    </w:p>
    <w:p w:rsidR="009110E0" w:rsidRDefault="009110E0" w:rsidP="00C33948">
      <w:r w:rsidRPr="00D62049">
        <w:t xml:space="preserve">A kind of structure </w:t>
      </w:r>
      <w:r w:rsidRPr="00C33948">
        <w:t>is</w:t>
      </w:r>
      <w:r w:rsidRPr="00D62049">
        <w:t xml:space="preserve"> slowly being revealed across Figure </w:t>
      </w:r>
      <w:r w:rsidR="00A871E1">
        <w:t>2.</w:t>
      </w:r>
      <w:r w:rsidRPr="00D62049">
        <w:t xml:space="preserve">6, but we can see it much more clearly as we push the growth rate parameter value deep into the chaotic regime. The phase diagram in Figure </w:t>
      </w:r>
      <w:r w:rsidR="00A871E1">
        <w:t>2.</w:t>
      </w:r>
      <w:r w:rsidRPr="00D62049">
        <w:t>7a reveals the system</w:t>
      </w:r>
      <w:r w:rsidR="00E05270">
        <w:t>’</w:t>
      </w:r>
      <w:r w:rsidRPr="00D62049">
        <w:t xml:space="preserve">s attractor at a growth rate of 3.9. Figure </w:t>
      </w:r>
      <w:r w:rsidR="00A871E1">
        <w:t>2.</w:t>
      </w:r>
      <w:r w:rsidRPr="00D62049">
        <w:t xml:space="preserve">7b visualizes 50 different growth rate parameter values between 3.6 and 4, each with its own color. Those rates that exhibit chaos form parabolas, but some gaps exist where the system occasionally settles down into periodic behavior (e.g., in the </w:t>
      </w:r>
      <w:r w:rsidRPr="00D62049">
        <w:lastRenderedPageBreak/>
        <w:t xml:space="preserve">teal band when the growth rate is set to 3.83 – compare this band of periodicity with Figure </w:t>
      </w:r>
      <w:r w:rsidR="00A871E1">
        <w:t>2.</w:t>
      </w:r>
      <w:r w:rsidRPr="00D62049">
        <w:t>4).</w:t>
      </w:r>
    </w:p>
    <w:p w:rsidR="007D42E0" w:rsidRDefault="007D42E0" w:rsidP="007D42E0">
      <w:pPr>
        <w:pStyle w:val="Figure"/>
      </w:pPr>
      <w:r w:rsidRPr="00D62049">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D62049" w:rsidRDefault="007D42E0" w:rsidP="00C86451">
      <w:pPr>
        <w:pStyle w:val="Caption"/>
      </w:pPr>
      <w:bookmarkStart w:id="30" w:name="_Toc466059317"/>
      <w:r>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7</w:t>
      </w:r>
      <w:r w:rsidR="00D97E6B">
        <w:rPr>
          <w:noProof/>
        </w:rPr>
        <w:fldChar w:fldCharType="end"/>
      </w:r>
      <w:r>
        <w:t xml:space="preserve">. </w:t>
      </w:r>
      <w:r w:rsidRPr="001136F5">
        <w:t>Cropped phase diagrams of the logistic map over 200 generations for (A) a growth rate parameter value of 3.9 and (B) 50 growth rate parameter values between 3.6 and 4 (the chaotic regime), each with its own colored line.</w:t>
      </w:r>
      <w:bookmarkEnd w:id="30"/>
    </w:p>
    <w:p w:rsidR="009110E0" w:rsidRPr="00D62049" w:rsidRDefault="009110E0" w:rsidP="00C33948">
      <w:r w:rsidRPr="00D62049">
        <w:t xml:space="preserve">Strange attractors are revealed by these shapes as the system is somehow oddly constrained, yet never settles into a fixed point or limit cycle like it did in Figure </w:t>
      </w:r>
      <w:r w:rsidR="00A871E1">
        <w:t>2.</w:t>
      </w:r>
      <w:r w:rsidRPr="00D62049">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t>2.</w:t>
      </w:r>
      <w:r w:rsidRPr="00D62049">
        <w:t xml:space="preserve">7b never overlap due to their fractal geometry and the deterministic nature of the logistic map. Consider: if two different parameter values </w:t>
      </w:r>
      <w:r w:rsidRPr="00D62049">
        <w:rPr>
          <w:i/>
        </w:rPr>
        <w:t>could</w:t>
      </w:r>
      <w:r w:rsidRPr="00D62049">
        <w:t xml:space="preserve"> ever land on the exact same point, their systems would have to evolve identically over time because the logistic map is deterministic. We can see in these visualizations that this indeed never happens. While the dynamics of a chaotic system appear to have </w:t>
      </w:r>
      <w:r w:rsidRPr="00D62049">
        <w:lastRenderedPageBreak/>
        <w:t xml:space="preserve">no pattern whatsoever, in reality they conform to a remarkable fractal pattern – a strange attractor – which confines the system to a limited slice of state space and ensures that no state will ever repeat </w:t>
      </w:r>
      <w:r w:rsidRPr="00D62049">
        <w:fldChar w:fldCharType="begin"/>
      </w:r>
      <w:r w:rsidRPr="00D62049">
        <w:instrText xml:space="preserve"> ADDIN ZOTERO_ITEM CSL_CITATION {"citationID":"1efm9hglqb","properties":{"formattedCitation":"(62)","plainCitation":"(62)"},"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Pr="00D62049">
        <w:fldChar w:fldCharType="separate"/>
      </w:r>
      <w:r w:rsidRPr="00D62049">
        <w:t>(62)</w:t>
      </w:r>
      <w:r w:rsidRPr="00D62049">
        <w:fldChar w:fldCharType="end"/>
      </w:r>
      <w:r w:rsidRPr="00D62049">
        <w:t xml:space="preserve">. Fractals are indeed strange. Rather than having a whole-number dimension such as two or three, they are characterized by a fractional (hence, fractal) dimension </w:t>
      </w:r>
      <w:r w:rsidRPr="00D62049">
        <w:fldChar w:fldCharType="begin"/>
      </w:r>
      <w:r w:rsidRPr="00D62049">
        <w:instrText xml:space="preserve"> ADDIN ZOTERO_ITEM CSL_CITATION {"citationID":"vr198tiep","properties":{"formattedCitation":"(55,61,63)","plainCitation":"(55,61,63)"},"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Pr="00D62049">
        <w:fldChar w:fldCharType="separate"/>
      </w:r>
      <w:r w:rsidRPr="00D62049">
        <w:t>(55,61,63)</w:t>
      </w:r>
      <w:r w:rsidRPr="00D62049">
        <w:fldChar w:fldCharType="end"/>
      </w:r>
      <w:r w:rsidRPr="00D62049">
        <w:t xml:space="preserve">. The </w:t>
      </w:r>
      <w:r w:rsidRPr="00D62049">
        <w:rPr>
          <w:i/>
        </w:rPr>
        <w:t>fractal dimension</w:t>
      </w:r>
      <w:r w:rsidRPr="00D62049">
        <w:t xml:space="preserve"> refers to the space-filling characteristics of a curve that, through self-similarity, becomes a bit more than a one-dimensional line yet a bit less than a two-dimensional plane.</w:t>
      </w:r>
    </w:p>
    <w:p w:rsidR="009110E0" w:rsidRPr="00D62049" w:rsidRDefault="009110E0" w:rsidP="00C33948">
      <w:r w:rsidRPr="00D62049">
        <w:t xml:space="preserve">These visualizations have all plotted quantitative data to better explain and understand the qualitative behavior of a nonlinear dynamical system. A </w:t>
      </w:r>
      <w:r w:rsidRPr="00D62049">
        <w:rPr>
          <w:i/>
        </w:rPr>
        <w:t>cobweb plot</w:t>
      </w:r>
      <w:r w:rsidRPr="00D62049">
        <w:t xml:space="preserve"> is a visualization technique particularly well-suited to revealing the qualitative behavior of one-dimensional maps, allowing us to analyze the long-term evolution of such systems under recursive iteration </w:t>
      </w:r>
      <w:r w:rsidRPr="00D62049">
        <w:fldChar w:fldCharType="begin"/>
      </w:r>
      <w:r w:rsidRPr="00D62049">
        <w:instrText xml:space="preserve"> ADDIN ZOTERO_ITEM CSL_CITATION {"citationID":"1v7agm9k84","properties":{"formattedCitation":"(37)","plainCitation":"(37)"},"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Pr="00D62049">
        <w:fldChar w:fldCharType="separate"/>
      </w:r>
      <w:r w:rsidRPr="00D62049">
        <w:t>(37)</w:t>
      </w:r>
      <w:r w:rsidRPr="00D62049">
        <w:fldChar w:fldCharType="end"/>
      </w:r>
      <w:r w:rsidRPr="00D62049">
        <w:t xml:space="preserve">. The cobweb plots drawn by Pynamical in Figure </w:t>
      </w:r>
      <w:r w:rsidR="00A871E1">
        <w:t>2.</w:t>
      </w:r>
      <w:r w:rsidRPr="00D62049">
        <w:t xml:space="preserve">8 consist of three lines: a diagonal gray identity line representing </w:t>
      </w:r>
      <w:r w:rsidRPr="00D62049">
        <w:rPr>
          <w:i/>
        </w:rPr>
        <w:t>y</w:t>
      </w:r>
      <w:r w:rsidRPr="00D62049">
        <w:t>=</w:t>
      </w:r>
      <w:r w:rsidRPr="00D62049">
        <w:rPr>
          <w:i/>
        </w:rPr>
        <w:t>x</w:t>
      </w:r>
      <w:r w:rsidRPr="00D62049">
        <w:t xml:space="preserve">, a red curve representing the logistic map as </w:t>
      </w:r>
      <w:r w:rsidRPr="00D62049">
        <w:rPr>
          <w:i/>
        </w:rPr>
        <w:t>y</w:t>
      </w:r>
      <w:r w:rsidRPr="00D62049">
        <w:t>=f(</w:t>
      </w:r>
      <w:r w:rsidRPr="00D62049">
        <w:rPr>
          <w:i/>
        </w:rPr>
        <w:t>x</w:t>
      </w:r>
      <w:r w:rsidRPr="00D62049">
        <w:t>) for a given parameter value, and a blue line tracing the path of the cobweb. To draw a cobweb:</w:t>
      </w:r>
    </w:p>
    <w:p w:rsidR="009110E0" w:rsidRPr="00D62049" w:rsidRDefault="009110E0" w:rsidP="00C33948">
      <w:pPr>
        <w:pStyle w:val="ListParagraph"/>
        <w:numPr>
          <w:ilvl w:val="0"/>
          <w:numId w:val="3"/>
        </w:numPr>
      </w:pPr>
      <w:r w:rsidRPr="00D62049">
        <w:t xml:space="preserve">Begin on the </w:t>
      </w:r>
      <w:r w:rsidRPr="00D62049">
        <w:rPr>
          <w:i/>
        </w:rPr>
        <w:t>x</w:t>
      </w:r>
      <w:r w:rsidRPr="00D62049">
        <w:t>-axis at the point (</w:t>
      </w:r>
      <w:r w:rsidRPr="00D62049">
        <w:rPr>
          <w:i/>
        </w:rPr>
        <w:t>x</w:t>
      </w:r>
      <w:r w:rsidRPr="00D62049">
        <w:t xml:space="preserve">, 0) where </w:t>
      </w:r>
      <w:r w:rsidRPr="00D62049">
        <w:rPr>
          <w:i/>
        </w:rPr>
        <w:t>x</w:t>
      </w:r>
      <w:r w:rsidRPr="00D62049">
        <w:t xml:space="preserve"> is the initial population value (0.5 in our example) and draw a vertical line to the red function curve – this new point is at (</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lastRenderedPageBreak/>
        <w:t>Draw a horizontal line from this point to the gray identity line – this new point is at (f(</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vertical line from this point to the red function curve – this new point is at (f(</w:t>
      </w:r>
      <w:r w:rsidRPr="00D62049">
        <w:rPr>
          <w:i/>
        </w:rPr>
        <w:t>x</w:t>
      </w:r>
      <w:r w:rsidRPr="00D62049">
        <w:t>), f(f(</w:t>
      </w:r>
      <w:r w:rsidRPr="00D62049">
        <w:rPr>
          <w:i/>
        </w:rPr>
        <w:t>x</w:t>
      </w:r>
      <w:r w:rsidRPr="00D62049">
        <w:t>))).</w:t>
      </w:r>
    </w:p>
    <w:p w:rsidR="009110E0" w:rsidRPr="00D62049" w:rsidRDefault="009110E0" w:rsidP="00C33948">
      <w:pPr>
        <w:pStyle w:val="ListParagraph"/>
        <w:numPr>
          <w:ilvl w:val="0"/>
          <w:numId w:val="3"/>
        </w:numPr>
      </w:pPr>
      <w:r w:rsidRPr="00D62049">
        <w:t xml:space="preserve">Repeat steps 2 and 3 recursively. The cobwebs in Figure </w:t>
      </w:r>
      <w:r w:rsidR="00A871E1">
        <w:t>2.</w:t>
      </w:r>
      <w:r w:rsidRPr="00D62049">
        <w:t>8 iterated 100 times.</w:t>
      </w:r>
    </w:p>
    <w:p w:rsidR="007D42E0" w:rsidRDefault="007D42E0" w:rsidP="007D42E0">
      <w:pPr>
        <w:pStyle w:val="Figure"/>
        <w:ind w:left="360"/>
      </w:pPr>
      <w:r w:rsidRPr="00D62049">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Default="007D42E0" w:rsidP="00C86451">
      <w:pPr>
        <w:pStyle w:val="Caption"/>
      </w:pPr>
      <w:bookmarkStart w:id="31" w:name="_Toc466059318"/>
      <w:r>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8</w:t>
      </w:r>
      <w:r w:rsidR="00D97E6B">
        <w:rPr>
          <w:noProof/>
        </w:rPr>
        <w:fldChar w:fldCharType="end"/>
      </w:r>
      <w:r>
        <w:t xml:space="preserve">. </w:t>
      </w:r>
      <w:r w:rsidRPr="00680CC4">
        <w:t xml:space="preserve">Cobweb plots of the logistic map for growth rate parameter values of (A) 1, (B) 2.7, (C) 3.5, (D) 3.9. The diagonal gray identity line represents </w:t>
      </w:r>
      <w:r w:rsidRPr="00F8235F">
        <w:rPr>
          <w:i/>
        </w:rPr>
        <w:t>y</w:t>
      </w:r>
      <w:r w:rsidRPr="00680CC4">
        <w:t>=</w:t>
      </w:r>
      <w:r w:rsidRPr="00F8235F">
        <w:rPr>
          <w:i/>
        </w:rPr>
        <w:t>x</w:t>
      </w:r>
      <w:r w:rsidRPr="00680CC4">
        <w:t>, the red curve represents the logistic map as y=f(</w:t>
      </w:r>
      <w:r w:rsidRPr="00F8235F">
        <w:rPr>
          <w:i/>
        </w:rPr>
        <w:t>x</w:t>
      </w:r>
      <w:r w:rsidRPr="00680CC4">
        <w:t xml:space="preserve">) for each of the four parameter values, and the </w:t>
      </w:r>
      <w:r w:rsidRPr="00D62049">
        <w:t>blue cobweb line represents the system</w:t>
      </w:r>
      <w:r w:rsidR="00E05270">
        <w:t>’</w:t>
      </w:r>
      <w:r w:rsidRPr="00D62049">
        <w:t>s trajectory over 100 generations.</w:t>
      </w:r>
      <w:bookmarkEnd w:id="31"/>
    </w:p>
    <w:p w:rsidR="009C68D3" w:rsidRDefault="009110E0" w:rsidP="007D42E0">
      <w:r w:rsidRPr="00D62049">
        <w:t xml:space="preserve">The blue lines intersect the red curve at those values our system lands on as it iterates from an initial population value of 0.5. In Figure </w:t>
      </w:r>
      <w:r w:rsidR="00A871E1">
        <w:t>2.</w:t>
      </w:r>
      <w:r w:rsidRPr="00D62049">
        <w:t xml:space="preserve">8a and b, the cobweb shows the system homing in on fixed-point attractors of 0 and 0.65, respectively. At a growth </w:t>
      </w:r>
      <w:r w:rsidRPr="00D62049">
        <w:lastRenderedPageBreak/>
        <w:t xml:space="preserve">rate of 3.5 (Figure </w:t>
      </w:r>
      <w:r w:rsidR="00A871E1">
        <w:t>2.</w:t>
      </w:r>
      <w:r w:rsidRPr="00D62049">
        <w:t xml:space="preserve">8c) the system oscillates over four points in its limit cycle attractor, denoted by rectangular closed loops. The points where the blue lines intersect the red curve are the same as those revealed by the attractor in Figure </w:t>
      </w:r>
      <w:r w:rsidR="00A871E1">
        <w:t>2.</w:t>
      </w:r>
      <w:r w:rsidRPr="00D62049">
        <w:t xml:space="preserve">6b for the same parameter value. Finally, Figure </w:t>
      </w:r>
      <w:r w:rsidR="00A871E1">
        <w:t>2.</w:t>
      </w:r>
      <w:r w:rsidRPr="00D62049">
        <w:t>8d visualizes our system</w:t>
      </w:r>
      <w:r w:rsidR="00E05270">
        <w:t>’</w:t>
      </w:r>
      <w:r w:rsidRPr="00D62049">
        <w:t>s behavior in the chaotic regime at a growth rate of 3.9. The chaotic orbit fills the plot with rectangles – an eventually infinite number of never-repeating trajectories that form a fractal</w:t>
      </w:r>
      <w:r w:rsidR="007D42E0">
        <w:t xml:space="preserve"> cobweb throughout the diagram.</w:t>
      </w:r>
    </w:p>
    <w:p w:rsidR="007D42E0" w:rsidRPr="00D62049" w:rsidRDefault="007D42E0" w:rsidP="007D42E0"/>
    <w:p w:rsidR="009110E0" w:rsidRPr="00D62049" w:rsidRDefault="009110E0" w:rsidP="00C33948">
      <w:pPr>
        <w:pStyle w:val="Heading2"/>
      </w:pPr>
      <w:bookmarkStart w:id="32" w:name="_Toc466059442"/>
      <w:r w:rsidRPr="00D62049">
        <w:t>Chaos and Randomness</w:t>
      </w:r>
      <w:bookmarkEnd w:id="32"/>
    </w:p>
    <w:p w:rsidR="009110E0" w:rsidRDefault="009110E0" w:rsidP="00C33948">
      <w:r w:rsidRPr="00D62049">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Pr="00D62049">
        <w:fldChar w:fldCharType="begin"/>
      </w:r>
      <w:r w:rsidRPr="00D62049">
        <w:instrText xml:space="preserve"> ADDIN ZOTERO_ITEM CSL_CITATION {"citationID":"eo3q454m6","properties":{"formattedCitation":"(64)","plainCitation":"(64)"},"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Pr="00D62049">
        <w:fldChar w:fldCharType="separate"/>
      </w:r>
      <w:r w:rsidRPr="00D62049">
        <w:t>(64)</w:t>
      </w:r>
      <w:r w:rsidRPr="00D62049">
        <w:fldChar w:fldCharType="end"/>
      </w:r>
      <w:r w:rsidRPr="00D62049">
        <w:t xml:space="preserve">. Take the two series plotted by Pynamical in Figure </w:t>
      </w:r>
      <w:r w:rsidR="00A871E1">
        <w:t>2.</w:t>
      </w:r>
      <w:r w:rsidRPr="00D62049">
        <w:t xml:space="preserve">9 as an example. Both of the lines seem to jump around randomly. The red line </w:t>
      </w:r>
      <w:r w:rsidRPr="00D62049">
        <w:rPr>
          <w:i/>
          <w:iCs/>
        </w:rPr>
        <w:t>does</w:t>
      </w:r>
      <w:r w:rsidRPr="00D62049">
        <w:t xml:space="preserve"> depict random data, but the blue line comes from our logistic model when the growth rate is set to 3.99. This is deterministic chaos, but it is difficult to differentiate from randomness. Instead in Figure </w:t>
      </w:r>
      <w:r w:rsidR="00A871E1">
        <w:t>2.</w:t>
      </w:r>
      <w:r w:rsidRPr="00D62049">
        <w:t xml:space="preserve">10 we visualize these same two data sets with phase diagrams rather than time graphs, giving us a clear window into the qualitative </w:t>
      </w:r>
      <w:r w:rsidRPr="00D62049">
        <w:lastRenderedPageBreak/>
        <w:t>behavior of our systems. Now we can clearly see our chaotic system constrained by its strange attractor. By contrast, the random data just look like the noise that it actually is.</w:t>
      </w:r>
    </w:p>
    <w:p w:rsidR="007D42E0" w:rsidRDefault="007D42E0" w:rsidP="007D42E0">
      <w:pPr>
        <w:pStyle w:val="Figure"/>
      </w:pPr>
      <w:r w:rsidRPr="00D62049">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D62049" w:rsidRDefault="007D42E0" w:rsidP="00C86451">
      <w:pPr>
        <w:pStyle w:val="Caption"/>
      </w:pPr>
      <w:bookmarkStart w:id="33" w:name="_Toc466059319"/>
      <w:r>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9</w:t>
      </w:r>
      <w:r w:rsidR="00D97E6B">
        <w:rPr>
          <w:noProof/>
        </w:rPr>
        <w:fldChar w:fldCharType="end"/>
      </w:r>
      <w:r>
        <w:t xml:space="preserve">. </w:t>
      </w:r>
      <w:r w:rsidRPr="00A6329C">
        <w:t>Plot of two time series, one deterministic/chaotic from the logistic map (blue), and one random (red).</w:t>
      </w:r>
      <w:bookmarkEnd w:id="33"/>
    </w:p>
    <w:p w:rsidR="009110E0" w:rsidRPr="00D62049" w:rsidRDefault="009110E0" w:rsidP="00C33948">
      <w:r w:rsidRPr="00D62049">
        <w:t xml:space="preserve">This is particularly revealing in a three-dimensional phase diagram from Pynamical (Figure </w:t>
      </w:r>
      <w:r w:rsidR="00A871E1">
        <w:t>2.</w:t>
      </w:r>
      <w:r w:rsidRPr="00D62049">
        <w:t xml:space="preserve">10b) that embeds our time series into a three-dimensional state space by plotting the population value at generation </w:t>
      </w:r>
      <w:r w:rsidRPr="00D62049">
        <w:rPr>
          <w:i/>
          <w:iCs/>
        </w:rPr>
        <w:t>t</w:t>
      </w:r>
      <w:r w:rsidRPr="00D62049">
        <w:rPr>
          <w:iCs/>
        </w:rPr>
        <w:t>+2</w:t>
      </w:r>
      <w:r w:rsidRPr="00D62049">
        <w:rPr>
          <w:i/>
          <w:iCs/>
        </w:rPr>
        <w:t xml:space="preserve"> </w:t>
      </w:r>
      <w:r w:rsidRPr="00D62049">
        <w:t xml:space="preserve">versus the value at </w:t>
      </w:r>
      <w:r w:rsidRPr="00D62049">
        <w:rPr>
          <w:i/>
          <w:iCs/>
        </w:rPr>
        <w:t>t</w:t>
      </w:r>
      <w:r w:rsidRPr="00D62049">
        <w:rPr>
          <w:iCs/>
        </w:rPr>
        <w:t>+1</w:t>
      </w:r>
      <w:r w:rsidRPr="00D62049">
        <w:t xml:space="preserve"> versus the value at </w:t>
      </w:r>
      <w:r w:rsidRPr="00D62049">
        <w:rPr>
          <w:i/>
          <w:iCs/>
        </w:rPr>
        <w:t>t</w:t>
      </w:r>
      <w:r w:rsidRPr="00D62049">
        <w:t xml:space="preserve">. This plot essentially extrudes our two-dimensional plot (Figure </w:t>
      </w:r>
      <w:r w:rsidR="00A871E1">
        <w:t>2.</w:t>
      </w:r>
      <w:r w:rsidRPr="00D62049">
        <w:t xml:space="preserve">10a), then pans and rotates the viewpoint. In fact, if we looked straight down at the x-y plane of the three-dimensional plot in Figure </w:t>
      </w:r>
      <w:r w:rsidR="00A871E1">
        <w:t>2.</w:t>
      </w:r>
      <w:r w:rsidRPr="00D62049">
        <w:t xml:space="preserve">10b, it would look identical to the two-dimensional plot in Figure </w:t>
      </w:r>
      <w:r w:rsidR="00A871E1">
        <w:t>2.</w:t>
      </w:r>
      <w:r w:rsidRPr="00D62049">
        <w:t>10a (see Appendix for an animated visualization of this). Strange attractors stretch and fold state space in higher dimensions, allowing their fractal forms to fill space without ever producing the same value twice.</w:t>
      </w:r>
    </w:p>
    <w:p w:rsidR="00F8235F" w:rsidRDefault="009110E0" w:rsidP="00F8235F">
      <w:pPr>
        <w:pStyle w:val="Figure"/>
      </w:pPr>
      <w:r w:rsidRPr="00D62049">
        <w:lastRenderedPageBreak/>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D62049" w:rsidRDefault="00F8235F" w:rsidP="00C86451">
      <w:pPr>
        <w:pStyle w:val="Caption"/>
      </w:pPr>
      <w:bookmarkStart w:id="34" w:name="_Toc466059320"/>
      <w:r>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10</w:t>
      </w:r>
      <w:r w:rsidR="00D97E6B">
        <w:rPr>
          <w:noProof/>
        </w:rPr>
        <w:fldChar w:fldCharType="end"/>
      </w:r>
      <w:r>
        <w:t xml:space="preserve">. </w:t>
      </w:r>
      <w:r w:rsidRPr="00984E48">
        <w:t xml:space="preserve">Phase diagrams of the time series in Figure </w:t>
      </w:r>
      <w:r w:rsidR="00A871E1">
        <w:t>2.</w:t>
      </w:r>
      <w:r w:rsidRPr="00984E48">
        <w:t>9. 10B is a three-dimensional state space version of the two-dimensional 10A.</w:t>
      </w:r>
      <w:bookmarkEnd w:id="34"/>
    </w:p>
    <w:p w:rsidR="00F8235F" w:rsidRDefault="009110E0" w:rsidP="00F8235F">
      <w:pPr>
        <w:pStyle w:val="Figure"/>
      </w:pPr>
      <w:r w:rsidRPr="00D62049">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D62049" w:rsidRDefault="00F8235F" w:rsidP="00C86451">
      <w:pPr>
        <w:pStyle w:val="Caption"/>
      </w:pPr>
      <w:bookmarkStart w:id="35" w:name="_Toc466059321"/>
      <w:r>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w:instrText>
      </w:r>
      <w:r w:rsidR="00D97E6B">
        <w:instrText xml:space="preserve"> ARABIC \s 1 </w:instrText>
      </w:r>
      <w:r w:rsidR="00D97E6B">
        <w:fldChar w:fldCharType="separate"/>
      </w:r>
      <w:r w:rsidR="009053C7">
        <w:rPr>
          <w:noProof/>
        </w:rPr>
        <w:t>11</w:t>
      </w:r>
      <w:r w:rsidR="00D97E6B">
        <w:rPr>
          <w:noProof/>
        </w:rPr>
        <w:fldChar w:fldCharType="end"/>
      </w:r>
      <w:r>
        <w:t xml:space="preserve">. </w:t>
      </w:r>
      <w:r w:rsidRPr="008727A7">
        <w:t>Two different viewing perspectives of a single three-dimensional phase diagram of the logistic map over 200 generations for 50 growth rate parameter values between 3.6 and 4, each with its own colored line.</w:t>
      </w:r>
      <w:bookmarkEnd w:id="35"/>
    </w:p>
    <w:p w:rsidR="009110E0" w:rsidRPr="00D62049" w:rsidRDefault="009110E0" w:rsidP="00C33948">
      <w:r w:rsidRPr="00D62049">
        <w:t>To press this further, we can use Pynamical to visualize the rest of the logistic map</w:t>
      </w:r>
      <w:r w:rsidR="00E05270">
        <w:t>’</w:t>
      </w:r>
      <w:r w:rsidRPr="00D62049">
        <w:t xml:space="preserve">s chaotic regime in three dimensions: the phase diagram in Figure </w:t>
      </w:r>
      <w:r w:rsidR="00A871E1">
        <w:t>2.</w:t>
      </w:r>
      <w:r w:rsidRPr="00D62049">
        <w:t xml:space="preserve">11 is a three-dimensional version of the two-dimensional state space we saw in Figure </w:t>
      </w:r>
      <w:r w:rsidR="00A871E1">
        <w:t>2.</w:t>
      </w:r>
      <w:r w:rsidRPr="00D62049">
        <w:t>7b. The color coding exposes the dynamical system</w:t>
      </w:r>
      <w:r w:rsidR="00E05270">
        <w:t>’</w:t>
      </w:r>
      <w:r w:rsidRPr="00D62049">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D62049">
        <w:rPr>
          <w:i/>
          <w:iCs/>
        </w:rPr>
        <w:lastRenderedPageBreak/>
        <w:t>apparently</w:t>
      </w:r>
      <w:r w:rsidRPr="00D62049">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D62049" w:rsidRDefault="006115C9" w:rsidP="00C33948"/>
    <w:p w:rsidR="009110E0" w:rsidRPr="00D62049" w:rsidRDefault="009110E0" w:rsidP="00C33948">
      <w:pPr>
        <w:pStyle w:val="Heading2"/>
      </w:pPr>
      <w:bookmarkStart w:id="36" w:name="_Toc466059443"/>
      <w:r w:rsidRPr="00D62049">
        <w:t>The Butterfly Effect</w:t>
      </w:r>
      <w:bookmarkEnd w:id="36"/>
    </w:p>
    <w:p w:rsidR="009110E0" w:rsidRPr="00D62049" w:rsidRDefault="009110E0" w:rsidP="00C33948">
      <w:r w:rsidRPr="00D62049">
        <w:t xml:space="preserve">Attractors have a </w:t>
      </w:r>
      <w:r w:rsidRPr="00D62049">
        <w:rPr>
          <w:i/>
        </w:rPr>
        <w:t>basin of attraction</w:t>
      </w:r>
      <w:r w:rsidRPr="00D62049">
        <w:t>: a set of points that the system</w:t>
      </w:r>
      <w:r w:rsidR="00E05270">
        <w:t>’</w:t>
      </w:r>
      <w:r w:rsidRPr="00D62049">
        <w:t xml:space="preserve">s dynamics will pull into this attractor over time </w:t>
      </w:r>
      <w:r w:rsidRPr="00D62049">
        <w:fldChar w:fldCharType="begin"/>
      </w:r>
      <w:r w:rsidRPr="00D62049">
        <w:instrText xml:space="preserve"> ADDIN ZOTERO_ITEM CSL_CITATION {"citationID":"sgnj7k47t","properties":{"formattedCitation":"(65)","plainCitation":"(6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Pr="00D62049">
        <w:fldChar w:fldCharType="separate"/>
      </w:r>
      <w:r w:rsidRPr="00D62049">
        <w:t>(65)</w:t>
      </w:r>
      <w:r w:rsidRPr="00D62049">
        <w:fldChar w:fldCharType="end"/>
      </w:r>
      <w:r w:rsidRPr="00D62049">
        <w:t xml:space="preserve">. This is easily seen with a cobweb plot. Figure </w:t>
      </w:r>
      <w:r w:rsidR="00A871E1">
        <w:t>2.</w:t>
      </w:r>
      <w:r w:rsidRPr="00D62049">
        <w:t>12 shows how the logistic map</w:t>
      </w:r>
      <w:r w:rsidR="00E05270">
        <w:t>’</w:t>
      </w:r>
      <w:r w:rsidRPr="00D62049">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Default="009110E0" w:rsidP="00C33948">
      <w:r w:rsidRPr="00D62049">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D62049">
        <w:rPr>
          <w:iCs/>
        </w:rPr>
        <w:t>diverge</w:t>
      </w:r>
      <w:r w:rsidRPr="00D62049">
        <w:t xml:space="preserve"> over time without ever leaving the attractor</w:t>
      </w:r>
      <w:r w:rsidR="00E05270">
        <w:t>’</w:t>
      </w:r>
      <w:r w:rsidRPr="00D62049">
        <w:t xml:space="preserve">s confines. This divergence can be measured by </w:t>
      </w:r>
      <w:r w:rsidRPr="00D62049">
        <w:rPr>
          <w:i/>
        </w:rPr>
        <w:t>Lyapunov</w:t>
      </w:r>
      <w:r w:rsidRPr="00D62049">
        <w:t xml:space="preserve"> </w:t>
      </w:r>
      <w:r w:rsidRPr="00D62049">
        <w:rPr>
          <w:i/>
        </w:rPr>
        <w:t>exponents</w:t>
      </w:r>
      <w:r w:rsidRPr="00D62049">
        <w:t xml:space="preserve"> </w:t>
      </w:r>
      <w:r w:rsidRPr="00D62049">
        <w:fldChar w:fldCharType="begin"/>
      </w:r>
      <w:r w:rsidRPr="00D62049">
        <w:instrText xml:space="preserve"> ADDIN ZOTERO_ITEM CSL_CITATION {"citationID":"g76YZPfx","properties":{"formattedCitation":"(66)","plainCitation":"(6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Pr="00D62049">
        <w:fldChar w:fldCharType="separate"/>
      </w:r>
      <w:r w:rsidRPr="00D62049">
        <w:t>(66)</w:t>
      </w:r>
      <w:r w:rsidRPr="00D62049">
        <w:fldChar w:fldCharType="end"/>
      </w:r>
      <w:r w:rsidRPr="00D62049">
        <w:t xml:space="preserve">, the calculation of which is described by Wolf et al </w:t>
      </w:r>
      <w:r w:rsidRPr="00D62049">
        <w:fldChar w:fldCharType="begin"/>
      </w:r>
      <w:r w:rsidRPr="00D62049">
        <w:instrText xml:space="preserve"> ADDIN ZOTERO_ITEM CSL_CITATION {"citationID":"0PFJe6Gs","properties":{"formattedCitation":"(67)","plainCitation":"(67)"},"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Pr="00D62049">
        <w:fldChar w:fldCharType="separate"/>
      </w:r>
      <w:r w:rsidRPr="00D62049">
        <w:t>(67)</w:t>
      </w:r>
      <w:r w:rsidRPr="00D62049">
        <w:fldChar w:fldCharType="end"/>
      </w:r>
      <w:r w:rsidRPr="00D62049">
        <w:t>. If the Lyapunov</w:t>
      </w:r>
      <w:r w:rsidR="00E05270">
        <w:t>’</w:t>
      </w:r>
      <w:r w:rsidRPr="00D62049">
        <w:t xml:space="preserve">s value is positive, then the two points move apart over time at </w:t>
      </w:r>
      <w:r w:rsidRPr="00D62049">
        <w:lastRenderedPageBreak/>
        <w:t xml:space="preserve">an exponential rate. If the Lyapunov is negative, then these points converge exponentially quickly, such as toward a fixed point or limit cycle. Finally, the Lyapunov is zero when there is a bifurcation </w:t>
      </w:r>
      <w:r w:rsidRPr="00D62049">
        <w:fldChar w:fldCharType="begin"/>
      </w:r>
      <w:r w:rsidRPr="00D62049">
        <w:instrText xml:space="preserve"> ADDIN ZOTERO_ITEM CSL_CITATION {"citationID":"iq3enum18","properties":{"formattedCitation":"(68)","plainCitation":"(68)"},"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Pr="00D62049">
        <w:fldChar w:fldCharType="separate"/>
      </w:r>
      <w:r w:rsidRPr="00D62049">
        <w:t>(68)</w:t>
      </w:r>
      <w:r w:rsidRPr="00D62049">
        <w:fldChar w:fldCharType="end"/>
      </w:r>
      <w:r w:rsidRPr="00D62049">
        <w:t xml:space="preserve">. For example, with our logistic model, the Lyapunov is zero when the growth rate is set to 1 or 3 because they are bifurcation points; it is negative for most growth rates, such as 0 </w:t>
      </w:r>
      <w:r w:rsidRPr="00D62049">
        <w:rPr>
          <w:rFonts w:ascii="Courier New" w:hAnsi="Courier New" w:cs="Courier New"/>
        </w:rPr>
        <w:t>≤</w:t>
      </w:r>
      <w:r w:rsidRPr="00D62049">
        <w:t xml:space="preserve"> </w:t>
      </w:r>
      <w:r w:rsidRPr="00D62049">
        <w:rPr>
          <w:i/>
        </w:rPr>
        <w:t>r</w:t>
      </w:r>
      <w:r w:rsidRPr="00D62049">
        <w:t xml:space="preserve"> &lt; 1 and 1 &lt; </w:t>
      </w:r>
      <w:r w:rsidRPr="00D62049">
        <w:rPr>
          <w:i/>
        </w:rPr>
        <w:t>r</w:t>
      </w:r>
      <w:r w:rsidRPr="00D62049">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Pr="00D62049">
        <w:fldChar w:fldCharType="begin"/>
      </w:r>
      <w:r w:rsidRPr="00D62049">
        <w:instrText xml:space="preserve"> ADDIN ZOTERO_ITEM CSL_CITATION {"citationID":"mkFimYYs","properties":{"formattedCitation":"{\\rtf (69\\uc0\\u8211{}71)}","plainCitation":"(69–71)"},"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Pr="00D62049">
        <w:fldChar w:fldCharType="separate"/>
      </w:r>
      <w:r w:rsidRPr="00D62049">
        <w:t>(69–71)</w:t>
      </w:r>
      <w:r w:rsidRPr="00D62049">
        <w:fldChar w:fldCharType="end"/>
      </w:r>
      <w:r w:rsidRPr="00D62049">
        <w:t>.</w:t>
      </w:r>
    </w:p>
    <w:p w:rsidR="007D42E0" w:rsidRDefault="007D42E0" w:rsidP="007D42E0">
      <w:pPr>
        <w:pStyle w:val="Figure"/>
      </w:pPr>
      <w:r w:rsidRPr="00D62049">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BB7BF7" w:rsidRDefault="007D42E0" w:rsidP="00C86451">
      <w:pPr>
        <w:pStyle w:val="Caption"/>
      </w:pPr>
      <w:bookmarkStart w:id="37" w:name="_Toc466059322"/>
      <w:r w:rsidRPr="00BB7BF7">
        <w:t xml:space="preserve">Figure </w:t>
      </w:r>
      <w:r w:rsidR="00D97E6B">
        <w:fldChar w:fldCharType="begin"/>
      </w:r>
      <w:r w:rsidR="00D97E6B">
        <w:instrText xml:space="preserve"> STYLER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12</w:t>
      </w:r>
      <w:r w:rsidR="00D97E6B">
        <w:rPr>
          <w:noProof/>
        </w:rPr>
        <w:fldChar w:fldCharType="end"/>
      </w:r>
      <w:r w:rsidRPr="00BB7BF7">
        <w:t>. Cobweb plots of the logistic map pulling initial population values of 0.1 (A), 0.5 (B), and 0.9 (C) into the same fixed-point attractor over time. At this growth rate parameter value of 2.7, the Lyapunov is negative.</w:t>
      </w:r>
      <w:bookmarkEnd w:id="37"/>
    </w:p>
    <w:p w:rsidR="009110E0" w:rsidRDefault="009110E0" w:rsidP="00C33948">
      <w:r w:rsidRPr="00D62049">
        <w:t xml:space="preserve">This nonlinear divergence of </w:t>
      </w:r>
      <w:r w:rsidRPr="00D62049">
        <w:rPr>
          <w:i/>
        </w:rPr>
        <w:t>very</w:t>
      </w:r>
      <w:r w:rsidRPr="00D62049">
        <w:t xml:space="preserve"> similar values makes real-world modeling and prediction difficult, because we must measure the parameters and system state with infinite precision. Otherwise, tiny errors in measurement or rounding are compounded </w:t>
      </w:r>
      <w:r w:rsidRPr="00D62049">
        <w:lastRenderedPageBreak/>
        <w:t xml:space="preserve">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D62049">
        <w:t>chapter</w:t>
      </w:r>
      <w:r w:rsidRPr="00D62049">
        <w:t xml:space="preserve">: “the present determines the future, but the approximate present does not approximately determine the future” </w:t>
      </w:r>
      <w:r w:rsidRPr="00D62049">
        <w:fldChar w:fldCharType="begin"/>
      </w:r>
      <w:r w:rsidRPr="00D62049">
        <w:instrText xml:space="preserve"> ADDIN ZOTERO_ITEM CSL_CITATION {"citationID":"b7rgnrqoq","properties":{"formattedCitation":"(39)","plainCitation":"(39)"},"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Pr="00D62049">
        <w:fldChar w:fldCharType="separate"/>
      </w:r>
      <w:r w:rsidRPr="00D62049">
        <w:t>(39)</w:t>
      </w:r>
      <w:r w:rsidRPr="00D62049">
        <w:fldChar w:fldCharType="end"/>
      </w:r>
      <w:r w:rsidRPr="00D62049">
        <w:t>.</w:t>
      </w:r>
    </w:p>
    <w:p w:rsidR="007D42E0" w:rsidRDefault="007D42E0" w:rsidP="007D42E0">
      <w:pPr>
        <w:pStyle w:val="Figure"/>
      </w:pPr>
      <w:r w:rsidRPr="00D62049">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D62049" w:rsidRDefault="007D42E0" w:rsidP="00C86451">
      <w:pPr>
        <w:pStyle w:val="Caption"/>
      </w:pPr>
      <w:bookmarkStart w:id="38" w:name="_Toc466059323"/>
      <w:r>
        <w:t xml:space="preserve">Figure </w:t>
      </w:r>
      <w:r w:rsidR="00D97E6B">
        <w:fldChar w:fldCharType="begin"/>
      </w:r>
      <w:r w:rsidR="00D97E6B">
        <w:instrText xml:space="preserve"> STYLERE</w:instrText>
      </w:r>
      <w:r w:rsidR="00D97E6B">
        <w:instrText xml:space="preserve">F 1 \s </w:instrText>
      </w:r>
      <w:r w:rsidR="00D97E6B">
        <w:fldChar w:fldCharType="separate"/>
      </w:r>
      <w:r w:rsidR="009053C7">
        <w:rPr>
          <w:noProof/>
        </w:rPr>
        <w:t>2</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13</w:t>
      </w:r>
      <w:r w:rsidR="00D97E6B">
        <w:rPr>
          <w:noProof/>
        </w:rPr>
        <w:fldChar w:fldCharType="end"/>
      </w:r>
      <w:r>
        <w:t xml:space="preserve">. </w:t>
      </w:r>
      <w:r w:rsidRPr="00BD2822">
        <w:t xml:space="preserve">Plot of two time series with identical dynamics, one starting at an initial population value of 0.5 (blue) and the other starting at 0.50001 (red). At this growth rate parameter value of 3.9, the Lyapunov is positive – thus the system is chaotic and </w:t>
      </w:r>
      <w:r w:rsidRPr="00D62049">
        <w:t>we can see the nearby points diverge over time.</w:t>
      </w:r>
      <w:bookmarkEnd w:id="38"/>
    </w:p>
    <w:p w:rsidR="009110E0" w:rsidRPr="00D62049" w:rsidRDefault="009110E0" w:rsidP="00C33948">
      <w:r w:rsidRPr="00D62049">
        <w:t xml:space="preserve">As a demonstration of this, we run the logistic model with two </w:t>
      </w:r>
      <w:r w:rsidRPr="00D62049">
        <w:rPr>
          <w:i/>
          <w:iCs/>
        </w:rPr>
        <w:t>very</w:t>
      </w:r>
      <w:r w:rsidRPr="00D62049">
        <w:t xml:space="preserve"> similar initial population values, shown in Figure </w:t>
      </w:r>
      <w:r w:rsidR="00A871E1">
        <w:t>2.</w:t>
      </w:r>
      <w:r w:rsidRPr="00D62049">
        <w:t xml:space="preserve">13. Both have the same growth rate parameter value of 3.9. The blue line represents an initial population value of 0.5 and the red line represents an initial population of 0.50001. These two initial conditions are </w:t>
      </w:r>
      <w:r w:rsidRPr="00D62049">
        <w:rPr>
          <w:iCs/>
        </w:rPr>
        <w:t>extremely</w:t>
      </w:r>
      <w:r w:rsidRPr="00D62049">
        <w:t xml:space="preserve"> close to one another and accordingly their trajectories look essentially identical for the first 30 generations. After that, however, the minuscule difference in initial conditions </w:t>
      </w:r>
      <w:r w:rsidRPr="00D62049">
        <w:lastRenderedPageBreak/>
        <w:t>compounds to the point that by the 40th generation the two lines show little in common. What began as nearly indistinguishable initial conditions produces completely different outcomes over time due to nonlinearity and exponential divergence.</w:t>
      </w:r>
    </w:p>
    <w:p w:rsidR="009110E0" w:rsidRPr="00D62049" w:rsidRDefault="009110E0" w:rsidP="00C33948">
      <w:r w:rsidRPr="00D62049">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D62049">
        <w:rPr>
          <w:i/>
        </w:rPr>
        <w:t>butterfly effect</w:t>
      </w:r>
      <w:r w:rsidRPr="00D62049">
        <w:t xml:space="preserve">: a butterfly flaps its wings in China and sets off a tornado in Texas. Small events compound and irreversibly alter the future of the universe. In Figure </w:t>
      </w:r>
      <w:r w:rsidR="00A871E1">
        <w:t>2.</w:t>
      </w:r>
      <w:r w:rsidRPr="00D62049">
        <w:t>13, a tiny fluctuation of 0.00001 makes an enormous difference in the behavior and state of the system 40 generations later. Although this system</w:t>
      </w:r>
      <w:r w:rsidR="00E05270">
        <w:t>’</w:t>
      </w:r>
      <w:r w:rsidRPr="00D62049">
        <w:t xml:space="preserve">s future cannot be predicted, we </w:t>
      </w:r>
      <w:r w:rsidRPr="00D62049">
        <w:rPr>
          <w:i/>
        </w:rPr>
        <w:t>can</w:t>
      </w:r>
      <w:r w:rsidRPr="00D62049">
        <w:t xml:space="preserve"> characterize its dynamics geometrically with phase diagrams, bifurcation plots, and cobweb plots – and statistically with Lyapunov exponents and fractal dimensions.</w:t>
      </w:r>
    </w:p>
    <w:p w:rsidR="006115C9" w:rsidRPr="00D62049" w:rsidRDefault="006115C9" w:rsidP="00C33948"/>
    <w:p w:rsidR="009110E0" w:rsidRPr="00D62049" w:rsidRDefault="003A4B0B" w:rsidP="00C33948">
      <w:pPr>
        <w:pStyle w:val="Heading2"/>
      </w:pPr>
      <w:bookmarkStart w:id="39" w:name="_Toc466059444"/>
      <w:r>
        <w:t>Discussion</w:t>
      </w:r>
      <w:bookmarkEnd w:id="39"/>
    </w:p>
    <w:p w:rsidR="005538FD" w:rsidRDefault="009110E0" w:rsidP="00C33948">
      <w:r w:rsidRPr="00D62049">
        <w:t xml:space="preserve">This </w:t>
      </w:r>
      <w:r w:rsidR="00085018" w:rsidRPr="00D62049">
        <w:t>chapter</w:t>
      </w:r>
      <w:r w:rsidRPr="00D62049">
        <w:t xml:space="preserve"> had </w:t>
      </w:r>
      <w:r w:rsidR="00D01D44">
        <w:t>two primary</w:t>
      </w:r>
      <w:r w:rsidRPr="00D62049">
        <w:t xml:space="preserve"> aims. First, it introduced the foundational concepts of nonlinear dynamics, chaos, fractals, self-similarity, and the limits of </w:t>
      </w:r>
      <w:r w:rsidRPr="00D62049">
        <w:lastRenderedPageBreak/>
        <w:t>prediction</w:t>
      </w:r>
      <w:r w:rsidR="00D01D44">
        <w:t xml:space="preserve"> through </w:t>
      </w:r>
      <w:r w:rsidR="00D01D44" w:rsidRPr="00D62049">
        <w:t>several visualization methods to analyze and understand the behavior of nonlinear dynamical systems</w:t>
      </w:r>
      <w:r w:rsidRPr="00D62049">
        <w:t xml:space="preserve">. </w:t>
      </w:r>
      <w:r w:rsidR="00D01D44">
        <w:t>Second</w:t>
      </w:r>
      <w:r w:rsidRPr="00D62049">
        <w:t xml:space="preserve">, it </w:t>
      </w:r>
      <w:r w:rsidR="00D01D44">
        <w:t>presented</w:t>
      </w:r>
      <w:r w:rsidRPr="00D62049">
        <w:t xml:space="preserve"> Pynamical</w:t>
      </w:r>
      <w:r w:rsidR="00D01D44">
        <w:t>, a</w:t>
      </w:r>
      <w:r w:rsidRPr="00D62049">
        <w:t xml:space="preserve"> software package for visualizing the behavior of discrete nonlinear dynamical systems. This package </w:t>
      </w:r>
      <w:r w:rsidR="00D01D44">
        <w:t>provides</w:t>
      </w:r>
      <w:r w:rsidRPr="00D62049">
        <w:t xml:space="preserve"> a free, fast, simple, extensible tool to introduce and analyze nonlinear dynamical systems</w:t>
      </w:r>
      <w:r w:rsidR="00E05270">
        <w:t>’</w:t>
      </w:r>
      <w:r w:rsidRPr="00D62049">
        <w:t xml:space="preserve"> behavior </w:t>
      </w:r>
      <w:r w:rsidR="00D01D44">
        <w:t xml:space="preserve">visually – useful for research </w:t>
      </w:r>
      <w:r w:rsidRPr="00D62049">
        <w:t xml:space="preserve">and pedagogy. Nonlinear systems are extremely difficult to solve analytically because they cannot be broken down into constituent parts. </w:t>
      </w:r>
      <w:r w:rsidR="005538FD">
        <w:t>Instead, we used Pynamical to reveal</w:t>
      </w:r>
      <w:r w:rsidRPr="00D62049">
        <w:t xml:space="preserve"> hidden structure and patterns in time series whose underlying dynamics may not be well known. In particular, </w:t>
      </w:r>
      <w:r w:rsidR="005538FD">
        <w:t>it</w:t>
      </w:r>
      <w:r w:rsidRPr="00D62049">
        <w:t xml:space="preserve"> reveal</w:t>
      </w:r>
      <w:r w:rsidR="005538FD">
        <w:t>ed</w:t>
      </w:r>
      <w:r w:rsidRPr="00D62049">
        <w:t xml:space="preserve"> the qualitative behavior of nonlinear dynamical systems over time and in response to parameter variations.</w:t>
      </w:r>
    </w:p>
    <w:p w:rsidR="005538FD" w:rsidRDefault="009110E0" w:rsidP="00C33948">
      <w:r w:rsidRPr="00D62049">
        <w:t xml:space="preserve">This </w:t>
      </w:r>
      <w:r w:rsidR="00085018" w:rsidRPr="00D62049">
        <w:t>chapter</w:t>
      </w:r>
      <w:r w:rsidRPr="00D62049">
        <w:t xml:space="preserve">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w:t>
      </w:r>
      <w:r w:rsidR="00E05270">
        <w:t>’</w:t>
      </w:r>
      <w:r w:rsidRPr="00D62049">
        <w:t>s strange attractor and understand its constrained, deterministic dynamics. Finally, we explored the butterfly effect</w:t>
      </w:r>
      <w:r w:rsidR="00E05270">
        <w:t>’</w:t>
      </w:r>
      <w:r w:rsidRPr="00D62049">
        <w:t xml:space="preserve">s implications of nonlinearity on system sensitivity, as infinitesimal differences in </w:t>
      </w:r>
      <w:r w:rsidRPr="00D62049">
        <w:lastRenderedPageBreak/>
        <w:t>initial conditions compounded over time until nearly identical systems had diverged drastically. Thus in many nonlinear systems, there are fundamental limits to knowledge and prediction.</w:t>
      </w:r>
    </w:p>
    <w:p w:rsidR="006115C9" w:rsidRPr="00D62049" w:rsidRDefault="009110E0" w:rsidP="00C33948">
      <w:r w:rsidRPr="00D62049">
        <w:t xml:space="preserve"> </w:t>
      </w:r>
      <w:r w:rsidR="005538FD" w:rsidRPr="005538FD">
        <w:t xml:space="preserve">During the 1990s, complexity theory grew out of chaos theory and largely supplanted it as an analytic frame for social systems. </w:t>
      </w:r>
      <w:r w:rsidR="00DB0FC5">
        <w:t>Although c</w:t>
      </w:r>
      <w:r w:rsidR="005538FD" w:rsidRPr="005538FD">
        <w:t>omplex</w:t>
      </w:r>
      <w:r w:rsidR="00DB0FC5">
        <w:t xml:space="preserve">ity draws on similar principles, it </w:t>
      </w:r>
      <w:r w:rsidR="0088641C">
        <w:t>emerges as</w:t>
      </w:r>
      <w:r w:rsidR="005538FD" w:rsidRPr="005538FD">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t xml:space="preserve"> is</w:t>
      </w:r>
      <w:r w:rsidR="005538FD" w:rsidRPr="005538FD">
        <w:t>: complex systems have the ability to surprise through novelty and emergence.</w:t>
      </w:r>
      <w:r w:rsidR="005538FD">
        <w:t xml:space="preserve"> The following chapter unpacks these notions </w:t>
      </w:r>
      <w:r w:rsidR="00B657D3">
        <w:t xml:space="preserve">of </w:t>
      </w:r>
      <w:r w:rsidR="005538FD">
        <w:t xml:space="preserve">complexity, examines how they have been applied to the study of cities, and introduces complex </w:t>
      </w:r>
      <w:r w:rsidR="00B475CF">
        <w:t xml:space="preserve">spatial </w:t>
      </w:r>
      <w:r w:rsidR="005538FD">
        <w:t>network analysis.</w:t>
      </w:r>
    </w:p>
    <w:p w:rsidR="006115C9" w:rsidRPr="00D62049" w:rsidRDefault="006115C9" w:rsidP="00C33948"/>
    <w:p w:rsidR="009110E0" w:rsidRPr="00D62049" w:rsidRDefault="009110E0" w:rsidP="00C33948">
      <w:pPr>
        <w:pStyle w:val="Heading2"/>
      </w:pPr>
      <w:bookmarkStart w:id="40" w:name="_Toc466059445"/>
      <w:r w:rsidRPr="00D62049">
        <w:t>References</w:t>
      </w:r>
      <w:bookmarkEnd w:id="40"/>
    </w:p>
    <w:p w:rsidR="006115C9" w:rsidRPr="00D62049" w:rsidRDefault="006115C9" w:rsidP="00C33948"/>
    <w:p w:rsidR="009110E0" w:rsidRPr="00D62049" w:rsidRDefault="009110E0" w:rsidP="00C33948">
      <w:pPr>
        <w:pStyle w:val="Bibliography"/>
      </w:pPr>
      <w:r w:rsidRPr="00D62049">
        <w:fldChar w:fldCharType="begin"/>
      </w:r>
      <w:r w:rsidRPr="00D62049">
        <w:instrText xml:space="preserve"> ADDIN ZOTERO_BIBL {"custom":[]} CSL_BIBLIOGRAPHY </w:instrText>
      </w:r>
      <w:r w:rsidRPr="00D62049">
        <w:fldChar w:fldCharType="separate"/>
      </w:r>
      <w:r w:rsidRPr="00D62049">
        <w:t xml:space="preserve">1. </w:t>
      </w:r>
      <w:r w:rsidRPr="00D62049">
        <w:tab/>
        <w:t xml:space="preserve">Hastings A, Hom CL, Ellner S, Turchin P, Godfray HCJ. Chaos in Ecology: Is Mother Nature a Strange Attractor? </w:t>
      </w:r>
      <w:r w:rsidRPr="00D62049">
        <w:rPr>
          <w:i/>
        </w:rPr>
        <w:t>Annu Rev Ecol Syst</w:t>
      </w:r>
      <w:r w:rsidRPr="00D62049">
        <w:t xml:space="preserve">. 1993;24:1–33. </w:t>
      </w:r>
    </w:p>
    <w:p w:rsidR="009110E0" w:rsidRPr="00D62049" w:rsidRDefault="009110E0" w:rsidP="00C33948">
      <w:pPr>
        <w:pStyle w:val="Bibliography"/>
      </w:pPr>
      <w:r w:rsidRPr="00D62049">
        <w:lastRenderedPageBreak/>
        <w:t xml:space="preserve">2. </w:t>
      </w:r>
      <w:r w:rsidRPr="00D62049">
        <w:tab/>
        <w:t xml:space="preserve">Rickles D, Hawe P, Shiell A. A Simple Guide to Chaos and Complexity. </w:t>
      </w:r>
      <w:r w:rsidRPr="00D62049">
        <w:rPr>
          <w:i/>
        </w:rPr>
        <w:t>J Epidemiol Community Health</w:t>
      </w:r>
      <w:r w:rsidRPr="00D62049">
        <w:t xml:space="preserve">. 2007 Nov 1;61(11):933–7. </w:t>
      </w:r>
    </w:p>
    <w:p w:rsidR="009110E0" w:rsidRPr="00D62049" w:rsidRDefault="009110E0" w:rsidP="00C33948">
      <w:pPr>
        <w:pStyle w:val="Bibliography"/>
      </w:pPr>
      <w:r w:rsidRPr="00D62049">
        <w:t xml:space="preserve">3. </w:t>
      </w:r>
      <w:r w:rsidRPr="00D62049">
        <w:tab/>
        <w:t xml:space="preserve">Suetani H, Soejima K, Matsuoka R, Parlitz U, Hata H. Manifold Learning Approach for Chaos in the Dripping Faucet. </w:t>
      </w:r>
      <w:r w:rsidRPr="00D62049">
        <w:rPr>
          <w:i/>
        </w:rPr>
        <w:t>Phys Rev E</w:t>
      </w:r>
      <w:r w:rsidRPr="00D62049">
        <w:t xml:space="preserve">. 2012 Sep 17;86(3). </w:t>
      </w:r>
    </w:p>
    <w:p w:rsidR="009110E0" w:rsidRPr="00D62049" w:rsidRDefault="009110E0" w:rsidP="00C33948">
      <w:pPr>
        <w:pStyle w:val="Bibliography"/>
      </w:pPr>
      <w:r w:rsidRPr="00D62049">
        <w:t xml:space="preserve">4. </w:t>
      </w:r>
      <w:r w:rsidRPr="00D62049">
        <w:tab/>
        <w:t xml:space="preserve">Singh SL, Mishra SN, Sinkala W. A New Iterative Approach to Fractal Models. </w:t>
      </w:r>
      <w:r w:rsidRPr="00D62049">
        <w:rPr>
          <w:i/>
        </w:rPr>
        <w:t>Commun Nonlinear Sci Numer Simul</w:t>
      </w:r>
      <w:r w:rsidRPr="00D62049">
        <w:t xml:space="preserve">. 2012 Feb;17(2):521–9. </w:t>
      </w:r>
    </w:p>
    <w:p w:rsidR="009110E0" w:rsidRPr="00D62049" w:rsidRDefault="009110E0" w:rsidP="00C33948">
      <w:pPr>
        <w:pStyle w:val="Bibliography"/>
      </w:pPr>
      <w:r w:rsidRPr="00D62049">
        <w:t xml:space="preserve">5. </w:t>
      </w:r>
      <w:r w:rsidRPr="00D62049">
        <w:tab/>
        <w:t xml:space="preserve">Hoshi RA, Pastre CM, Vanderlei LCM, Godoy MF. Poincaré Plot Indexes of Heart Rate Variability: Relationships with Other Nonlinear Variables. </w:t>
      </w:r>
      <w:r w:rsidRPr="00D62049">
        <w:rPr>
          <w:i/>
        </w:rPr>
        <w:t>Auton Neurosci</w:t>
      </w:r>
      <w:r w:rsidRPr="00D62049">
        <w:t xml:space="preserve">. 2013 Oct;177(2):271–4. </w:t>
      </w:r>
    </w:p>
    <w:p w:rsidR="009110E0" w:rsidRPr="00D62049" w:rsidRDefault="009110E0" w:rsidP="00C33948">
      <w:pPr>
        <w:pStyle w:val="Bibliography"/>
      </w:pPr>
      <w:r w:rsidRPr="00D62049">
        <w:t xml:space="preserve">6. </w:t>
      </w:r>
      <w:r w:rsidRPr="00D62049">
        <w:tab/>
        <w:t xml:space="preserve">Babbs CF. Initiation of Ventricular Fibrillation by a Single Ectopic Beat in Three Dimensional Numerical Models of Ischemic Heart Disease: Abrupt Transition to Chaos. </w:t>
      </w:r>
      <w:r w:rsidRPr="00D62049">
        <w:rPr>
          <w:i/>
        </w:rPr>
        <w:t>J Clin Exp Cardiol</w:t>
      </w:r>
      <w:r w:rsidRPr="00D62049">
        <w:t xml:space="preserve">. 2014;05(10):2–11. </w:t>
      </w:r>
    </w:p>
    <w:p w:rsidR="009110E0" w:rsidRPr="00D62049" w:rsidRDefault="009110E0" w:rsidP="00C33948">
      <w:pPr>
        <w:pStyle w:val="Bibliography"/>
      </w:pPr>
      <w:r w:rsidRPr="00D62049">
        <w:t xml:space="preserve">7. </w:t>
      </w:r>
      <w:r w:rsidRPr="00D62049">
        <w:tab/>
        <w:t xml:space="preserve">Glass L. Introduction to Controversial Topics in Nonlinear Science: Is the Normal Heart Rate Chaotic? </w:t>
      </w:r>
      <w:r w:rsidRPr="00D62049">
        <w:rPr>
          <w:i/>
        </w:rPr>
        <w:t>Chaos</w:t>
      </w:r>
      <w:r w:rsidRPr="00D62049">
        <w:t xml:space="preserve">. 2009;19(2):028501. </w:t>
      </w:r>
    </w:p>
    <w:p w:rsidR="009110E0" w:rsidRPr="00D62049" w:rsidRDefault="009110E0" w:rsidP="00C33948">
      <w:pPr>
        <w:pStyle w:val="Bibliography"/>
      </w:pPr>
      <w:r w:rsidRPr="00D62049">
        <w:t xml:space="preserve">8. </w:t>
      </w:r>
      <w:r w:rsidRPr="00D62049">
        <w:tab/>
        <w:t xml:space="preserve">Hong Z, Dong J. Chaos Theory and Its Application in Modern Cryptography. In Taiyuan, China; 2010. p. 332–4. </w:t>
      </w:r>
    </w:p>
    <w:p w:rsidR="009110E0" w:rsidRPr="00D62049" w:rsidRDefault="009110E0" w:rsidP="00C33948">
      <w:pPr>
        <w:pStyle w:val="Bibliography"/>
      </w:pPr>
      <w:r w:rsidRPr="00D62049">
        <w:lastRenderedPageBreak/>
        <w:t xml:space="preserve">9. </w:t>
      </w:r>
      <w:r w:rsidRPr="00D62049">
        <w:tab/>
        <w:t xml:space="preserve">Makris G, Antoniou I. Cryptography with Chaos. In: </w:t>
      </w:r>
      <w:r w:rsidRPr="00D62049">
        <w:rPr>
          <w:i/>
        </w:rPr>
        <w:t>Proceedings of the 5th Chaotic Modeling and Simulation International Conference</w:t>
      </w:r>
      <w:r w:rsidRPr="00D62049">
        <w:t xml:space="preserve">. Athens, Greece; 2012. p. 309–18. </w:t>
      </w:r>
    </w:p>
    <w:p w:rsidR="009110E0" w:rsidRPr="00D62049" w:rsidRDefault="009110E0" w:rsidP="00C33948">
      <w:pPr>
        <w:pStyle w:val="Bibliography"/>
      </w:pPr>
      <w:r w:rsidRPr="00D62049">
        <w:t xml:space="preserve">10. </w:t>
      </w:r>
      <w:r w:rsidRPr="00D62049">
        <w:tab/>
        <w:t xml:space="preserve">Guastello SJ. Chaos, Catastrophe, and Human Affairs: Applications of Nonlinear Dynamics to Work, Organizations, and Social Evolution. New York: Psychology Press; 2013. </w:t>
      </w:r>
    </w:p>
    <w:p w:rsidR="009110E0" w:rsidRPr="00D62049" w:rsidRDefault="009110E0" w:rsidP="00C33948">
      <w:pPr>
        <w:pStyle w:val="Bibliography"/>
      </w:pPr>
      <w:r w:rsidRPr="00D62049">
        <w:t xml:space="preserve">11. </w:t>
      </w:r>
      <w:r w:rsidRPr="00D62049">
        <w:tab/>
        <w:t xml:space="preserve">Richards D. From Individuals to Groups: The Aggregation of Votes and Chaotic Dynamics. In: Kiel LD, Elliott E, editors. </w:t>
      </w:r>
      <w:r w:rsidRPr="00D62049">
        <w:rPr>
          <w:i/>
        </w:rPr>
        <w:t>Chaos Theory in the Social Sciences</w:t>
      </w:r>
      <w:r w:rsidRPr="00D62049">
        <w:t xml:space="preserve">. Ann Arbor: University of Michigan Press; 1996. p. 89–116. </w:t>
      </w:r>
    </w:p>
    <w:p w:rsidR="009110E0" w:rsidRPr="00D62049" w:rsidRDefault="009110E0" w:rsidP="00C33948">
      <w:pPr>
        <w:pStyle w:val="Bibliography"/>
      </w:pPr>
      <w:r w:rsidRPr="00D62049">
        <w:t xml:space="preserve">12. </w:t>
      </w:r>
      <w:r w:rsidRPr="00D62049">
        <w:tab/>
        <w:t xml:space="preserve">Batty M, Longley P. </w:t>
      </w:r>
      <w:r w:rsidRPr="00D62049">
        <w:rPr>
          <w:i/>
        </w:rPr>
        <w:t>Fractal Cities: A Geometry of Form and Function</w:t>
      </w:r>
      <w:r w:rsidRPr="00D62049">
        <w:t xml:space="preserve">. London: Academic Press; 1994. </w:t>
      </w:r>
    </w:p>
    <w:p w:rsidR="009110E0" w:rsidRPr="00D62049" w:rsidRDefault="009110E0" w:rsidP="00C33948">
      <w:pPr>
        <w:pStyle w:val="Bibliography"/>
      </w:pPr>
      <w:r w:rsidRPr="00D62049">
        <w:t xml:space="preserve">13. </w:t>
      </w:r>
      <w:r w:rsidRPr="00D62049">
        <w:tab/>
        <w:t xml:space="preserve">Batty M, Xie Y. Self-Organized Criticality and Urban Development. </w:t>
      </w:r>
      <w:r w:rsidRPr="00D62049">
        <w:rPr>
          <w:i/>
        </w:rPr>
        <w:t>Discrete Dyn Nat Soc</w:t>
      </w:r>
      <w:r w:rsidRPr="00D62049">
        <w:t xml:space="preserve">. 1999;3(2-3):109–24. </w:t>
      </w:r>
    </w:p>
    <w:p w:rsidR="009110E0" w:rsidRPr="00D62049" w:rsidRDefault="009110E0" w:rsidP="00C33948">
      <w:pPr>
        <w:pStyle w:val="Bibliography"/>
      </w:pPr>
      <w:r w:rsidRPr="00D62049">
        <w:t xml:space="preserve">14. </w:t>
      </w:r>
      <w:r w:rsidRPr="00D62049">
        <w:tab/>
        <w:t xml:space="preserve">Benguigui L, Czamanski D, Marinov M, Portugali Y. When and Where Is a City Fractal? </w:t>
      </w:r>
      <w:r w:rsidRPr="00D62049">
        <w:rPr>
          <w:i/>
        </w:rPr>
        <w:t>Environ Plan B</w:t>
      </w:r>
      <w:r w:rsidRPr="00D62049">
        <w:t xml:space="preserve">. 2000;27(4):507–19. </w:t>
      </w:r>
    </w:p>
    <w:p w:rsidR="009110E0" w:rsidRPr="00D62049" w:rsidRDefault="009110E0" w:rsidP="00C33948">
      <w:pPr>
        <w:pStyle w:val="Bibliography"/>
      </w:pPr>
      <w:r w:rsidRPr="00D62049">
        <w:t xml:space="preserve">15. </w:t>
      </w:r>
      <w:r w:rsidRPr="00D62049">
        <w:tab/>
        <w:t xml:space="preserve">Shen G. Fractal Dimension and Fractal Growth of Urbanized Areas. </w:t>
      </w:r>
      <w:r w:rsidRPr="00D62049">
        <w:rPr>
          <w:i/>
        </w:rPr>
        <w:t>Int J Geogr Inf Sci</w:t>
      </w:r>
      <w:r w:rsidRPr="00D62049">
        <w:t xml:space="preserve">. 2002 Jul;16(5):419–37. </w:t>
      </w:r>
    </w:p>
    <w:p w:rsidR="009110E0" w:rsidRPr="00D62049" w:rsidRDefault="009110E0" w:rsidP="00C33948">
      <w:pPr>
        <w:pStyle w:val="Bibliography"/>
      </w:pPr>
      <w:r w:rsidRPr="00D62049">
        <w:lastRenderedPageBreak/>
        <w:t xml:space="preserve">16. </w:t>
      </w:r>
      <w:r w:rsidRPr="00D62049">
        <w:tab/>
        <w:t xml:space="preserve">Chen Y, Zhou Y. Scaling Laws and Indications of Self-Organized Criticality in Urban Systems. </w:t>
      </w:r>
      <w:r w:rsidRPr="00D62049">
        <w:rPr>
          <w:i/>
        </w:rPr>
        <w:t>Chaos Solitons Fractals</w:t>
      </w:r>
      <w:r w:rsidRPr="00D62049">
        <w:t xml:space="preserve">. 2008;35(1):85–98. </w:t>
      </w:r>
    </w:p>
    <w:p w:rsidR="009110E0" w:rsidRPr="00D62049" w:rsidRDefault="009110E0" w:rsidP="00C33948">
      <w:pPr>
        <w:pStyle w:val="Bibliography"/>
      </w:pPr>
      <w:r w:rsidRPr="00D62049">
        <w:t xml:space="preserve">17. </w:t>
      </w:r>
      <w:r w:rsidRPr="00D62049">
        <w:tab/>
        <w:t xml:space="preserve">Chen W-C. Nonlinear Dynamics and Chaos in a Fractional-Order Financial System. </w:t>
      </w:r>
      <w:r w:rsidRPr="00D62049">
        <w:rPr>
          <w:i/>
        </w:rPr>
        <w:t>Chaos Solitons Fractals</w:t>
      </w:r>
      <w:r w:rsidRPr="00D62049">
        <w:t xml:space="preserve">. 2008 Jun;36(5):1305–14. </w:t>
      </w:r>
    </w:p>
    <w:p w:rsidR="009110E0" w:rsidRPr="00D62049" w:rsidRDefault="009110E0" w:rsidP="00C33948">
      <w:pPr>
        <w:pStyle w:val="Bibliography"/>
      </w:pPr>
      <w:r w:rsidRPr="00D62049">
        <w:t xml:space="preserve">18. </w:t>
      </w:r>
      <w:r w:rsidRPr="00D62049">
        <w:tab/>
        <w:t xml:space="preserve">Guégan D. Chaos in Economics and Finance. </w:t>
      </w:r>
      <w:r w:rsidRPr="00D62049">
        <w:rPr>
          <w:i/>
        </w:rPr>
        <w:t>Annu Rev Control</w:t>
      </w:r>
      <w:r w:rsidRPr="00D62049">
        <w:t xml:space="preserve">. 2009 Apr;33(1):89–93. </w:t>
      </w:r>
    </w:p>
    <w:p w:rsidR="009110E0" w:rsidRPr="00D62049" w:rsidRDefault="009110E0" w:rsidP="00C33948">
      <w:pPr>
        <w:pStyle w:val="Bibliography"/>
      </w:pPr>
      <w:r w:rsidRPr="00D62049">
        <w:t xml:space="preserve">19. </w:t>
      </w:r>
      <w:r w:rsidRPr="00D62049">
        <w:tab/>
        <w:t xml:space="preserve">Puu T. </w:t>
      </w:r>
      <w:r w:rsidRPr="00D62049">
        <w:rPr>
          <w:i/>
        </w:rPr>
        <w:t>Attractors, Bifurcations, &amp; Chaos: Nonlinear Phenomena in Economics</w:t>
      </w:r>
      <w:r w:rsidRPr="00D62049">
        <w:t xml:space="preserve">. 2nd ed. New York: Springer Science &amp; Business Media; 2013. </w:t>
      </w:r>
    </w:p>
    <w:p w:rsidR="009110E0" w:rsidRPr="00D62049" w:rsidRDefault="009110E0" w:rsidP="00C33948">
      <w:pPr>
        <w:pStyle w:val="Bibliography"/>
      </w:pPr>
      <w:r w:rsidRPr="00D62049">
        <w:t xml:space="preserve">20. </w:t>
      </w:r>
      <w:r w:rsidRPr="00D62049">
        <w:tab/>
        <w:t xml:space="preserve">Rosser, Jr. JB. Chaos Theory and Rationality in Economics. In: Kiel LD, Elliott E, editors. </w:t>
      </w:r>
      <w:r w:rsidRPr="00D62049">
        <w:rPr>
          <w:i/>
        </w:rPr>
        <w:t>Chaos Theory in the Social Sciences</w:t>
      </w:r>
      <w:r w:rsidRPr="00D62049">
        <w:t xml:space="preserve">. Ann Arbor: University of Michigan Press; 1996. p. 199–213. </w:t>
      </w:r>
    </w:p>
    <w:p w:rsidR="009110E0" w:rsidRPr="00D62049" w:rsidRDefault="009110E0" w:rsidP="00C33948">
      <w:pPr>
        <w:pStyle w:val="Bibliography"/>
      </w:pPr>
      <w:r w:rsidRPr="00D62049">
        <w:t xml:space="preserve">21. </w:t>
      </w:r>
      <w:r w:rsidRPr="00D62049">
        <w:tab/>
        <w:t xml:space="preserve">Oxley L, George DAR. Economics on the Edge of Chaos: Some Pitfalls of Linearizing Complex Systems. </w:t>
      </w:r>
      <w:r w:rsidRPr="00D62049">
        <w:rPr>
          <w:i/>
        </w:rPr>
        <w:t>Environ Model Softw</w:t>
      </w:r>
      <w:r w:rsidRPr="00D62049">
        <w:t xml:space="preserve">. 2007 May;22(5):580–9. </w:t>
      </w:r>
    </w:p>
    <w:p w:rsidR="009110E0" w:rsidRPr="00D62049" w:rsidRDefault="009110E0" w:rsidP="00C33948">
      <w:pPr>
        <w:pStyle w:val="Bibliography"/>
      </w:pPr>
      <w:r w:rsidRPr="00D62049">
        <w:t xml:space="preserve">22. </w:t>
      </w:r>
      <w:r w:rsidRPr="00D62049">
        <w:tab/>
        <w:t xml:space="preserve">Hamouche MB. Can Chaos Theory Explain Complexity In Urban Fabric? Applications in Traditional Muslim Settlements. </w:t>
      </w:r>
      <w:r w:rsidRPr="00D62049">
        <w:rPr>
          <w:i/>
        </w:rPr>
        <w:t>Nexus Netw J Archit Math</w:t>
      </w:r>
      <w:r w:rsidRPr="00D62049">
        <w:t xml:space="preserve">. 2009 Jul;11(2):217–42. </w:t>
      </w:r>
    </w:p>
    <w:p w:rsidR="009110E0" w:rsidRPr="00D62049" w:rsidRDefault="009110E0" w:rsidP="00C33948">
      <w:pPr>
        <w:pStyle w:val="Bibliography"/>
      </w:pPr>
      <w:r w:rsidRPr="00D62049">
        <w:lastRenderedPageBreak/>
        <w:t xml:space="preserve">23. </w:t>
      </w:r>
      <w:r w:rsidRPr="00D62049">
        <w:tab/>
        <w:t xml:space="preserve">Ostwald MJ. The Fractal Analysis of Architecture: Calibrating the Box-Counting Method Using Scaling Coefficient and Grid Disposition Variables. </w:t>
      </w:r>
      <w:r w:rsidRPr="00D62049">
        <w:rPr>
          <w:i/>
        </w:rPr>
        <w:t>Environ Plan B</w:t>
      </w:r>
      <w:r w:rsidRPr="00D62049">
        <w:t xml:space="preserve">. 2013;40(4):644–63. </w:t>
      </w:r>
    </w:p>
    <w:p w:rsidR="009110E0" w:rsidRPr="00D62049" w:rsidRDefault="009110E0" w:rsidP="00C33948">
      <w:pPr>
        <w:pStyle w:val="Bibliography"/>
      </w:pPr>
      <w:r w:rsidRPr="00D62049">
        <w:t xml:space="preserve">24. </w:t>
      </w:r>
      <w:r w:rsidRPr="00D62049">
        <w:tab/>
        <w:t xml:space="preserve">Cartwright TJ. Planning and Chaos Theory. </w:t>
      </w:r>
      <w:r w:rsidRPr="00D62049">
        <w:rPr>
          <w:i/>
        </w:rPr>
        <w:t>J Am Plann Assoc</w:t>
      </w:r>
      <w:r w:rsidRPr="00D62049">
        <w:t xml:space="preserve">. 1991 Mar 31;57(1):44–56. </w:t>
      </w:r>
    </w:p>
    <w:p w:rsidR="009110E0" w:rsidRPr="00D62049" w:rsidRDefault="009110E0" w:rsidP="00C33948">
      <w:pPr>
        <w:pStyle w:val="Bibliography"/>
      </w:pPr>
      <w:r w:rsidRPr="00D62049">
        <w:t xml:space="preserve">25. </w:t>
      </w:r>
      <w:r w:rsidRPr="00D62049">
        <w:tab/>
        <w:t xml:space="preserve">Innes JE, Booher DE. </w:t>
      </w:r>
      <w:r w:rsidRPr="00D62049">
        <w:rPr>
          <w:i/>
        </w:rPr>
        <w:t>Planning with Complexity</w:t>
      </w:r>
      <w:r w:rsidRPr="00D62049">
        <w:t xml:space="preserve">. London: Routledge; 2010. </w:t>
      </w:r>
    </w:p>
    <w:p w:rsidR="009110E0" w:rsidRPr="00D62049" w:rsidRDefault="009110E0" w:rsidP="00C33948">
      <w:pPr>
        <w:pStyle w:val="Bibliography"/>
      </w:pPr>
      <w:r w:rsidRPr="00D62049">
        <w:t xml:space="preserve">26. </w:t>
      </w:r>
      <w:r w:rsidRPr="00D62049">
        <w:tab/>
        <w:t xml:space="preserve">Batty M, Marshall S. The Origins of Complexity Theory in Cities and Planning. In: Portugali J, Meyer H, Stolk E, Tan E, editors. </w:t>
      </w:r>
      <w:r w:rsidRPr="00D62049">
        <w:rPr>
          <w:i/>
        </w:rPr>
        <w:t>Complexity Theories of Cities Have Come of Age</w:t>
      </w:r>
      <w:r w:rsidRPr="00D62049">
        <w:t xml:space="preserve">. Berlin: Springer; 2012. p. 21–45. </w:t>
      </w:r>
    </w:p>
    <w:p w:rsidR="009110E0" w:rsidRPr="00D62049" w:rsidRDefault="009110E0" w:rsidP="00C33948">
      <w:pPr>
        <w:pStyle w:val="Bibliography"/>
      </w:pPr>
      <w:r w:rsidRPr="00D62049">
        <w:t xml:space="preserve">27. </w:t>
      </w:r>
      <w:r w:rsidRPr="00D62049">
        <w:tab/>
        <w:t xml:space="preserve">Batty M. </w:t>
      </w:r>
      <w:r w:rsidRPr="00D62049">
        <w:rPr>
          <w:i/>
        </w:rPr>
        <w:t>The New Science of Cities</w:t>
      </w:r>
      <w:r w:rsidRPr="00D62049">
        <w:t xml:space="preserve">. Cambridge, MA: MIT Press; 2013. </w:t>
      </w:r>
    </w:p>
    <w:p w:rsidR="009110E0" w:rsidRPr="00D62049" w:rsidRDefault="009110E0" w:rsidP="00C33948">
      <w:pPr>
        <w:pStyle w:val="Bibliography"/>
      </w:pPr>
      <w:r w:rsidRPr="00D62049">
        <w:t xml:space="preserve">28. </w:t>
      </w:r>
      <w:r w:rsidRPr="00D62049">
        <w:tab/>
        <w:t xml:space="preserve">Alpigini JJ. Dynamical System Visualization and Analysis via Performance Maps. </w:t>
      </w:r>
      <w:r w:rsidRPr="00D62049">
        <w:rPr>
          <w:i/>
        </w:rPr>
        <w:t>Inf Vis</w:t>
      </w:r>
      <w:r w:rsidRPr="00D62049">
        <w:t xml:space="preserve">. 2004;3(4):271–87. </w:t>
      </w:r>
    </w:p>
    <w:p w:rsidR="009110E0" w:rsidRPr="00D62049" w:rsidRDefault="009110E0" w:rsidP="00C33948">
      <w:pPr>
        <w:pStyle w:val="Bibliography"/>
      </w:pPr>
      <w:r w:rsidRPr="00D62049">
        <w:t xml:space="preserve">29. </w:t>
      </w:r>
      <w:r w:rsidRPr="00D62049">
        <w:tab/>
        <w:t xml:space="preserve">Layek GC. </w:t>
      </w:r>
      <w:r w:rsidRPr="00D62049">
        <w:rPr>
          <w:i/>
        </w:rPr>
        <w:t>An Introduction to Dynamical Systems and Chaos</w:t>
      </w:r>
      <w:r w:rsidRPr="00D62049">
        <w:t xml:space="preserve">. New Delhi: Springer India; 2015. </w:t>
      </w:r>
    </w:p>
    <w:p w:rsidR="009110E0" w:rsidRPr="00D62049" w:rsidRDefault="009110E0" w:rsidP="00C33948">
      <w:pPr>
        <w:pStyle w:val="Bibliography"/>
      </w:pPr>
      <w:r w:rsidRPr="00D62049">
        <w:t xml:space="preserve">30. </w:t>
      </w:r>
      <w:r w:rsidRPr="00D62049">
        <w:tab/>
        <w:t xml:space="preserve">Chen C. </w:t>
      </w:r>
      <w:r w:rsidRPr="00D62049">
        <w:rPr>
          <w:i/>
        </w:rPr>
        <w:t>Information Visualization: Beyond the Horizon</w:t>
      </w:r>
      <w:r w:rsidRPr="00D62049">
        <w:t xml:space="preserve">. 2nd ed. London: Springer-Verlag; 2006. </w:t>
      </w:r>
    </w:p>
    <w:p w:rsidR="009110E0" w:rsidRPr="00D62049" w:rsidRDefault="009110E0" w:rsidP="00C33948">
      <w:pPr>
        <w:pStyle w:val="Bibliography"/>
      </w:pPr>
      <w:r w:rsidRPr="00D62049">
        <w:t xml:space="preserve">31. </w:t>
      </w:r>
      <w:r w:rsidRPr="00D62049">
        <w:tab/>
        <w:t xml:space="preserve">Lorenz EN. Deterministic Nonperiodic Flow. </w:t>
      </w:r>
      <w:r w:rsidRPr="00D62049">
        <w:rPr>
          <w:i/>
        </w:rPr>
        <w:t>J Atmospheric Sci</w:t>
      </w:r>
      <w:r w:rsidRPr="00D62049">
        <w:t xml:space="preserve">. 1963;20:130–41. </w:t>
      </w:r>
    </w:p>
    <w:p w:rsidR="009110E0" w:rsidRPr="00D62049" w:rsidRDefault="009110E0" w:rsidP="00C33948">
      <w:pPr>
        <w:pStyle w:val="Bibliography"/>
      </w:pPr>
      <w:r w:rsidRPr="00D62049">
        <w:lastRenderedPageBreak/>
        <w:t xml:space="preserve">32. </w:t>
      </w:r>
      <w:r w:rsidRPr="00D62049">
        <w:tab/>
        <w:t xml:space="preserve">May RM. Simple Mathematical Models with Very Complicated Dynamics. </w:t>
      </w:r>
      <w:r w:rsidRPr="00D62049">
        <w:rPr>
          <w:i/>
        </w:rPr>
        <w:t>Nature</w:t>
      </w:r>
      <w:r w:rsidRPr="00D62049">
        <w:t xml:space="preserve">. 1976;261:459–67. </w:t>
      </w:r>
    </w:p>
    <w:p w:rsidR="009110E0" w:rsidRPr="00D62049" w:rsidRDefault="009110E0" w:rsidP="00C33948">
      <w:pPr>
        <w:pStyle w:val="Bibliography"/>
      </w:pPr>
      <w:r w:rsidRPr="00D62049">
        <w:t xml:space="preserve">33. </w:t>
      </w:r>
      <w:r w:rsidRPr="00D62049">
        <w:tab/>
        <w:t xml:space="preserve">Packard NH, Crutchfield JP, Farmer JD, Shaw RS. Geometry from a Time Series. </w:t>
      </w:r>
      <w:r w:rsidRPr="00D62049">
        <w:rPr>
          <w:i/>
        </w:rPr>
        <w:t>Phys Rev Lett</w:t>
      </w:r>
      <w:r w:rsidRPr="00D62049">
        <w:t xml:space="preserve">. 1980 Sep 1;45(9):712–6. </w:t>
      </w:r>
    </w:p>
    <w:p w:rsidR="009110E0" w:rsidRPr="00D62049" w:rsidRDefault="009110E0" w:rsidP="00C33948">
      <w:pPr>
        <w:pStyle w:val="Bibliography"/>
      </w:pPr>
      <w:r w:rsidRPr="00D62049">
        <w:t xml:space="preserve">34. </w:t>
      </w:r>
      <w:r w:rsidRPr="00D62049">
        <w:tab/>
        <w:t xml:space="preserve">Bradley E. Time Series Analysis. In: Hand D, Berthold M, editors. </w:t>
      </w:r>
      <w:r w:rsidRPr="00D62049">
        <w:rPr>
          <w:i/>
        </w:rPr>
        <w:t>Intelligent Data Analysis: An Introduction</w:t>
      </w:r>
      <w:r w:rsidRPr="00D62049">
        <w:t xml:space="preserve">. 2nd ed. Berlin: Springer-Verlag; 2003. </w:t>
      </w:r>
    </w:p>
    <w:p w:rsidR="009110E0" w:rsidRPr="00D62049" w:rsidRDefault="009110E0" w:rsidP="00C33948">
      <w:pPr>
        <w:pStyle w:val="Bibliography"/>
      </w:pPr>
      <w:r w:rsidRPr="00D62049">
        <w:t xml:space="preserve">35. </w:t>
      </w:r>
      <w:r w:rsidRPr="00D62049">
        <w:tab/>
        <w:t xml:space="preserve">Bradley E, Kantz H. Nonlinear Time-Series Analysis Revisited. </w:t>
      </w:r>
      <w:r w:rsidRPr="00D62049">
        <w:rPr>
          <w:i/>
        </w:rPr>
        <w:t>Chaos</w:t>
      </w:r>
      <w:r w:rsidRPr="00D62049">
        <w:t xml:space="preserve">. 2015;25(9):097610. </w:t>
      </w:r>
    </w:p>
    <w:p w:rsidR="009110E0" w:rsidRPr="00D62049" w:rsidRDefault="009110E0" w:rsidP="00C33948">
      <w:pPr>
        <w:pStyle w:val="Bibliography"/>
      </w:pPr>
      <w:r w:rsidRPr="00D62049">
        <w:t xml:space="preserve">36. </w:t>
      </w:r>
      <w:r w:rsidRPr="00D62049">
        <w:tab/>
        <w:t xml:space="preserve">Chettiparamb A. Metaphors in Complexity Theory and Planning. </w:t>
      </w:r>
      <w:r w:rsidRPr="00D62049">
        <w:rPr>
          <w:i/>
        </w:rPr>
        <w:t>Plan Theory</w:t>
      </w:r>
      <w:r w:rsidRPr="00D62049">
        <w:t xml:space="preserve">. 2006 Mar 1;5(1):71–91. </w:t>
      </w:r>
    </w:p>
    <w:p w:rsidR="009110E0" w:rsidRPr="00D62049" w:rsidRDefault="009110E0" w:rsidP="00C33948">
      <w:pPr>
        <w:pStyle w:val="Bibliography"/>
      </w:pPr>
      <w:r w:rsidRPr="00D62049">
        <w:t xml:space="preserve">37. </w:t>
      </w:r>
      <w:r w:rsidRPr="00D62049">
        <w:tab/>
        <w:t>Tomida AG. Matlab Toolbox and GUI for Analyzing One-Dimensional Chaotic Maps. In Perugia: IEEE; 2008. p. 321–30.</w:t>
      </w:r>
    </w:p>
    <w:p w:rsidR="009110E0" w:rsidRPr="00D62049" w:rsidRDefault="009110E0" w:rsidP="00C33948">
      <w:pPr>
        <w:pStyle w:val="Bibliography"/>
      </w:pPr>
      <w:r w:rsidRPr="00D62049">
        <w:t xml:space="preserve">38. </w:t>
      </w:r>
      <w:r w:rsidRPr="00D62049">
        <w:tab/>
        <w:t xml:space="preserve">Stewart I. The Lorenz Attractor Exists. </w:t>
      </w:r>
      <w:r w:rsidRPr="00D62049">
        <w:rPr>
          <w:i/>
        </w:rPr>
        <w:t>Nature</w:t>
      </w:r>
      <w:r w:rsidRPr="00D62049">
        <w:t xml:space="preserve">. 2000 Aug;406(6799):948–9. </w:t>
      </w:r>
    </w:p>
    <w:p w:rsidR="009110E0" w:rsidRPr="00D62049" w:rsidRDefault="009110E0" w:rsidP="00C33948">
      <w:pPr>
        <w:pStyle w:val="Bibliography"/>
      </w:pPr>
      <w:r w:rsidRPr="00D62049">
        <w:t xml:space="preserve">39. </w:t>
      </w:r>
      <w:r w:rsidRPr="00D62049">
        <w:tab/>
        <w:t xml:space="preserve">Danforth CM. Chaos in an Atmosphere Hanging on a Wall. </w:t>
      </w:r>
      <w:r w:rsidRPr="00D62049">
        <w:rPr>
          <w:i/>
        </w:rPr>
        <w:t>Mathematics of Planet Earth</w:t>
      </w:r>
      <w:r w:rsidRPr="00D62049">
        <w:t>. 2013. http://mpe2013.org/2013/03/17/chaos-in-an-atmosphere-hanging-on-a-wall/</w:t>
      </w:r>
    </w:p>
    <w:p w:rsidR="009110E0" w:rsidRPr="00D62049" w:rsidRDefault="009110E0" w:rsidP="00C33948">
      <w:pPr>
        <w:pStyle w:val="Bibliography"/>
      </w:pPr>
      <w:r w:rsidRPr="00D62049">
        <w:t xml:space="preserve">40. </w:t>
      </w:r>
      <w:r w:rsidRPr="00D62049">
        <w:tab/>
        <w:t xml:space="preserve">Gleick J. </w:t>
      </w:r>
      <w:r w:rsidRPr="00D62049">
        <w:rPr>
          <w:i/>
        </w:rPr>
        <w:t>Chaos: Making a New Science</w:t>
      </w:r>
      <w:r w:rsidRPr="00D62049">
        <w:t xml:space="preserve">. Indianapolis: Cardinal; 1991. </w:t>
      </w:r>
    </w:p>
    <w:p w:rsidR="009110E0" w:rsidRPr="00D62049" w:rsidRDefault="009110E0" w:rsidP="00C33948">
      <w:pPr>
        <w:pStyle w:val="Bibliography"/>
      </w:pPr>
      <w:r w:rsidRPr="00D62049">
        <w:lastRenderedPageBreak/>
        <w:t xml:space="preserve">41. </w:t>
      </w:r>
      <w:r w:rsidRPr="00D62049">
        <w:tab/>
        <w:t xml:space="preserve">May RM. Biological Populations with Nonoverlapping Generations: Stable Points, Stable Cycles, and Chaos. </w:t>
      </w:r>
      <w:r w:rsidRPr="00D62049">
        <w:rPr>
          <w:i/>
        </w:rPr>
        <w:t>Science</w:t>
      </w:r>
      <w:r w:rsidRPr="00D62049">
        <w:t xml:space="preserve">. 1974 Nov;186(4164):645–7. </w:t>
      </w:r>
    </w:p>
    <w:p w:rsidR="009110E0" w:rsidRPr="00D62049" w:rsidRDefault="009110E0" w:rsidP="00C33948">
      <w:pPr>
        <w:pStyle w:val="Bibliography"/>
      </w:pPr>
      <w:r w:rsidRPr="00D62049">
        <w:t xml:space="preserve">42. </w:t>
      </w:r>
      <w:r w:rsidRPr="00D62049">
        <w:tab/>
        <w:t xml:space="preserve">Li W, Wang K, Su H. Optimal Harvesting Policy for Stochastic Logistic Population Model. </w:t>
      </w:r>
      <w:r w:rsidRPr="00D62049">
        <w:rPr>
          <w:i/>
        </w:rPr>
        <w:t>Appl Math Comput</w:t>
      </w:r>
      <w:r w:rsidRPr="00D62049">
        <w:t xml:space="preserve">. 2011 Sep;218(1):157–62. </w:t>
      </w:r>
    </w:p>
    <w:p w:rsidR="009110E0" w:rsidRPr="00D62049" w:rsidRDefault="009110E0" w:rsidP="00C33948">
      <w:pPr>
        <w:pStyle w:val="Bibliography"/>
      </w:pPr>
      <w:r w:rsidRPr="00D62049">
        <w:t xml:space="preserve">43. </w:t>
      </w:r>
      <w:r w:rsidRPr="00D62049">
        <w:tab/>
        <w:t xml:space="preserve">Pastijn H. Chaotic Growth with the Logistic Model of P.F. Verhulst. In: Ausloos M, Dirickx M, editors. </w:t>
      </w:r>
      <w:r w:rsidRPr="00D62049">
        <w:rPr>
          <w:i/>
        </w:rPr>
        <w:t>The Logistic Map and the Route to Chaos</w:t>
      </w:r>
      <w:r w:rsidRPr="00D62049">
        <w:t xml:space="preserve">. Berlin: Springer-Verlag; 2006. p. 3–11. </w:t>
      </w:r>
    </w:p>
    <w:p w:rsidR="009110E0" w:rsidRPr="00D62049" w:rsidRDefault="009110E0" w:rsidP="00C33948">
      <w:pPr>
        <w:pStyle w:val="Bibliography"/>
      </w:pPr>
      <w:r w:rsidRPr="00D62049">
        <w:t xml:space="preserve">44. </w:t>
      </w:r>
      <w:r w:rsidRPr="00D62049">
        <w:tab/>
        <w:t xml:space="preserve">Strogatz SH. </w:t>
      </w:r>
      <w:r w:rsidRPr="00D62049">
        <w:rPr>
          <w:i/>
        </w:rPr>
        <w:t>Nonlinear Dynamics and Chaos</w:t>
      </w:r>
      <w:r w:rsidRPr="00D62049">
        <w:t xml:space="preserve">. 2nd ed. Boulder: Westview Press; 2014. </w:t>
      </w:r>
    </w:p>
    <w:p w:rsidR="009110E0" w:rsidRPr="00D62049" w:rsidRDefault="009110E0" w:rsidP="00C33948">
      <w:pPr>
        <w:pStyle w:val="Bibliography"/>
      </w:pPr>
      <w:r w:rsidRPr="00D62049">
        <w:t xml:space="preserve">45. </w:t>
      </w:r>
      <w:r w:rsidRPr="00D62049">
        <w:tab/>
        <w:t xml:space="preserve">Ruelle D, Takens F. On the Nature of Turbulence. </w:t>
      </w:r>
      <w:r w:rsidRPr="00D62049">
        <w:rPr>
          <w:i/>
        </w:rPr>
        <w:t>Commun Math Phys</w:t>
      </w:r>
      <w:r w:rsidRPr="00D62049">
        <w:t xml:space="preserve">. 1971;20(3):167–92. </w:t>
      </w:r>
    </w:p>
    <w:p w:rsidR="009110E0" w:rsidRPr="00D62049" w:rsidRDefault="009110E0" w:rsidP="00C33948">
      <w:pPr>
        <w:pStyle w:val="Bibliography"/>
      </w:pPr>
      <w:r w:rsidRPr="00D62049">
        <w:t xml:space="preserve">46. </w:t>
      </w:r>
      <w:r w:rsidRPr="00D62049">
        <w:tab/>
        <w:t xml:space="preserve">Shilnikov L. Bifurcations and Strange Attractors. </w:t>
      </w:r>
      <w:r w:rsidRPr="00D62049">
        <w:rPr>
          <w:i/>
        </w:rPr>
        <w:t>Proc Int Congr Math</w:t>
      </w:r>
      <w:r w:rsidRPr="00D62049">
        <w:t xml:space="preserve">. 2002;III:349–72. </w:t>
      </w:r>
    </w:p>
    <w:p w:rsidR="009110E0" w:rsidRPr="00D62049" w:rsidRDefault="009110E0" w:rsidP="00C33948">
      <w:pPr>
        <w:pStyle w:val="Bibliography"/>
      </w:pPr>
      <w:r w:rsidRPr="00D62049">
        <w:t xml:space="preserve">47. </w:t>
      </w:r>
      <w:r w:rsidRPr="00D62049">
        <w:tab/>
        <w:t xml:space="preserve">Grebogi C, Ott E, Yorke JA. Chaos, Strange Attractors, and Fractal Basin Boundaries in Nonlinear Dynamics. </w:t>
      </w:r>
      <w:r w:rsidRPr="00D62049">
        <w:rPr>
          <w:i/>
        </w:rPr>
        <w:t>Science</w:t>
      </w:r>
      <w:r w:rsidRPr="00D62049">
        <w:t xml:space="preserve">. 1987;238(4827):632–8. </w:t>
      </w:r>
    </w:p>
    <w:p w:rsidR="009110E0" w:rsidRPr="00D62049" w:rsidRDefault="009110E0" w:rsidP="00C33948">
      <w:pPr>
        <w:pStyle w:val="Bibliography"/>
      </w:pPr>
      <w:r w:rsidRPr="00D62049">
        <w:t xml:space="preserve">48. </w:t>
      </w:r>
      <w:r w:rsidRPr="00D62049">
        <w:tab/>
        <w:t>Gershenson C. Introduction to Chaos in Deterministic Systems. University of Sussex; 2004. Available from: http://arxiv.org/abs/nlin/0308023</w:t>
      </w:r>
    </w:p>
    <w:p w:rsidR="009110E0" w:rsidRPr="00D62049" w:rsidRDefault="009110E0" w:rsidP="00C33948">
      <w:pPr>
        <w:pStyle w:val="Bibliography"/>
      </w:pPr>
      <w:r w:rsidRPr="00D62049">
        <w:lastRenderedPageBreak/>
        <w:t xml:space="preserve">49. </w:t>
      </w:r>
      <w:r w:rsidRPr="00D62049">
        <w:tab/>
        <w:t xml:space="preserve">Wu G-C, Baleanu D. Discrete Fractional Logistic Map and Its Chaos. </w:t>
      </w:r>
      <w:r w:rsidRPr="00D62049">
        <w:rPr>
          <w:i/>
        </w:rPr>
        <w:t>Nonlinear Dyn</w:t>
      </w:r>
      <w:r w:rsidRPr="00D62049">
        <w:t xml:space="preserve">. 2014 Jan;75(1-2):283–7. </w:t>
      </w:r>
    </w:p>
    <w:p w:rsidR="009110E0" w:rsidRPr="00D62049" w:rsidRDefault="009110E0" w:rsidP="00C33948">
      <w:pPr>
        <w:pStyle w:val="Bibliography"/>
      </w:pPr>
      <w:r w:rsidRPr="00D62049">
        <w:t xml:space="preserve">50. </w:t>
      </w:r>
      <w:r w:rsidRPr="00D62049">
        <w:tab/>
        <w:t xml:space="preserve">Li T-Y, Yorke JA. Period Three Implies Chaos. </w:t>
      </w:r>
      <w:r w:rsidRPr="00D62049">
        <w:rPr>
          <w:i/>
        </w:rPr>
        <w:t>Am Math Mon</w:t>
      </w:r>
      <w:r w:rsidRPr="00D62049">
        <w:t xml:space="preserve">. 1975 Dec;82(10):985–92. </w:t>
      </w:r>
    </w:p>
    <w:p w:rsidR="009110E0" w:rsidRPr="00D62049" w:rsidRDefault="009110E0" w:rsidP="00C33948">
      <w:pPr>
        <w:pStyle w:val="Bibliography"/>
      </w:pPr>
      <w:r w:rsidRPr="00D62049">
        <w:t xml:space="preserve">51. </w:t>
      </w:r>
      <w:r w:rsidRPr="00D62049">
        <w:tab/>
        <w:t xml:space="preserve">Feigenbaum MJ. Quantitative Universality for a Class of Nonlinear Transformations. </w:t>
      </w:r>
      <w:r w:rsidRPr="00D62049">
        <w:rPr>
          <w:i/>
        </w:rPr>
        <w:t>J Stat Phys</w:t>
      </w:r>
      <w:r w:rsidRPr="00D62049">
        <w:t xml:space="preserve">. 1978;19(1):25–52. </w:t>
      </w:r>
    </w:p>
    <w:p w:rsidR="009110E0" w:rsidRPr="00D62049" w:rsidRDefault="009110E0" w:rsidP="00C33948">
      <w:pPr>
        <w:pStyle w:val="Bibliography"/>
      </w:pPr>
      <w:r w:rsidRPr="00D62049">
        <w:t xml:space="preserve">52. </w:t>
      </w:r>
      <w:r w:rsidRPr="00D62049">
        <w:tab/>
        <w:t xml:space="preserve">Feigenbaum MJ. Universal Behavior in Nonlinear Systems. </w:t>
      </w:r>
      <w:r w:rsidRPr="00D62049">
        <w:rPr>
          <w:i/>
        </w:rPr>
        <w:t>Phys Nonlinear Phenom</w:t>
      </w:r>
      <w:r w:rsidRPr="00D62049">
        <w:t xml:space="preserve">. 1983;7(1):16–39. </w:t>
      </w:r>
    </w:p>
    <w:p w:rsidR="009110E0" w:rsidRPr="00D62049" w:rsidRDefault="009110E0" w:rsidP="00C33948">
      <w:pPr>
        <w:pStyle w:val="Bibliography"/>
      </w:pPr>
      <w:r w:rsidRPr="00D62049">
        <w:t xml:space="preserve">53. </w:t>
      </w:r>
      <w:r w:rsidRPr="00D62049">
        <w:tab/>
        <w:t xml:space="preserve">Hénon M. A Two-Dimensional Mapping with a Strange Attractor. </w:t>
      </w:r>
      <w:r w:rsidRPr="00D62049">
        <w:rPr>
          <w:i/>
        </w:rPr>
        <w:t>Commun Math Phys</w:t>
      </w:r>
      <w:r w:rsidRPr="00D62049">
        <w:t xml:space="preserve">. 1976;50(1):69–77. </w:t>
      </w:r>
    </w:p>
    <w:p w:rsidR="009110E0" w:rsidRPr="00D62049" w:rsidRDefault="009110E0" w:rsidP="00C33948">
      <w:pPr>
        <w:pStyle w:val="Bibliography"/>
      </w:pPr>
      <w:r w:rsidRPr="00D62049">
        <w:t xml:space="preserve">54. </w:t>
      </w:r>
      <w:r w:rsidRPr="00D62049">
        <w:tab/>
        <w:t xml:space="preserve">Farmer JD, Ott E, Yorke JA. The Dimension of Chaotic Attractors. </w:t>
      </w:r>
      <w:r w:rsidRPr="00D62049">
        <w:rPr>
          <w:i/>
        </w:rPr>
        <w:t>Phys Nonlinear Phenom</w:t>
      </w:r>
      <w:r w:rsidRPr="00D62049">
        <w:t xml:space="preserve">. 1983;153–80. </w:t>
      </w:r>
    </w:p>
    <w:p w:rsidR="009110E0" w:rsidRPr="00D62049" w:rsidRDefault="009110E0" w:rsidP="00C33948">
      <w:pPr>
        <w:pStyle w:val="Bibliography"/>
      </w:pPr>
      <w:r w:rsidRPr="00D62049">
        <w:t xml:space="preserve">55. </w:t>
      </w:r>
      <w:r w:rsidRPr="00D62049">
        <w:tab/>
        <w:t xml:space="preserve">Grassberger P, Procaccia I. Characterization of Strange Attractors. </w:t>
      </w:r>
      <w:r w:rsidRPr="00D62049">
        <w:rPr>
          <w:i/>
        </w:rPr>
        <w:t>Phys Rev Lett</w:t>
      </w:r>
      <w:r w:rsidRPr="00D62049">
        <w:t xml:space="preserve">. 1983 Jan;50(5):346–9. </w:t>
      </w:r>
    </w:p>
    <w:p w:rsidR="009110E0" w:rsidRPr="00D62049" w:rsidRDefault="009110E0" w:rsidP="00C33948">
      <w:pPr>
        <w:pStyle w:val="Bibliography"/>
      </w:pPr>
      <w:r w:rsidRPr="00D62049">
        <w:t xml:space="preserve">56. </w:t>
      </w:r>
      <w:r w:rsidRPr="00D62049">
        <w:tab/>
        <w:t xml:space="preserve">Mandelbrot BB. How Long Is the Coast of Britain? </w:t>
      </w:r>
      <w:r w:rsidRPr="00D62049">
        <w:rPr>
          <w:i/>
        </w:rPr>
        <w:t>Science</w:t>
      </w:r>
      <w:r w:rsidRPr="00D62049">
        <w:t xml:space="preserve">. 1967;156(3775):636–8. </w:t>
      </w:r>
    </w:p>
    <w:p w:rsidR="009110E0" w:rsidRPr="00D62049" w:rsidRDefault="009110E0" w:rsidP="00C33948">
      <w:pPr>
        <w:pStyle w:val="Bibliography"/>
      </w:pPr>
      <w:r w:rsidRPr="00D62049">
        <w:t xml:space="preserve">57. </w:t>
      </w:r>
      <w:r w:rsidRPr="00D62049">
        <w:tab/>
        <w:t xml:space="preserve">Mandelbrot BB. </w:t>
      </w:r>
      <w:r w:rsidRPr="00D62049">
        <w:rPr>
          <w:i/>
        </w:rPr>
        <w:t>The Fractal Geometry of Nature</w:t>
      </w:r>
      <w:r w:rsidRPr="00D62049">
        <w:t xml:space="preserve">. New York: Macmillan; 1983. </w:t>
      </w:r>
    </w:p>
    <w:p w:rsidR="009110E0" w:rsidRPr="00D62049" w:rsidRDefault="009110E0" w:rsidP="00C33948">
      <w:pPr>
        <w:pStyle w:val="Bibliography"/>
      </w:pPr>
      <w:r w:rsidRPr="00D62049">
        <w:lastRenderedPageBreak/>
        <w:t xml:space="preserve">58. </w:t>
      </w:r>
      <w:r w:rsidRPr="00D62049">
        <w:tab/>
        <w:t xml:space="preserve">Mandelbrot BB. </w:t>
      </w:r>
      <w:r w:rsidRPr="00D62049">
        <w:rPr>
          <w:i/>
        </w:rPr>
        <w:t>Multifractals and 1/f Noise</w:t>
      </w:r>
      <w:r w:rsidRPr="00D62049">
        <w:t xml:space="preserve">. New York: Springer; 1999. </w:t>
      </w:r>
    </w:p>
    <w:p w:rsidR="009110E0" w:rsidRPr="00D62049" w:rsidRDefault="009110E0" w:rsidP="00C33948">
      <w:pPr>
        <w:pStyle w:val="Bibliography"/>
      </w:pPr>
      <w:r w:rsidRPr="00D62049">
        <w:t xml:space="preserve">59. </w:t>
      </w:r>
      <w:r w:rsidRPr="00D62049">
        <w:tab/>
        <w:t xml:space="preserve">Huikuri HV, Mäkikallio TH, Peng C-K, Goldberger AL, Hintze U, Møller M, et al. Fractal Correlation Properties of RR Interval Dynamics and Mortality in Patients with Depressed Left Ventricular Function after an Acute Myocardial Infarction. </w:t>
      </w:r>
      <w:r w:rsidRPr="00D62049">
        <w:rPr>
          <w:i/>
        </w:rPr>
        <w:t>Circulation</w:t>
      </w:r>
      <w:r w:rsidRPr="00D62049">
        <w:t xml:space="preserve">. 2000;101(1):47–53. </w:t>
      </w:r>
    </w:p>
    <w:p w:rsidR="009110E0" w:rsidRPr="00D62049" w:rsidRDefault="009110E0" w:rsidP="00C33948">
      <w:pPr>
        <w:pStyle w:val="Bibliography"/>
      </w:pPr>
      <w:r w:rsidRPr="00D62049">
        <w:t xml:space="preserve">60. </w:t>
      </w:r>
      <w:r w:rsidRPr="00D62049">
        <w:tab/>
        <w:t xml:space="preserve">Takens F. Detecting Strange Attractors in Turbulence. In: Rand D, Young LS, editors. </w:t>
      </w:r>
      <w:r w:rsidRPr="00D62049">
        <w:rPr>
          <w:i/>
        </w:rPr>
        <w:t>Dynamical Systems and Turbulence</w:t>
      </w:r>
      <w:r w:rsidRPr="00D62049">
        <w:t xml:space="preserve">. Berlin: Springer-Verlag; 1981. p. 366–81. </w:t>
      </w:r>
    </w:p>
    <w:p w:rsidR="009110E0" w:rsidRPr="00D62049" w:rsidRDefault="009110E0" w:rsidP="00C33948">
      <w:pPr>
        <w:pStyle w:val="Bibliography"/>
      </w:pPr>
      <w:r w:rsidRPr="00D62049">
        <w:t xml:space="preserve">61. </w:t>
      </w:r>
      <w:r w:rsidRPr="00D62049">
        <w:tab/>
        <w:t xml:space="preserve">Theiler J. Estimating Fractal Dimension. </w:t>
      </w:r>
      <w:r w:rsidRPr="00D62049">
        <w:rPr>
          <w:i/>
        </w:rPr>
        <w:t>J Opt Soc Am A</w:t>
      </w:r>
      <w:r w:rsidRPr="00D62049">
        <w:t xml:space="preserve">. 1990 Jun;7(6):1055–73. </w:t>
      </w:r>
    </w:p>
    <w:p w:rsidR="009110E0" w:rsidRPr="00D62049" w:rsidRDefault="009110E0" w:rsidP="00C33948">
      <w:pPr>
        <w:pStyle w:val="Bibliography"/>
      </w:pPr>
      <w:r w:rsidRPr="00D62049">
        <w:t xml:space="preserve">62. </w:t>
      </w:r>
      <w:r w:rsidRPr="00D62049">
        <w:tab/>
        <w:t xml:space="preserve">Kekre HB, Sarode T, Halarnkar PN. A Study of Period Doubling in Logistic Map for Shift Parameter. </w:t>
      </w:r>
      <w:r w:rsidRPr="00D62049">
        <w:rPr>
          <w:i/>
        </w:rPr>
        <w:t>Int J Eng Trends Technol</w:t>
      </w:r>
      <w:r w:rsidRPr="00D62049">
        <w:t xml:space="preserve">. 2014 Jul;13(6):281–6. </w:t>
      </w:r>
    </w:p>
    <w:p w:rsidR="009110E0" w:rsidRPr="00D62049" w:rsidRDefault="009110E0" w:rsidP="00C33948">
      <w:pPr>
        <w:pStyle w:val="Bibliography"/>
      </w:pPr>
      <w:r w:rsidRPr="00D62049">
        <w:t xml:space="preserve">63. </w:t>
      </w:r>
      <w:r w:rsidRPr="00D62049">
        <w:tab/>
        <w:t xml:space="preserve">Clarke KC. Computation of the Fractal Dimension of Topographic Surfaces Using the Triangular Prism Surface Area Method. </w:t>
      </w:r>
      <w:r w:rsidRPr="00D62049">
        <w:rPr>
          <w:i/>
        </w:rPr>
        <w:t>Comput Geosci</w:t>
      </w:r>
      <w:r w:rsidRPr="00D62049">
        <w:t xml:space="preserve">. 1986;12(5):713–22. </w:t>
      </w:r>
    </w:p>
    <w:p w:rsidR="009110E0" w:rsidRPr="00D62049" w:rsidRDefault="009110E0" w:rsidP="00C33948">
      <w:pPr>
        <w:pStyle w:val="Bibliography"/>
      </w:pPr>
      <w:r w:rsidRPr="00D62049">
        <w:t xml:space="preserve">64. </w:t>
      </w:r>
      <w:r w:rsidRPr="00D62049">
        <w:tab/>
        <w:t xml:space="preserve">Sander E, Yorke JA. The Many Facets of Chaos. </w:t>
      </w:r>
      <w:r w:rsidRPr="00D62049">
        <w:rPr>
          <w:i/>
        </w:rPr>
        <w:t>Int J Bifurc Chaos</w:t>
      </w:r>
      <w:r w:rsidRPr="00D62049">
        <w:t xml:space="preserve">. 2015;25(04):1530011. </w:t>
      </w:r>
    </w:p>
    <w:p w:rsidR="009110E0" w:rsidRPr="00D62049" w:rsidRDefault="009110E0" w:rsidP="00C33948">
      <w:pPr>
        <w:pStyle w:val="Bibliography"/>
      </w:pPr>
      <w:r w:rsidRPr="00D62049">
        <w:t xml:space="preserve">65. </w:t>
      </w:r>
      <w:r w:rsidRPr="00D62049">
        <w:tab/>
        <w:t xml:space="preserve">Sprott JC, Xiong A. Classifying and Quantifying Basins of Attraction. </w:t>
      </w:r>
      <w:r w:rsidRPr="00D62049">
        <w:rPr>
          <w:i/>
        </w:rPr>
        <w:t>Chaos</w:t>
      </w:r>
      <w:r w:rsidRPr="00D62049">
        <w:t xml:space="preserve">. 2015;25(8):083101. </w:t>
      </w:r>
    </w:p>
    <w:p w:rsidR="009110E0" w:rsidRPr="00D62049" w:rsidRDefault="009110E0" w:rsidP="00C33948">
      <w:pPr>
        <w:pStyle w:val="Bibliography"/>
      </w:pPr>
      <w:r w:rsidRPr="00D62049">
        <w:lastRenderedPageBreak/>
        <w:t xml:space="preserve">66. </w:t>
      </w:r>
      <w:r w:rsidRPr="00D62049">
        <w:tab/>
        <w:t xml:space="preserve">Brown TA. Measuring Chaos Using the Lyapunov Exponent. In: Kiel LD, Elliott E, editors. </w:t>
      </w:r>
      <w:r w:rsidRPr="00D62049">
        <w:rPr>
          <w:i/>
        </w:rPr>
        <w:t>Chaos Theory in the Social Sciences</w:t>
      </w:r>
      <w:r w:rsidRPr="00D62049">
        <w:t xml:space="preserve">. Ann Arbor: University of Michigan Press; 1996. p. 53–66. </w:t>
      </w:r>
    </w:p>
    <w:p w:rsidR="009110E0" w:rsidRPr="00D62049" w:rsidRDefault="009110E0" w:rsidP="00C33948">
      <w:pPr>
        <w:pStyle w:val="Bibliography"/>
      </w:pPr>
      <w:r w:rsidRPr="00D62049">
        <w:t xml:space="preserve">67. </w:t>
      </w:r>
      <w:r w:rsidRPr="00D62049">
        <w:tab/>
        <w:t xml:space="preserve">Wolf A, Swift JB, Swinney HL, Vastano JA. Determining Lyapunov Exponents from a Time Series. </w:t>
      </w:r>
      <w:r w:rsidRPr="00D62049">
        <w:rPr>
          <w:i/>
        </w:rPr>
        <w:t>Phys Nonlinear Phenom</w:t>
      </w:r>
      <w:r w:rsidRPr="00D62049">
        <w:t xml:space="preserve">. 1985;16(1):285–317. </w:t>
      </w:r>
    </w:p>
    <w:p w:rsidR="009110E0" w:rsidRPr="00D62049" w:rsidRDefault="009110E0" w:rsidP="00C33948">
      <w:pPr>
        <w:pStyle w:val="Bibliography"/>
      </w:pPr>
      <w:r w:rsidRPr="00D62049">
        <w:t xml:space="preserve">68. </w:t>
      </w:r>
      <w:r w:rsidRPr="00D62049">
        <w:tab/>
        <w:t xml:space="preserve">Dingwell JB. Lyapunov Exponents. In: Akay M, editor. </w:t>
      </w:r>
      <w:r w:rsidRPr="00D62049">
        <w:rPr>
          <w:i/>
        </w:rPr>
        <w:t>Wiley Encyclopedia of Biomedical Engineering</w:t>
      </w:r>
      <w:r w:rsidRPr="00D62049">
        <w:t xml:space="preserve">. Hoboken: John Wiley &amp; Sons; 2006. </w:t>
      </w:r>
    </w:p>
    <w:p w:rsidR="009110E0" w:rsidRPr="00D62049" w:rsidRDefault="009110E0" w:rsidP="00C33948">
      <w:pPr>
        <w:pStyle w:val="Bibliography"/>
      </w:pPr>
      <w:r w:rsidRPr="00D62049">
        <w:t xml:space="preserve">69. </w:t>
      </w:r>
      <w:r w:rsidRPr="00D62049">
        <w:tab/>
        <w:t xml:space="preserve">Chan K-S, Tong H. </w:t>
      </w:r>
      <w:r w:rsidRPr="00D62049">
        <w:rPr>
          <w:i/>
        </w:rPr>
        <w:t>Chaos: A Statistical Perspective</w:t>
      </w:r>
      <w:r w:rsidRPr="00D62049">
        <w:t xml:space="preserve">. New York: Springer Science &amp; Business Media; 2013. </w:t>
      </w:r>
    </w:p>
    <w:p w:rsidR="009110E0" w:rsidRPr="00D62049" w:rsidRDefault="009110E0" w:rsidP="00C33948">
      <w:pPr>
        <w:pStyle w:val="Bibliography"/>
      </w:pPr>
      <w:r w:rsidRPr="00D62049">
        <w:t xml:space="preserve">70. </w:t>
      </w:r>
      <w:r w:rsidRPr="00D62049">
        <w:tab/>
        <w:t xml:space="preserve">Hunt BR, Ott E. Defining Chaos. </w:t>
      </w:r>
      <w:r w:rsidRPr="00D62049">
        <w:rPr>
          <w:i/>
        </w:rPr>
        <w:t>Chaos</w:t>
      </w:r>
      <w:r w:rsidRPr="00D62049">
        <w:t xml:space="preserve">. 2015;25(9):097618. </w:t>
      </w:r>
    </w:p>
    <w:p w:rsidR="009110E0" w:rsidRPr="00D62049" w:rsidRDefault="009110E0" w:rsidP="00C33948">
      <w:pPr>
        <w:pStyle w:val="Bibliography"/>
      </w:pPr>
      <w:r w:rsidRPr="00D62049">
        <w:t xml:space="preserve">71. </w:t>
      </w:r>
      <w:r w:rsidRPr="00D62049">
        <w:tab/>
        <w:t xml:space="preserve">Kantz H, Radons G, Yang H. The Problem of Spurious Lyapunov Exponents in Time Series Analysis and Its Solution by Covariant Lyapunov Vectors. </w:t>
      </w:r>
      <w:r w:rsidRPr="00D62049">
        <w:rPr>
          <w:i/>
        </w:rPr>
        <w:t>J Phys Math Theor</w:t>
      </w:r>
      <w:r w:rsidRPr="00D62049">
        <w:t xml:space="preserve">. 2013 Jun 28;46(25):254009. </w:t>
      </w:r>
      <w:r w:rsidRPr="00D62049">
        <w:fldChar w:fldCharType="end"/>
      </w:r>
    </w:p>
    <w:p w:rsidR="009110E0" w:rsidRPr="00D62049" w:rsidRDefault="009110E0" w:rsidP="00C33948"/>
    <w:p w:rsidR="009110E0" w:rsidRPr="00D62049" w:rsidRDefault="009110E0" w:rsidP="00C33948"/>
    <w:p w:rsidR="009110E0" w:rsidRPr="00D62049" w:rsidRDefault="009110E0" w:rsidP="00C33948">
      <w:pPr>
        <w:pStyle w:val="Heading2"/>
      </w:pPr>
      <w:bookmarkStart w:id="41" w:name="_Toc466059446"/>
      <w:r w:rsidRPr="00D62049">
        <w:t>Appendix</w:t>
      </w:r>
      <w:bookmarkEnd w:id="41"/>
    </w:p>
    <w:p w:rsidR="009110E0" w:rsidRPr="00D62049" w:rsidRDefault="009110E0" w:rsidP="00C33948">
      <w:r w:rsidRPr="00D62049">
        <w:lastRenderedPageBreak/>
        <w:t>Pynamical and all of the code used to develop these models and produce these visualizations are available in a public repository on GitHub at https://github.com/gboeing/pynamical. Pynamical is built on top of Python</w:t>
      </w:r>
      <w:r w:rsidR="00E05270">
        <w:t>’</w:t>
      </w:r>
      <w:r w:rsidRPr="00D62049">
        <w:t xml:space="preserve">s </w:t>
      </w:r>
      <w:r w:rsidRPr="00D62049">
        <w:rPr>
          <w:i/>
        </w:rPr>
        <w:t>pandas</w:t>
      </w:r>
      <w:r w:rsidRPr="00D62049">
        <w:t xml:space="preserve">, </w:t>
      </w:r>
      <w:r w:rsidRPr="00D62049">
        <w:rPr>
          <w:i/>
        </w:rPr>
        <w:t>numpy</w:t>
      </w:r>
      <w:r w:rsidRPr="00D62049">
        <w:t>,</w:t>
      </w:r>
      <w:r w:rsidR="006E2FB7">
        <w:t xml:space="preserve"> and</w:t>
      </w:r>
      <w:r w:rsidRPr="00D62049">
        <w:t xml:space="preserve"> </w:t>
      </w:r>
      <w:r w:rsidRPr="00D62049">
        <w:rPr>
          <w:i/>
        </w:rPr>
        <w:t>matplotlib</w:t>
      </w:r>
      <w:r w:rsidR="006E2FB7">
        <w:t xml:space="preserve"> </w:t>
      </w:r>
      <w:r w:rsidRPr="00D62049">
        <w:t xml:space="preserve">code libraries: </w:t>
      </w:r>
    </w:p>
    <w:p w:rsidR="009110E0" w:rsidRPr="00D62049" w:rsidRDefault="009110E0" w:rsidP="00C33948">
      <w:pPr>
        <w:pStyle w:val="ListParagraph"/>
        <w:numPr>
          <w:ilvl w:val="0"/>
          <w:numId w:val="1"/>
        </w:numPr>
      </w:pPr>
      <w:r w:rsidRPr="00D62049">
        <w:rPr>
          <w:i/>
        </w:rPr>
        <w:t>numpy</w:t>
      </w:r>
      <w:r w:rsidRPr="00D62049">
        <w:t xml:space="preserve"> is a numerical library that handles the underlying numerical vectors</w:t>
      </w:r>
    </w:p>
    <w:p w:rsidR="009110E0" w:rsidRPr="00D62049" w:rsidRDefault="009110E0" w:rsidP="00C33948">
      <w:pPr>
        <w:pStyle w:val="ListParagraph"/>
        <w:numPr>
          <w:ilvl w:val="0"/>
          <w:numId w:val="1"/>
        </w:numPr>
      </w:pPr>
      <w:r w:rsidRPr="00D62049">
        <w:rPr>
          <w:i/>
        </w:rPr>
        <w:t>pandas</w:t>
      </w:r>
      <w:r w:rsidRPr="00D62049">
        <w:t xml:space="preserve"> handles the higher-level data structures and analysis</w:t>
      </w:r>
    </w:p>
    <w:p w:rsidR="006E2FB7" w:rsidRDefault="009110E0" w:rsidP="006E2FB7">
      <w:pPr>
        <w:pStyle w:val="ListParagraph"/>
        <w:numPr>
          <w:ilvl w:val="0"/>
          <w:numId w:val="1"/>
        </w:numPr>
      </w:pPr>
      <w:r w:rsidRPr="00D62049">
        <w:rPr>
          <w:i/>
        </w:rPr>
        <w:t>matplotlib</w:t>
      </w:r>
      <w:r w:rsidRPr="00D62049">
        <w:t xml:space="preserve"> is the engine used to produce the visualizations and graphics</w:t>
      </w:r>
    </w:p>
    <w:p w:rsidR="009110E0" w:rsidRPr="00D62049" w:rsidRDefault="009110E0" w:rsidP="006E2FB7">
      <w:r w:rsidRPr="00D62049">
        <w:t>Pynamical defines extensible functions to express the discrete map</w:t>
      </w:r>
      <w:r w:rsidR="00E05270">
        <w:t>’</w:t>
      </w:r>
      <w:r w:rsidRPr="00D62049">
        <w:t>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9110E0" w:rsidRPr="00D62049" w:rsidRDefault="009110E0" w:rsidP="00C33948">
      <w:r w:rsidRPr="00D62049">
        <w:lastRenderedPageBreak/>
        <w:t xml:space="preserve">Pynamical is very simple to use and serves as a useful tool for introducing nonlinear dynamics and chaos. Sample code to produce some of the visualizations in the </w:t>
      </w:r>
      <w:r w:rsidR="00085018" w:rsidRPr="00D62049">
        <w:t>chapter</w:t>
      </w:r>
      <w:r w:rsidRPr="00D62049">
        <w:t xml:space="preserve"> demonstrates this simplicity. One merely imports Pynamical into the Python environment then runs the following code to produce the visualization:</w:t>
      </w:r>
    </w:p>
    <w:p w:rsidR="009110E0" w:rsidRPr="00D62049" w:rsidRDefault="009110E0" w:rsidP="00C33948">
      <w:pPr>
        <w:pStyle w:val="Code"/>
      </w:pPr>
      <w:r w:rsidRPr="00D62049">
        <w:t xml:space="preserve">Figure </w:t>
      </w:r>
      <w:r w:rsidR="00A871E1">
        <w:t>2.</w:t>
      </w:r>
      <w:r w:rsidRPr="00D62049">
        <w:t xml:space="preserve">2: </w:t>
      </w:r>
      <w:r w:rsidRPr="00567C2D">
        <w:rPr>
          <w:rStyle w:val="PythonCodeChar"/>
        </w:rPr>
        <w:t>bifurcation_plot(simulate(num_rates=1000))</w:t>
      </w:r>
      <w:r w:rsidRPr="00D62049">
        <w:rPr>
          <w:sz w:val="22"/>
        </w:rPr>
        <w:t xml:space="preserve"> </w:t>
      </w:r>
    </w:p>
    <w:p w:rsidR="009110E0" w:rsidRPr="00D62049" w:rsidRDefault="009110E0" w:rsidP="00C33948">
      <w:pPr>
        <w:pStyle w:val="Code"/>
      </w:pPr>
      <w:r w:rsidRPr="00D62049">
        <w:t xml:space="preserve">Figure </w:t>
      </w:r>
      <w:r w:rsidR="00A871E1">
        <w:t>2.</w:t>
      </w:r>
      <w:r w:rsidRPr="00D62049">
        <w:t xml:space="preserve">4: </w:t>
      </w:r>
      <w:r w:rsidRPr="00567C2D">
        <w:rPr>
          <w:rStyle w:val="PythonCodeChar"/>
        </w:rPr>
        <w:t>bifurcation_plot(simulate(min=3.7, max=3.9, num_rates=1000))</w:t>
      </w:r>
      <w:r w:rsidRPr="00D62049">
        <w:t xml:space="preserve"> </w:t>
      </w:r>
    </w:p>
    <w:p w:rsidR="009110E0" w:rsidRPr="00D62049" w:rsidRDefault="009110E0" w:rsidP="00C33948">
      <w:pPr>
        <w:pStyle w:val="Code"/>
      </w:pPr>
      <w:r w:rsidRPr="00D62049">
        <w:t xml:space="preserve">Figure </w:t>
      </w:r>
      <w:r w:rsidR="00A871E1">
        <w:t>2.</w:t>
      </w:r>
      <w:r w:rsidRPr="00D62049">
        <w:t xml:space="preserve">6d: </w:t>
      </w:r>
      <w:r w:rsidRPr="00567C2D">
        <w:rPr>
          <w:rStyle w:val="PythonCodeChar"/>
        </w:rPr>
        <w:t>phase_diagram(simulate(num_gens=100, min=3.57))</w:t>
      </w:r>
    </w:p>
    <w:p w:rsidR="009110E0" w:rsidRPr="00D62049" w:rsidRDefault="009110E0" w:rsidP="00C33948">
      <w:pPr>
        <w:pStyle w:val="Code"/>
      </w:pPr>
      <w:r w:rsidRPr="00D62049">
        <w:t xml:space="preserve">Figure </w:t>
      </w:r>
      <w:r w:rsidR="00A871E1">
        <w:t>2.</w:t>
      </w:r>
      <w:r w:rsidRPr="00D62049">
        <w:t xml:space="preserve">8d: </w:t>
      </w:r>
      <w:r w:rsidRPr="00567C2D">
        <w:rPr>
          <w:rStyle w:val="PythonCodeChar"/>
        </w:rPr>
        <w:t>cobweb_plot(r=3.9, x0=0.5)</w:t>
      </w:r>
    </w:p>
    <w:p w:rsidR="009110E0" w:rsidRPr="00D62049" w:rsidRDefault="009110E0" w:rsidP="0064522A">
      <w:pPr>
        <w:pStyle w:val="Code"/>
      </w:pPr>
      <w:r w:rsidRPr="00D62049">
        <w:t xml:space="preserve">Figure </w:t>
      </w:r>
      <w:r w:rsidR="00A871E1">
        <w:t>2.</w:t>
      </w:r>
      <w:r w:rsidRPr="00D62049">
        <w:t xml:space="preserve">11: </w:t>
      </w:r>
      <w:r w:rsidRPr="00567C2D">
        <w:rPr>
          <w:rStyle w:val="PythonCodeChar"/>
        </w:rPr>
        <w:t>phase_diagram_3d(simulate(num_gens=4000, min=3.6, num_rates=50)</w:t>
      </w:r>
    </w:p>
    <w:p w:rsidR="0064522A" w:rsidRDefault="0064522A" w:rsidP="00C33948"/>
    <w:p w:rsidR="00DA3A42" w:rsidRPr="00D62049" w:rsidRDefault="009110E0" w:rsidP="00C33948">
      <w:r w:rsidRPr="00D62049">
        <w:t xml:space="preserve">Python was selected for developing Pynamical and the visualizations in this </w:t>
      </w:r>
      <w:r w:rsidR="00085018" w:rsidRPr="00D62049">
        <w:t>chapter</w:t>
      </w:r>
      <w:r w:rsidRPr="00D62049">
        <w:t xml:space="preserve"> because it is a standard programming environment for information visualization. Python is fast, free, powerful, and open-source. Although it is an interpreted language, several of its libraries such as </w:t>
      </w:r>
      <w:r w:rsidRPr="00D62049">
        <w:rPr>
          <w:i/>
        </w:rPr>
        <w:t xml:space="preserve">numpy </w:t>
      </w:r>
      <w:r w:rsidRPr="00D62049">
        <w:t>provide compiled components for vectorized numerical functions, making mathematical modeling fast and efficient. These can take advantage of the optimized mathematical routines of Intel processors</w:t>
      </w:r>
      <w:r w:rsidR="00E05270">
        <w:t>’</w:t>
      </w:r>
      <w:r w:rsidRPr="00D62049">
        <w:t xml:space="preserve"> Math Kernel Library. Python is multi-purpose and a researcher can use its standard syntax and </w:t>
      </w:r>
      <w:r w:rsidRPr="00D62049">
        <w:lastRenderedPageBreak/>
        <w:t>grammar for everything from statistical modeling, to cartography, to full software development. Becoming a Swiss army knife of the computational science world, Python has grown popular and powerful. Today innumerable researchers and developers contribute open-source libraries of pre-packaged functionality for all to repurpose.</w:t>
      </w:r>
    </w:p>
    <w:p w:rsidR="00DA3A42" w:rsidRPr="00D62049" w:rsidRDefault="00DA3A42" w:rsidP="00C33948">
      <w:r w:rsidRPr="00D62049">
        <w:br w:type="page"/>
      </w:r>
    </w:p>
    <w:p w:rsidR="005C32DE" w:rsidRDefault="005C32DE" w:rsidP="005C32DE">
      <w:pPr>
        <w:pStyle w:val="Chapter"/>
      </w:pPr>
    </w:p>
    <w:p w:rsidR="005C32DE" w:rsidRDefault="005C32DE" w:rsidP="005C32DE">
      <w:pPr>
        <w:pStyle w:val="Chapter"/>
      </w:pPr>
    </w:p>
    <w:p w:rsidR="005C32DE" w:rsidRDefault="005C32DE" w:rsidP="005C32DE">
      <w:pPr>
        <w:pStyle w:val="Chapter"/>
      </w:pPr>
    </w:p>
    <w:p w:rsidR="005C32DE" w:rsidRPr="005C32DE" w:rsidRDefault="005C32DE" w:rsidP="005C32DE">
      <w:pPr>
        <w:pStyle w:val="Chapter"/>
      </w:pPr>
    </w:p>
    <w:p w:rsidR="00DA3A42" w:rsidRPr="00D62049" w:rsidRDefault="00DA3A42" w:rsidP="004B49D7">
      <w:pPr>
        <w:pStyle w:val="Heading1"/>
      </w:pPr>
      <w:bookmarkStart w:id="42" w:name="_Toc466059447"/>
      <w:r w:rsidRPr="00D62049">
        <w:t>Complexity and Cities</w:t>
      </w:r>
      <w:bookmarkEnd w:id="42"/>
    </w:p>
    <w:p w:rsidR="00DA3A42" w:rsidRPr="00D62049" w:rsidRDefault="00DA3A42" w:rsidP="00C33948"/>
    <w:p w:rsidR="007057D3" w:rsidRPr="00D62049" w:rsidRDefault="007057D3" w:rsidP="00C33948">
      <w:r w:rsidRPr="00D62049">
        <w:br w:type="page"/>
      </w:r>
    </w:p>
    <w:p w:rsidR="00DA3A42" w:rsidRPr="00D62049" w:rsidRDefault="00DA3A42" w:rsidP="00C33948">
      <w:pPr>
        <w:pStyle w:val="Heading2"/>
      </w:pPr>
      <w:bookmarkStart w:id="43" w:name="_Toc466059448"/>
      <w:r w:rsidRPr="00D62049">
        <w:lastRenderedPageBreak/>
        <w:t>Abstract</w:t>
      </w:r>
      <w:bookmarkEnd w:id="43"/>
    </w:p>
    <w:p w:rsidR="00DA3A42" w:rsidRPr="00760292" w:rsidRDefault="00760292" w:rsidP="00760292">
      <w:r>
        <w:t xml:space="preserve">This chapter presents the theoretical framework of complex systems and cities, culminating in network theory and analysis – the primary lens this study uses in all subsequent chapters. </w:t>
      </w:r>
      <w:r w:rsidRPr="00750CE0">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Pr="00750CE0">
        <w:t xml:space="preserve">he interdisciplinary appeal and trendiness of complexity in the social sciences has resulted in a bit of a morass of </w:t>
      </w:r>
      <w:r>
        <w:t xml:space="preserve">ambiguous terminology, internal. </w:t>
      </w:r>
      <w:r w:rsidR="00DA3A42" w:rsidRPr="00D62049">
        <w:t xml:space="preserve">This </w:t>
      </w:r>
      <w:r w:rsidR="007439F1">
        <w:t>chapter</w:t>
      </w:r>
      <w:r w:rsidR="00DA3A42" w:rsidRPr="00D62049">
        <w:t xml:space="preserve"> unpacks the key foundational concepts of complex systems</w:t>
      </w:r>
      <w:r w:rsidR="00750CE0">
        <w:t xml:space="preserve"> and network</w:t>
      </w:r>
      <w:r w:rsidR="00DA3A42" w:rsidRPr="00D62049">
        <w:t xml:space="preserve"> science in a brief, straightforward manner. It provides explanatory examples of these concepts familiar to scholars and practitioners not already versed in the technical science of complexity. Finally, it outlines the key implications this interdisciplinary science offers to the scholarly field of urban planning and the real-world practice of city-making.</w:t>
      </w:r>
    </w:p>
    <w:p w:rsidR="00DA3A42" w:rsidRPr="00D62049" w:rsidRDefault="00DA3A42" w:rsidP="00C33948"/>
    <w:p w:rsidR="00DA3A42" w:rsidRPr="00D62049" w:rsidRDefault="00DA3A42" w:rsidP="00C33948">
      <w:pPr>
        <w:pStyle w:val="Heading2"/>
      </w:pPr>
      <w:bookmarkStart w:id="44" w:name="_Toc466059449"/>
      <w:r w:rsidRPr="00D62049">
        <w:t>Introduction</w:t>
      </w:r>
      <w:bookmarkEnd w:id="44"/>
    </w:p>
    <w:p w:rsidR="009053C7" w:rsidRDefault="009053C7" w:rsidP="00C33948">
      <w:r w:rsidRPr="009053C7">
        <w:t>Complexity theor</w:t>
      </w:r>
      <w:r>
        <w:t>ies have</w:t>
      </w:r>
      <w:r w:rsidRPr="009053C7">
        <w:t xml:space="preserve"> become a popular frame for conceptualizing and analyzing cities. </w:t>
      </w:r>
      <w:r>
        <w:t>T</w:t>
      </w:r>
      <w:r w:rsidRPr="009053C7">
        <w:t xml:space="preserve">here is no single complexity </w:t>
      </w:r>
      <w:r w:rsidRPr="009053C7">
        <w:rPr>
          <w:i/>
        </w:rPr>
        <w:t>theory</w:t>
      </w:r>
      <w:r w:rsidRPr="009053C7">
        <w:t xml:space="preserve"> but rather a wide array of </w:t>
      </w:r>
      <w:r w:rsidRPr="009053C7">
        <w:lastRenderedPageBreak/>
        <w:t xml:space="preserve">concepts and tools that can be applied to the study of complex systems across numerous disciplines (Manson and O’Sullivan 2006; Haken 2012). </w:t>
      </w:r>
      <w:r w:rsidR="00435CE5">
        <w:t xml:space="preserve">The term </w:t>
      </w:r>
      <w:r w:rsidR="00435CE5" w:rsidRPr="00435CE5">
        <w:rPr>
          <w:i/>
        </w:rPr>
        <w:t>complexity theory</w:t>
      </w:r>
      <w:r w:rsidR="00435CE5">
        <w:t xml:space="preserve"> generally refers to a nebulous union of these theories. </w:t>
      </w:r>
      <w:r>
        <w:t>Such theories</w:t>
      </w:r>
      <w:r w:rsidRPr="009053C7">
        <w:t xml:space="preserve"> propo</w:t>
      </w:r>
      <w:r>
        <w:t>se</w:t>
      </w:r>
      <w:r w:rsidRPr="009053C7">
        <w:t xml:space="preserve"> that certain large systems are characterized by the nonlinear, dynamic interactions of their many constituent parts. These systems then behave in novel and unpredictable ways—ways that cannot be divined by </w:t>
      </w:r>
      <w:r>
        <w:t xml:space="preserve">simply </w:t>
      </w:r>
      <w:r w:rsidRPr="009053C7">
        <w:t>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2002). These attempts usually follow Kuhn’s (1962) theory of paradigm shifts: new evidence and modes of thinking undermine an established science, and a new science emerges to replace it.</w:t>
      </w:r>
    </w:p>
    <w:p w:rsidR="00826129" w:rsidRDefault="00DA3A42" w:rsidP="00FA7B99">
      <w:r w:rsidRPr="00D62049">
        <w:t>Complexity theor</w:t>
      </w:r>
      <w:r w:rsidR="009053C7">
        <w:t>ies</w:t>
      </w:r>
      <w:r w:rsidRPr="00D62049">
        <w:t xml:space="preserve"> ha</w:t>
      </w:r>
      <w:r w:rsidR="009053C7">
        <w:t>ve</w:t>
      </w:r>
      <w:r w:rsidRPr="00D62049">
        <w:t xml:space="preserve"> become a popular framework for scholarly enquiries into planning a</w:t>
      </w:r>
      <w:r w:rsidR="009053C7">
        <w:t>nd urban studies over the past 3</w:t>
      </w:r>
      <w:r w:rsidRPr="00D62049">
        <w:t xml:space="preserve">0 years. Although it entails a fundamental shift away from the belief that predictive certainty is possible with complex systems, it </w:t>
      </w:r>
      <w:r w:rsidRPr="009053C7">
        <w:rPr>
          <w:i/>
        </w:rPr>
        <w:t>can</w:t>
      </w:r>
      <w:r w:rsidRPr="00D62049">
        <w:t xml:space="preserve"> serve as a useful new lens for explaining urban phenomena, studying city form, and considering planning interventions. </w:t>
      </w:r>
      <w:r w:rsidR="009053C7">
        <w:t>Further, c</w:t>
      </w:r>
      <w:r w:rsidRPr="00D62049">
        <w:t xml:space="preserve">omplexity provides a comprehensive framework that might build connections between quantitative and </w:t>
      </w:r>
      <w:r w:rsidRPr="00D62049">
        <w:lastRenderedPageBreak/>
        <w:t xml:space="preserve">qualitative urban disciplines (Portugali 2006). </w:t>
      </w:r>
      <w:r w:rsidR="009053C7">
        <w:t xml:space="preserve">However, complexity theories are </w:t>
      </w:r>
      <w:r w:rsidR="00FA7B99">
        <w:t>sometimes</w:t>
      </w:r>
      <w:r w:rsidRPr="00D62049">
        <w:t xml:space="preserve"> adopted into the social science literature in obscure or contradictory ways.</w:t>
      </w:r>
      <w:r w:rsidR="00FA7B99">
        <w:t xml:space="preserve"> </w:t>
      </w:r>
    </w:p>
    <w:p w:rsidR="00FA7B99" w:rsidRDefault="00FA7B99" w:rsidP="00826129">
      <w:r>
        <w:t>In particular, complexity theory in the planning literature has</w:t>
      </w:r>
      <w:r w:rsidR="00DA3A42" w:rsidRPr="00D62049">
        <w:t xml:space="preserve"> suffered from three </w:t>
      </w:r>
      <w:r>
        <w:t>notable</w:t>
      </w:r>
      <w:r w:rsidR="00DA3A42" w:rsidRPr="00D62049">
        <w:t xml:space="preserve"> problems. First, physical scientists often apply it atheoretically, either unconstructively problematizing planning</w:t>
      </w:r>
      <w:r>
        <w:t xml:space="preserve"> methods,</w:t>
      </w:r>
      <w:r w:rsidR="00DA3A42" w:rsidRPr="00D62049">
        <w:t xml:space="preserve"> or naively </w:t>
      </w:r>
      <w:r>
        <w:t xml:space="preserve">(but </w:t>
      </w:r>
      <w:r w:rsidR="00DA3A42" w:rsidRPr="00D62049">
        <w:t>mathematically</w:t>
      </w:r>
      <w:r>
        <w:t>)</w:t>
      </w:r>
      <w:r w:rsidR="00DA3A42" w:rsidRPr="00D62049">
        <w:t xml:space="preserve"> </w:t>
      </w:r>
      <w:r>
        <w:t>“</w:t>
      </w:r>
      <w:r w:rsidR="00DA3A42" w:rsidRPr="00D62049">
        <w:t>proving</w:t>
      </w:r>
      <w:r>
        <w:t>”</w:t>
      </w:r>
      <w:r w:rsidR="00DA3A42" w:rsidRPr="00D62049">
        <w:t xml:space="preserve"> long</w:t>
      </w:r>
      <w:r>
        <w:t>-</w:t>
      </w:r>
      <w:r w:rsidR="00DA3A42" w:rsidRPr="00D62049">
        <w:t xml:space="preserve">recognized urban phenomena. Second, </w:t>
      </w:r>
      <w:r>
        <w:t xml:space="preserve">planning </w:t>
      </w:r>
      <w:r w:rsidR="00DA3A42" w:rsidRPr="00D62049">
        <w:t xml:space="preserve">scholars </w:t>
      </w:r>
      <w:r>
        <w:t>sometimes</w:t>
      </w:r>
      <w:r w:rsidR="00DA3A42" w:rsidRPr="00D62049">
        <w:t xml:space="preserve"> cherry</w:t>
      </w:r>
      <w:r>
        <w:t>-</w:t>
      </w:r>
      <w:r w:rsidR="00DA3A42" w:rsidRPr="00D62049">
        <w:t xml:space="preserve">pick concepts from complexity </w:t>
      </w:r>
      <w:r>
        <w:t xml:space="preserve">then </w:t>
      </w:r>
      <w:r w:rsidR="00DA3A42" w:rsidRPr="00D62049">
        <w:t xml:space="preserve">use them abstractly </w:t>
      </w:r>
      <w:r>
        <w:t>or</w:t>
      </w:r>
      <w:r w:rsidR="00DA3A42" w:rsidRPr="00D62049">
        <w:t xml:space="preserve"> vaguely</w:t>
      </w:r>
      <w:r w:rsidR="00826129">
        <w:t xml:space="preserve">. </w:t>
      </w:r>
      <w:r w:rsidR="00826129" w:rsidRPr="00826129">
        <w:t>For example, Portugali (2012) has criticized planning theorists like Manuel Castells and Patsy Healey for borrowing from complexity theory, then using the idea of complexity merely vernacularly – thereby losing all of its formalism and implications. Chettiparamb (2006) has critiqued David Byrne for relying on undefined jargon, obscure phrases, and contextless assertions that make otherwise-scientific complexity theory feel vague and mystical.</w:t>
      </w:r>
      <w:r w:rsidR="00826129">
        <w:t xml:space="preserve"> </w:t>
      </w:r>
      <w:r w:rsidRPr="00D62049">
        <w:t xml:space="preserve">The interdisciplinary appeal and trendiness of complexity in the social sciences has resulted in a bit of a morass of ambiguous terminology, internal inconsistencies, and overloaded concepts open to multiple interpretations. </w:t>
      </w:r>
      <w:r w:rsidR="00DA3A42" w:rsidRPr="00D62049">
        <w:t xml:space="preserve">Third, because of the first two problems, </w:t>
      </w:r>
      <w:r>
        <w:t>some</w:t>
      </w:r>
      <w:r w:rsidR="00DA3A42" w:rsidRPr="00D62049">
        <w:t xml:space="preserve"> </w:t>
      </w:r>
      <w:r>
        <w:t xml:space="preserve">urban </w:t>
      </w:r>
      <w:r w:rsidR="00DA3A42" w:rsidRPr="00D62049">
        <w:t xml:space="preserve">scholars have dismissed </w:t>
      </w:r>
      <w:r>
        <w:t>“</w:t>
      </w:r>
      <w:r w:rsidR="00DA3A42" w:rsidRPr="00D62049">
        <w:t>complexity</w:t>
      </w:r>
      <w:r>
        <w:t>”</w:t>
      </w:r>
      <w:r w:rsidR="00DA3A42" w:rsidRPr="00D62049">
        <w:t xml:space="preserve"> as </w:t>
      </w:r>
      <w:r>
        <w:t>merely fashionable</w:t>
      </w:r>
      <w:r w:rsidR="00DA3A42" w:rsidRPr="00D62049">
        <w:t xml:space="preserve"> </w:t>
      </w:r>
      <w:r>
        <w:t xml:space="preserve">nonsense. </w:t>
      </w:r>
    </w:p>
    <w:p w:rsidR="00DA3A42" w:rsidRPr="00D62049" w:rsidRDefault="00DA3A42" w:rsidP="002A7FF5">
      <w:r w:rsidRPr="00D62049">
        <w:t xml:space="preserve">This </w:t>
      </w:r>
      <w:r w:rsidR="00085018" w:rsidRPr="00D62049">
        <w:t>chapter</w:t>
      </w:r>
      <w:r w:rsidRPr="00D62049">
        <w:t xml:space="preserve"> </w:t>
      </w:r>
      <w:r w:rsidR="00FA7B99">
        <w:t xml:space="preserve">wades into this morass </w:t>
      </w:r>
      <w:r w:rsidRPr="00D62049">
        <w:t xml:space="preserve">to unpack the </w:t>
      </w:r>
      <w:r w:rsidR="00FA7B99">
        <w:t>essential</w:t>
      </w:r>
      <w:r w:rsidRPr="00D62049">
        <w:t xml:space="preserve"> shared, foundational concepts</w:t>
      </w:r>
      <w:r w:rsidR="00FA7B99">
        <w:t xml:space="preserve"> of complexity theories – particularly as they</w:t>
      </w:r>
      <w:r w:rsidR="00826129">
        <w:t xml:space="preserve"> might</w:t>
      </w:r>
      <w:r w:rsidR="00FA7B99">
        <w:t xml:space="preserve"> apply to cities – </w:t>
      </w:r>
      <w:r w:rsidRPr="00D62049">
        <w:t xml:space="preserve">in a brief, </w:t>
      </w:r>
      <w:r w:rsidRPr="00D62049">
        <w:lastRenderedPageBreak/>
        <w:t>straightforward manner.</w:t>
      </w:r>
      <w:r w:rsidR="002A7FF5">
        <w:t xml:space="preserve"> It is organized as follows. First, it draws the nonlinear foundations </w:t>
      </w:r>
      <w:r w:rsidR="00826129">
        <w:t>from</w:t>
      </w:r>
      <w:r w:rsidR="002A7FF5">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in which it </w:t>
      </w:r>
      <w:r w:rsidR="002A7FF5" w:rsidRPr="002A7FF5">
        <w:t xml:space="preserve">presents the </w:t>
      </w:r>
      <w:r w:rsidR="00760292">
        <w:t>science</w:t>
      </w:r>
      <w:r w:rsidR="002A7FF5" w:rsidRPr="002A7FF5">
        <w:t xml:space="preserve"> o</w:t>
      </w:r>
      <w:r w:rsidR="002A7FF5">
        <w:t xml:space="preserve">f networks and network analysis, laying the </w:t>
      </w:r>
      <w:r w:rsidR="00826129">
        <w:t>theoretical foundation for chapters 5 and 6</w:t>
      </w:r>
      <w:r w:rsidR="002A7FF5" w:rsidRPr="002A7FF5">
        <w:t>.</w:t>
      </w:r>
    </w:p>
    <w:p w:rsidR="00DA3A42" w:rsidRPr="00D62049" w:rsidRDefault="00DA3A42" w:rsidP="00C33948"/>
    <w:p w:rsidR="00DA3A42" w:rsidRPr="00D62049" w:rsidRDefault="00DA3A42" w:rsidP="00C33948">
      <w:pPr>
        <w:pStyle w:val="Heading2"/>
      </w:pPr>
      <w:bookmarkStart w:id="45" w:name="_Toc466059450"/>
      <w:r w:rsidRPr="00D62049">
        <w:t>Systems and Dynamics</w:t>
      </w:r>
      <w:bookmarkEnd w:id="45"/>
    </w:p>
    <w:p w:rsidR="00DA3A42" w:rsidRPr="00D62049" w:rsidRDefault="00435CE5" w:rsidP="00C33948">
      <w:r>
        <w:t>A</w:t>
      </w:r>
      <w:r w:rsidR="00DA3A42" w:rsidRPr="00D62049">
        <w:t xml:space="preserve"> </w:t>
      </w:r>
      <w:r w:rsidR="00DA3A42" w:rsidRPr="00D62049">
        <w:rPr>
          <w:rStyle w:val="TermChar"/>
        </w:rPr>
        <w:t>system</w:t>
      </w:r>
      <w:r w:rsidR="00DA3A42" w:rsidRPr="00D62049">
        <w:t xml:space="preserve"> is a set of interacting components that together form a whole. In the context of complexity theory, to say that a system is </w:t>
      </w:r>
      <w:r w:rsidR="00DA3A42" w:rsidRPr="00D62049">
        <w:rPr>
          <w:rStyle w:val="TermChar"/>
        </w:rPr>
        <w:t>complex</w:t>
      </w:r>
      <w:r w:rsidR="00DA3A42" w:rsidRPr="00D62049">
        <w:t xml:space="preserve"> is to say that we cannot understand its behavior simply by examining its constituent parts (Mitchell 2009). Complex systems comprise many interacting subcomponents whose recurrent interactions cause nonlinear feedback, collective behavior, and unpredictable emergent phenomena at larger scales (Rickles et al. 2007). In contrast, </w:t>
      </w:r>
      <w:r w:rsidR="00DA3A42" w:rsidRPr="00D62049">
        <w:rPr>
          <w:rStyle w:val="TermChar"/>
        </w:rPr>
        <w:t>complicated</w:t>
      </w:r>
      <w:r w:rsidR="00DA3A42" w:rsidRPr="00D62049">
        <w:t xml:space="preserve"> refers merely to being made up of many interrelated parts. </w:t>
      </w:r>
    </w:p>
    <w:p w:rsidR="00DA3A42" w:rsidRPr="00D62049" w:rsidRDefault="00DA3A42" w:rsidP="00C33948">
      <w:r w:rsidRPr="00D62049">
        <w:lastRenderedPageBreak/>
        <w:t>Examples are useful to disambiguate these types of systems. A wind-up clock is an example of a simple syst</w:t>
      </w:r>
      <w:r w:rsidR="00435CE5">
        <w:t>em with few interrelated parts. A</w:t>
      </w:r>
      <w:r w:rsidRPr="00D62049">
        <w:t xml:space="preserve">n automobile is an example of a complicated system with many interrelated parts. </w:t>
      </w:r>
      <w:r w:rsidR="00435CE5">
        <w:t>In contrast, s</w:t>
      </w:r>
      <w:r w:rsidRPr="00D62049">
        <w:t xml:space="preserve">tock markets, the climate, and cities are examples of complex systems. Complex systems are defined more by their internal relationships than they are by their constituent parts (Manson 2001). It is this </w:t>
      </w:r>
      <w:r w:rsidR="00435CE5">
        <w:t xml:space="preserve">networked </w:t>
      </w:r>
      <w:r w:rsidRPr="00D62049">
        <w:t xml:space="preserve">structure and organization that makes them interesting. The term </w:t>
      </w:r>
      <w:r w:rsidRPr="00D62049">
        <w:rPr>
          <w:rStyle w:val="TermChar"/>
        </w:rPr>
        <w:t>complexity</w:t>
      </w:r>
      <w:r w:rsidRPr="00D62049">
        <w:t xml:space="preserve"> itself refers to the rich</w:t>
      </w:r>
      <w:r w:rsidR="00283E52">
        <w:t>,</w:t>
      </w:r>
      <w:r w:rsidRPr="00D62049">
        <w:t xml:space="preserve"> dynamic system behavior arising from individual interactions between many system subcomponents. </w:t>
      </w:r>
    </w:p>
    <w:p w:rsidR="00DA3A42" w:rsidRPr="00D62049" w:rsidRDefault="00DA3A42" w:rsidP="00C33948">
      <w:r w:rsidRPr="00D62049">
        <w:t>A</w:t>
      </w:r>
      <w:r w:rsidR="007439F1">
        <w:t>s discussed in chapter 2, a</w:t>
      </w:r>
      <w:r w:rsidRPr="00D62049">
        <w:t xml:space="preserve"> </w:t>
      </w:r>
      <w:r w:rsidRPr="00D62049">
        <w:rPr>
          <w:rStyle w:val="TermChar"/>
        </w:rPr>
        <w:t>dynamic</w:t>
      </w:r>
      <w:r w:rsidR="007439F1">
        <w:rPr>
          <w:rStyle w:val="TermChar"/>
        </w:rPr>
        <w:t>al</w:t>
      </w:r>
      <w:r w:rsidRPr="00D62049">
        <w:rPr>
          <w:rStyle w:val="TermChar"/>
        </w:rPr>
        <w:t xml:space="preserve"> system</w:t>
      </w:r>
      <w:r w:rsidRPr="00D62049">
        <w:t xml:space="preserve"> changes over time as its state evolves according to its initial conditions and the processes that describe its subcomponents</w:t>
      </w:r>
      <w:r w:rsidR="00E05270">
        <w:t>’</w:t>
      </w:r>
      <w:r w:rsidRPr="00D62049">
        <w:t xml:space="preserve"> behavior. A system</w:t>
      </w:r>
      <w:r w:rsidR="00E05270">
        <w:t>’</w:t>
      </w:r>
      <w:r w:rsidRPr="00D62049">
        <w:t xml:space="preserve">s </w:t>
      </w:r>
      <w:r w:rsidRPr="00D62049">
        <w:rPr>
          <w:rStyle w:val="TermChar"/>
        </w:rPr>
        <w:t>state</w:t>
      </w:r>
      <w:r w:rsidRPr="00D62049">
        <w:t xml:space="preserve"> is the essential information about the system for an observer and is defined by the values of the relevant variables. A </w:t>
      </w:r>
      <w:r w:rsidRPr="00D62049">
        <w:rPr>
          <w:rStyle w:val="TermChar"/>
        </w:rPr>
        <w:t>variable</w:t>
      </w:r>
      <w:r w:rsidRPr="00D62049">
        <w:t xml:space="preserve"> could be a system feature or a calculated indicator that an observer has decided to use to describe the system. </w:t>
      </w:r>
      <w:r w:rsidRPr="00D62049">
        <w:rPr>
          <w:rStyle w:val="TermChar"/>
        </w:rPr>
        <w:t>Process</w:t>
      </w:r>
      <w:r w:rsidRPr="00D62049">
        <w:t xml:space="preserve"> is more difficult to define, but generally refers to some sequence of actions that changes the system state</w:t>
      </w:r>
      <w:r w:rsidR="00435CE5">
        <w:t xml:space="preserve"> (O’Sullivan and Perry 2013)</w:t>
      </w:r>
      <w:r w:rsidRPr="00D62049">
        <w:t xml:space="preserve">. Related to process, </w:t>
      </w:r>
      <w:r w:rsidRPr="00D62049">
        <w:rPr>
          <w:rStyle w:val="TermChar"/>
        </w:rPr>
        <w:t>dynamics</w:t>
      </w:r>
      <w:r w:rsidRPr="00D62049">
        <w:t xml:space="preserve"> can be interchangeably thought of as the system</w:t>
      </w:r>
      <w:r w:rsidR="00E05270">
        <w:t>’</w:t>
      </w:r>
      <w:r w:rsidRPr="00D62049">
        <w:t xml:space="preserve">s rules or, thus, the paths the system state traces through time. These paths of the variables through time are visualized with phase space diagrams, </w:t>
      </w:r>
      <w:r w:rsidR="007439F1">
        <w:t>as discussed in chapter 2.</w:t>
      </w:r>
      <w:r w:rsidRPr="00D62049">
        <w:t xml:space="preserve"> </w:t>
      </w:r>
      <w:r w:rsidRPr="00D62049">
        <w:rPr>
          <w:rStyle w:val="TermChar"/>
        </w:rPr>
        <w:t>Phase space</w:t>
      </w:r>
      <w:r w:rsidRPr="00D62049">
        <w:t xml:space="preserve"> is </w:t>
      </w:r>
      <w:r w:rsidRPr="00D62049">
        <w:lastRenderedPageBreak/>
        <w:t>an abstract space that contains all possible system states, with each possible state</w:t>
      </w:r>
      <w:r w:rsidR="007439F1">
        <w:t xml:space="preserve"> represented by a single point.</w:t>
      </w:r>
    </w:p>
    <w:p w:rsidR="007439F1" w:rsidRDefault="00DA3A42" w:rsidP="007439F1">
      <w:pPr>
        <w:pStyle w:val="Figure"/>
      </w:pPr>
      <w:r w:rsidRPr="00D62049">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D62049" w:rsidRDefault="007439F1" w:rsidP="00C86451">
      <w:pPr>
        <w:pStyle w:val="Caption"/>
      </w:pPr>
      <w:bookmarkStart w:id="46" w:name="_Toc466059324"/>
      <w:r>
        <w:t xml:space="preserve">Figure </w:t>
      </w:r>
      <w:r w:rsidR="00D97E6B">
        <w:fldChar w:fldCharType="begin"/>
      </w:r>
      <w:r w:rsidR="00D97E6B">
        <w:instrText xml:space="preserve"> STYLEREF 1 \s </w:instrText>
      </w:r>
      <w:r w:rsidR="00D97E6B">
        <w:fldChar w:fldCharType="separate"/>
      </w:r>
      <w:r w:rsidR="009053C7">
        <w:rPr>
          <w:noProof/>
        </w:rPr>
        <w:t>3</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1</w:t>
      </w:r>
      <w:r w:rsidR="00D97E6B">
        <w:rPr>
          <w:noProof/>
        </w:rPr>
        <w:fldChar w:fldCharType="end"/>
      </w:r>
      <w:r>
        <w:t xml:space="preserve"> </w:t>
      </w:r>
      <w:r w:rsidRPr="00F464D5">
        <w:t>An example phase space d</w:t>
      </w:r>
      <w:r>
        <w:t>iagram of the evolution of the Lorenz system over time</w:t>
      </w:r>
      <w:r w:rsidRPr="00F464D5">
        <w:t>.</w:t>
      </w:r>
      <w:bookmarkEnd w:id="46"/>
    </w:p>
    <w:p w:rsidR="00DA3A42" w:rsidRPr="00D62049" w:rsidRDefault="00DA3A42" w:rsidP="00C33948">
      <w:r w:rsidRPr="00D62049">
        <w:t xml:space="preserve">Real-world complex systems are sensitive to outside influences because they are open systems. An </w:t>
      </w:r>
      <w:r w:rsidRPr="00D62049">
        <w:rPr>
          <w:rStyle w:val="TermChar"/>
        </w:rPr>
        <w:t>open system</w:t>
      </w:r>
      <w:r w:rsidRPr="00D62049">
        <w:t xml:space="preserve"> is one that cannot be screened off from its environment, so researchers cannot </w:t>
      </w:r>
      <w:r w:rsidR="00435CE5">
        <w:t xml:space="preserve">safely </w:t>
      </w:r>
      <w:r w:rsidRPr="00D62049">
        <w:t xml:space="preserve">ignore outside influences – or in other words, exogenous variables. Most real-world systems are open and pose problems for modeling because these exogenous influences must be taken into account (Batty and Marshall 2012). A </w:t>
      </w:r>
      <w:r w:rsidRPr="00D62049">
        <w:rPr>
          <w:rStyle w:val="TermChar"/>
        </w:rPr>
        <w:t>model</w:t>
      </w:r>
      <w:r w:rsidRPr="00D62049">
        <w:t xml:space="preserve"> is </w:t>
      </w:r>
      <w:r w:rsidR="007439F1">
        <w:t>simply</w:t>
      </w:r>
      <w:r w:rsidRPr="00D62049">
        <w:t xml:space="preserve"> an abstract representation of something, and could refer to conceptual models, mathematical models, statistical models, or even physical models (O</w:t>
      </w:r>
      <w:r w:rsidR="00E05270">
        <w:t>’</w:t>
      </w:r>
      <w:r w:rsidRPr="00D62049">
        <w:t>Sullivan and Perry 2013). Although real world systems tend to be open, models tend be closed to be tractable.</w:t>
      </w:r>
    </w:p>
    <w:p w:rsidR="00DA3A42" w:rsidRPr="00D62049" w:rsidRDefault="00DA3A42" w:rsidP="00C33948">
      <w:r w:rsidRPr="00D62049">
        <w:t xml:space="preserve">Complex systems and chaotic systems are </w:t>
      </w:r>
      <w:r w:rsidR="007439F1">
        <w:t xml:space="preserve">both </w:t>
      </w:r>
      <w:r w:rsidRPr="00D62049">
        <w:t xml:space="preserve">subtypes of nonlinear </w:t>
      </w:r>
      <w:r w:rsidR="00435CE5" w:rsidRPr="00D62049">
        <w:t>dynamic</w:t>
      </w:r>
      <w:r w:rsidR="00435CE5">
        <w:t>al</w:t>
      </w:r>
      <w:r w:rsidR="00435CE5" w:rsidRPr="00D62049">
        <w:t xml:space="preserve"> </w:t>
      </w:r>
      <w:r w:rsidRPr="00D62049">
        <w:t xml:space="preserve">systems. Complexity theory deals with complex open systems that self-organize into </w:t>
      </w:r>
      <w:r w:rsidRPr="00D62049">
        <w:lastRenderedPageBreak/>
        <w:t xml:space="preserve">emergent forms that could not have been predicted simply by understanding the constituent parts (Mitchell 2009). Chaos theory deals with simple, deterministic, nonlinear, dynamic, closed systems resulting in a chaotic response to different initial conditions or perturbations (Reitsma 2002). </w:t>
      </w:r>
      <w:r w:rsidR="007439F1">
        <w:t>As discussed in chapter 2, c</w:t>
      </w:r>
      <w:r w:rsidRPr="00D62049">
        <w:t>haotic systems are unpredictable beyond limited time horizons because of their sensitivity to initial conditions, and these initial conditions may become unknowable later. Complex systems</w:t>
      </w:r>
      <w:r w:rsidR="007439F1">
        <w:t>, in contrast,</w:t>
      </w:r>
      <w:r w:rsidRPr="00D62049">
        <w:t xml:space="preserve"> are unpredictable because of their capacity for novelty via emergence, discussed </w:t>
      </w:r>
      <w:r w:rsidR="00435CE5">
        <w:t xml:space="preserve">in detail </w:t>
      </w:r>
      <w:r w:rsidRPr="00D62049">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t>ibid.</w:t>
      </w:r>
      <w:r w:rsidRPr="00D62049">
        <w:t>).</w:t>
      </w:r>
    </w:p>
    <w:p w:rsidR="00DA3A42" w:rsidRPr="00D62049" w:rsidRDefault="00DA3A42" w:rsidP="00C33948"/>
    <w:p w:rsidR="00DA3A42" w:rsidRPr="00D62049" w:rsidRDefault="00DA3A42" w:rsidP="00C33948">
      <w:pPr>
        <w:pStyle w:val="Heading2"/>
      </w:pPr>
      <w:bookmarkStart w:id="47" w:name="_Toc466059451"/>
      <w:r w:rsidRPr="00D62049">
        <w:t>Measures of Complexity</w:t>
      </w:r>
      <w:bookmarkEnd w:id="47"/>
    </w:p>
    <w:p w:rsidR="00DA3A42" w:rsidRPr="00D62049" w:rsidRDefault="00DA3A42" w:rsidP="00362FA5">
      <w:r w:rsidRPr="00D62049">
        <w:t xml:space="preserve">There are </w:t>
      </w:r>
      <w:r w:rsidR="00362FA5">
        <w:t>several</w:t>
      </w:r>
      <w:r w:rsidRPr="00D62049">
        <w:t xml:space="preserve"> </w:t>
      </w:r>
      <w:r w:rsidRPr="00362FA5">
        <w:rPr>
          <w:rStyle w:val="TermChar"/>
          <w:i w:val="0"/>
        </w:rPr>
        <w:t>measures</w:t>
      </w:r>
      <w:r w:rsidRPr="00D62049">
        <w:rPr>
          <w:rStyle w:val="TermChar"/>
        </w:rPr>
        <w:t xml:space="preserve"> </w:t>
      </w:r>
      <w:r w:rsidRPr="00362FA5">
        <w:t>of complexity</w:t>
      </w:r>
      <w:r w:rsidRPr="00D62049">
        <w:t xml:space="preserve">. Mitchell (2009) </w:t>
      </w:r>
      <w:r w:rsidR="00362FA5">
        <w:t>points out that</w:t>
      </w:r>
      <w:r w:rsidRPr="00D62049">
        <w:t xml:space="preserve"> no one measure is ideal</w:t>
      </w:r>
      <w:r w:rsidR="00362FA5">
        <w:t xml:space="preserve"> (or could possibly capture the myriad denotations and connotations of complexity)</w:t>
      </w:r>
      <w:r w:rsidRPr="00D62049">
        <w:t>, but highlights several prominent ones: information entropy from information theory; statistical complexity, or the degree of structure and pattern in a system; the Lyapunov exponent which mathematically defines a system</w:t>
      </w:r>
      <w:r w:rsidR="00E05270">
        <w:t>’</w:t>
      </w:r>
      <w:r w:rsidRPr="00D62049">
        <w:t xml:space="preserve">s sensitivity to </w:t>
      </w:r>
      <w:r w:rsidRPr="00D62049">
        <w:lastRenderedPageBreak/>
        <w:t>initial conditions; and the fractal dimension, which defines complexity as</w:t>
      </w:r>
      <w:r w:rsidR="00362FA5">
        <w:t xml:space="preserve"> the irregularity of an object</w:t>
      </w:r>
      <w:r w:rsidR="00E05270">
        <w:t>’</w:t>
      </w:r>
      <w:r w:rsidR="00362FA5">
        <w:t>s form.</w:t>
      </w:r>
    </w:p>
    <w:p w:rsidR="00DA3A42" w:rsidRPr="00D62049" w:rsidRDefault="00652173" w:rsidP="00C33948">
      <w:r>
        <w:t xml:space="preserve">The former two are discussed in detail with regards to urban form and street networks in chapter 4. </w:t>
      </w:r>
      <w:r w:rsidR="00D361DF">
        <w:t>The latter two were explored in chapter 2</w:t>
      </w:r>
      <w:r w:rsidR="00BB06CD">
        <w:t xml:space="preserve"> for simple nonlinear systems</w:t>
      </w:r>
      <w:r w:rsidR="00D361DF">
        <w:t>, but their implications for complex systems are worth considering briefly</w:t>
      </w:r>
      <w:r w:rsidR="00435CE5">
        <w:t xml:space="preserve"> here</w:t>
      </w:r>
      <w:r w:rsidR="00D361DF">
        <w:t xml:space="preserve">. </w:t>
      </w:r>
      <w:r w:rsidR="00DA3A42" w:rsidRPr="00D62049">
        <w:t xml:space="preserve">Sensitivity to initial conditions makes </w:t>
      </w:r>
      <w:r w:rsidR="00DA3A42" w:rsidRPr="00D62049">
        <w:rPr>
          <w:rStyle w:val="TermChar"/>
        </w:rPr>
        <w:t>prediction</w:t>
      </w:r>
      <w:r w:rsidR="00DA3A42" w:rsidRPr="00D62049">
        <w:t xml:space="preserve"> of a nonlinear system difficult, as the initial state must be described with perfect accuracy (Rickles et al. 2007).</w:t>
      </w:r>
      <w:r w:rsidR="00F3016D">
        <w:t xml:space="preserve"> U</w:t>
      </w:r>
      <w:r w:rsidR="00DA3A42" w:rsidRPr="00D62049">
        <w:t xml:space="preserve">nfortunately, measurement of the real world always requires some amount of rounding and entails some amount of uncertainty. These tiny inaccuracies </w:t>
      </w:r>
      <w:r w:rsidR="004710F8">
        <w:t>compound</w:t>
      </w:r>
      <w:r w:rsidR="00DA3A42" w:rsidRPr="00D62049">
        <w:t xml:space="preserve"> over time as the system evolves</w:t>
      </w:r>
      <w:r w:rsidR="004710F8">
        <w:t>, making prediction difficult or perhaps impossible</w:t>
      </w:r>
      <w:r w:rsidR="00DA3A42" w:rsidRPr="00D62049">
        <w:t xml:space="preserve">. Theorists from Friedrich von Hayek (1974) to Ilya Prigogine (1997) have </w:t>
      </w:r>
      <w:r w:rsidR="004710F8">
        <w:t xml:space="preserve">thus </w:t>
      </w:r>
      <w:r w:rsidR="00DA3A42" w:rsidRPr="00D62049">
        <w:t>questioned whether it is even possible to make accurate predictions of complex systems</w:t>
      </w:r>
      <w:r w:rsidR="004710F8">
        <w:t xml:space="preserve">, given </w:t>
      </w:r>
      <w:r w:rsidR="00F3016D">
        <w:t xml:space="preserve">the requirements of </w:t>
      </w:r>
      <w:r w:rsidR="004710F8">
        <w:t xml:space="preserve">data-gathering and precision </w:t>
      </w:r>
      <w:r w:rsidR="004710F8" w:rsidRPr="00F3016D">
        <w:rPr>
          <w:i/>
        </w:rPr>
        <w:t>and</w:t>
      </w:r>
      <w:r w:rsidR="00DA3A42" w:rsidRPr="00D62049">
        <w:t xml:space="preserve"> because of </w:t>
      </w:r>
      <w:r w:rsidR="004710F8">
        <w:t>such systems</w:t>
      </w:r>
      <w:r w:rsidR="00E05270">
        <w:t>’</w:t>
      </w:r>
      <w:r w:rsidR="00DA3A42" w:rsidRPr="00D62049">
        <w:t xml:space="preserve"> capability to surprise via emergence, a concept discussed </w:t>
      </w:r>
      <w:r w:rsidR="004710F8">
        <w:t>in section 3.6</w:t>
      </w:r>
      <w:r w:rsidR="00DA3A42" w:rsidRPr="00D62049">
        <w:t>.</w:t>
      </w:r>
    </w:p>
    <w:p w:rsidR="00DA3A42" w:rsidRDefault="00DA3A42" w:rsidP="00C33948">
      <w:r w:rsidRPr="00D62049">
        <w:t xml:space="preserve">Complex systems </w:t>
      </w:r>
      <w:r w:rsidR="004710F8">
        <w:t xml:space="preserve">such as cities </w:t>
      </w:r>
      <w:r w:rsidRPr="00D62049">
        <w:t xml:space="preserve">are sensitive to initial conditions in the sense of historical accidents, but their path dependence continues to reveal these conditions over long time horizons. </w:t>
      </w:r>
      <w:r w:rsidRPr="00D62049">
        <w:rPr>
          <w:rStyle w:val="TermChar"/>
        </w:rPr>
        <w:t>Path dependence</w:t>
      </w:r>
      <w:r w:rsidRPr="00D62049">
        <w:t xml:space="preserve"> simply refers to the idea that </w:t>
      </w:r>
      <w:r w:rsidR="004710F8">
        <w:t>history matters: c</w:t>
      </w:r>
      <w:r w:rsidR="00F3016D">
        <w:t xml:space="preserve">omplex systems’ </w:t>
      </w:r>
      <w:r w:rsidRPr="00D62049">
        <w:t>past states are remembered and play a role in future states</w:t>
      </w:r>
      <w:r w:rsidR="00F3016D">
        <w:t xml:space="preserve"> (i.e., they are non-Markovian systems)</w:t>
      </w:r>
      <w:r w:rsidRPr="00D62049">
        <w:t xml:space="preserve">. Further, it is possible for single events to alter a complex </w:t>
      </w:r>
      <w:r w:rsidRPr="00D62049">
        <w:lastRenderedPageBreak/>
        <w:t>system in a way that persists for a long time. In cities, historical accidents/natural subsidies (i.e., sensitivity to initial conditions) or exogenous perturbations</w:t>
      </w:r>
      <w:r w:rsidR="004710F8">
        <w:t xml:space="preserve"> (e.g., wars, new technology, or economic shocks)</w:t>
      </w:r>
      <w:r w:rsidRPr="00D62049">
        <w:t xml:space="preserve"> may greatly affect long-term system behavior. Some echo of a complex system</w:t>
      </w:r>
      <w:r w:rsidR="00E05270">
        <w:t>’</w:t>
      </w:r>
      <w:r w:rsidRPr="00D62049">
        <w:t xml:space="preserve">s initial conditions remains apparent far into the future, </w:t>
      </w:r>
      <w:r w:rsidR="004710F8">
        <w:t xml:space="preserve">whereas </w:t>
      </w:r>
      <w:r w:rsidRPr="00D62049">
        <w:t xml:space="preserve">a </w:t>
      </w:r>
      <w:r w:rsidR="004710F8">
        <w:t xml:space="preserve">simple </w:t>
      </w:r>
      <w:r w:rsidRPr="00D62049">
        <w:t>chaotic system</w:t>
      </w:r>
      <w:r w:rsidR="00E05270">
        <w:t>’</w:t>
      </w:r>
      <w:r w:rsidRPr="00D62049">
        <w:t>s initial conditions are eventually lost to time and become unknowable.</w:t>
      </w:r>
    </w:p>
    <w:p w:rsidR="00F3016D" w:rsidRPr="00D62049" w:rsidRDefault="00F3016D" w:rsidP="00C33948">
      <w:r>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t>fractal self-similar forms that can be seen in urban peripheries and street networks (White and Engelen 1993; Batty and Longley 1994; Benguigui et al. 2000; Shen 2002) – and at the scale of urban design, as will be explored in chapter 4.</w:t>
      </w:r>
    </w:p>
    <w:p w:rsidR="00DA3A42" w:rsidRPr="00D62049" w:rsidRDefault="00DA3A42" w:rsidP="00C33948"/>
    <w:p w:rsidR="00DA3A42" w:rsidRPr="00D62049" w:rsidRDefault="00DA3A42" w:rsidP="00C33948">
      <w:pPr>
        <w:pStyle w:val="Heading2"/>
      </w:pPr>
      <w:bookmarkStart w:id="48" w:name="_Toc466059452"/>
      <w:r w:rsidRPr="00D62049">
        <w:t>Equilibrium and Stability</w:t>
      </w:r>
      <w:bookmarkEnd w:id="48"/>
    </w:p>
    <w:p w:rsidR="00535E5E" w:rsidRDefault="00DA3A42" w:rsidP="00C33948">
      <w:r w:rsidRPr="00D62049">
        <w:rPr>
          <w:rStyle w:val="TermChar"/>
        </w:rPr>
        <w:t>Equilibrium</w:t>
      </w:r>
      <w:r w:rsidRPr="00D62049">
        <w:t xml:space="preserve"> is used in different ways in the social sciences literature. In urban economics, equilibrium </w:t>
      </w:r>
      <w:r w:rsidR="00883138">
        <w:t>typically refers to</w:t>
      </w:r>
      <w:r w:rsidRPr="00D62049">
        <w:t xml:space="preserve"> a point at which supply and demand are balanced, resulting in – to use location choice as an example – no incentive for anyone to move (O</w:t>
      </w:r>
      <w:r w:rsidR="00E05270">
        <w:t>’</w:t>
      </w:r>
      <w:r w:rsidRPr="00D62049">
        <w:t xml:space="preserve">Sullivan 2008). </w:t>
      </w:r>
      <w:r w:rsidR="00883138">
        <w:t>However, c</w:t>
      </w:r>
      <w:r w:rsidRPr="00D62049">
        <w:t xml:space="preserve">omplexity scholars </w:t>
      </w:r>
      <w:r w:rsidR="00883138">
        <w:t xml:space="preserve">typically </w:t>
      </w:r>
      <w:r w:rsidRPr="00D62049">
        <w:t xml:space="preserve">borrow from physics </w:t>
      </w:r>
      <w:r w:rsidR="00883138">
        <w:lastRenderedPageBreak/>
        <w:t xml:space="preserve">instead </w:t>
      </w:r>
      <w:r w:rsidR="00535E5E">
        <w:t xml:space="preserve">to </w:t>
      </w:r>
      <w:r w:rsidR="00883138">
        <w:t>define</w:t>
      </w:r>
      <w:r w:rsidRPr="00D62049">
        <w:t xml:space="preserve"> </w:t>
      </w:r>
      <w:r w:rsidRPr="00535E5E">
        <w:t>equilibrium</w:t>
      </w:r>
      <w:r w:rsidRPr="00D62049">
        <w:t xml:space="preserve"> </w:t>
      </w:r>
      <w:r w:rsidR="00883138">
        <w:t>as</w:t>
      </w:r>
      <w:r w:rsidRPr="00D62049">
        <w:t xml:space="preserve"> a steady state of constant, maximum entropy in which a system does not change, adapt to its environment, or evolve structure. </w:t>
      </w:r>
      <w:r w:rsidR="00883138">
        <w:t>A common illustrative example is a</w:t>
      </w:r>
      <w:r w:rsidRPr="00D62049">
        <w:t xml:space="preserve"> gas diffusing into a vacuum</w:t>
      </w:r>
      <w:r w:rsidR="00883138">
        <w:t xml:space="preserve"> until it is evenly dispersed</w:t>
      </w:r>
      <w:r w:rsidRPr="00D62049">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t>’</w:t>
      </w:r>
      <w:r w:rsidRPr="00D62049">
        <w:t xml:space="preserve">s findings to the urban </w:t>
      </w:r>
      <w:r w:rsidR="00883138">
        <w:t>studies</w:t>
      </w:r>
      <w:r w:rsidRPr="00D62049">
        <w:t xml:space="preserve"> literature through their reformulation of central place theory in terms of </w:t>
      </w:r>
      <w:r w:rsidR="00535E5E">
        <w:t xml:space="preserve">these </w:t>
      </w:r>
      <w:r w:rsidRPr="00D62049">
        <w:t>dissipative structures and bifurcation.</w:t>
      </w:r>
      <w:r w:rsidR="00535E5E">
        <w:t xml:space="preserve"> </w:t>
      </w:r>
      <w:r w:rsidR="00883138">
        <w:t>Given these different definitions, t</w:t>
      </w:r>
      <w:r w:rsidRPr="00D62049">
        <w:t xml:space="preserve">here is some vagueness </w:t>
      </w:r>
      <w:r w:rsidR="00883138">
        <w:t>in</w:t>
      </w:r>
      <w:r w:rsidRPr="00D62049">
        <w:t xml:space="preserve"> how </w:t>
      </w:r>
      <w:r w:rsidR="00883138">
        <w:t>the term “</w:t>
      </w:r>
      <w:r w:rsidRPr="00D62049">
        <w:t>equilibrium</w:t>
      </w:r>
      <w:r w:rsidR="00883138">
        <w:t>”</w:t>
      </w:r>
      <w:r w:rsidRPr="00D62049">
        <w:t xml:space="preserve"> is used, often unqualified, in the urban complexity literature. </w:t>
      </w:r>
    </w:p>
    <w:p w:rsidR="00DA3A42" w:rsidRPr="00D62049" w:rsidRDefault="00DA3A42" w:rsidP="00C33948">
      <w:r w:rsidRPr="00D62049">
        <w:t>Sometimes it refers to thermodynamic equilibrium, as scholars invoke it to argue that cities are far-from-equilibrium complex systems</w:t>
      </w:r>
      <w:r w:rsidR="00883138">
        <w:t xml:space="preserve"> in the Prigogine sense</w:t>
      </w:r>
      <w:r w:rsidRPr="00D62049">
        <w:t xml:space="preserve">. </w:t>
      </w:r>
      <w:r w:rsidR="00883138">
        <w:t>This stream of literature argues</w:t>
      </w:r>
      <w:r w:rsidRPr="00D62049">
        <w:t xml:space="preserve"> that cities are open systems and thus matter and energy – such as food, electricity, immigrants, building materials, etc. – flow into them. Structure and order evolve, locally violating the second law of thermodynamics. </w:t>
      </w:r>
      <w:r w:rsidR="00883138">
        <w:t>In this sense,</w:t>
      </w:r>
      <w:r w:rsidRPr="00D62049">
        <w:t xml:space="preserve"> cities do not move toward equilibrium; rather they are far from it, ever evolving and structuring their matter (White and Engelen 1993). </w:t>
      </w:r>
    </w:p>
    <w:p w:rsidR="00DA3A42" w:rsidRPr="00D62049" w:rsidRDefault="00DA3A42" w:rsidP="00C33948">
      <w:r w:rsidRPr="00D62049">
        <w:t xml:space="preserve">Other times, equilibrium is used to refer to an equilibrium of dynamics, where the system becomes limited and its state settles into an unchanging value or a set of values </w:t>
      </w:r>
      <w:r w:rsidRPr="00D62049">
        <w:lastRenderedPageBreak/>
        <w:t>that it oscillates over. This is known as a stable equilibrium, or for disambiguation</w:t>
      </w:r>
      <w:r w:rsidR="00E05270">
        <w:t>’</w:t>
      </w:r>
      <w:r w:rsidR="00535E5E">
        <w:t>s sake, a stable state</w:t>
      </w:r>
      <w:r w:rsidRPr="00D62049">
        <w:t>. Equilibrium in this context means</w:t>
      </w:r>
      <w:r w:rsidR="00B56E1D">
        <w:t xml:space="preserve"> that</w:t>
      </w:r>
      <w:r w:rsidRPr="00D62049">
        <w:t xml:space="preserve"> a system is in balance despite</w:t>
      </w:r>
      <w:r w:rsidR="00B56E1D">
        <w:t xml:space="preserve"> multiple</w:t>
      </w:r>
      <w:r w:rsidRPr="00D62049">
        <w:t xml:space="preserve"> forces acting on it, dominated by negative feedback that damps perturbations and pushes the system back toward </w:t>
      </w:r>
      <w:r w:rsidR="00B56E1D">
        <w:t xml:space="preserve">the </w:t>
      </w:r>
      <w:r w:rsidRPr="00D62049">
        <w:t>equilibrium.</w:t>
      </w:r>
      <w:r w:rsidR="00535E5E">
        <w:t xml:space="preserve"> </w:t>
      </w:r>
      <w:r w:rsidRPr="00D62049">
        <w:t xml:space="preserve">At a macro-level, a real-world complex system might </w:t>
      </w:r>
      <w:r w:rsidR="00B56E1D">
        <w:t>appear to be</w:t>
      </w:r>
      <w:r w:rsidRPr="00D62049">
        <w:t xml:space="preserve"> in </w:t>
      </w:r>
      <w:r w:rsidR="00535E5E">
        <w:t xml:space="preserve">static </w:t>
      </w:r>
      <w:r w:rsidRPr="00D62049">
        <w:t xml:space="preserve">equilibrium based on its </w:t>
      </w:r>
      <w:r w:rsidR="00B56E1D">
        <w:t xml:space="preserve">system-level </w:t>
      </w:r>
      <w:r w:rsidRPr="00D62049">
        <w:t>state variables, b</w:t>
      </w:r>
      <w:r w:rsidR="00B56E1D">
        <w:t>ut at a micro-level components may be</w:t>
      </w:r>
      <w:r w:rsidRPr="00D62049">
        <w:t xml:space="preserve"> dynamic and in flux. Consider residents settling into locations in a city. Over time, stable and consistent patterns</w:t>
      </w:r>
      <w:r w:rsidR="00B56E1D">
        <w:t xml:space="preserve"> may</w:t>
      </w:r>
      <w:r w:rsidRPr="00D62049">
        <w:t xml:space="preserve"> emerge city-wide, but at the human scale, residents are always moving in</w:t>
      </w:r>
      <w:r w:rsidR="00B56E1D">
        <w:t>, around,</w:t>
      </w:r>
      <w:r w:rsidRPr="00D62049">
        <w:t xml:space="preserve"> and out of the city. Stable states </w:t>
      </w:r>
      <w:r w:rsidR="00535E5E">
        <w:t>make for tractable models of complex systems:</w:t>
      </w:r>
      <w:r w:rsidRPr="00D62049">
        <w:t xml:space="preserve"> Schelling (1971) famously demonstrated a simple simulation in which fairly tolerant residents relocate based on their </w:t>
      </w:r>
      <w:r w:rsidR="00B56E1D">
        <w:t xml:space="preserve">subtle </w:t>
      </w:r>
      <w:r w:rsidRPr="00D62049">
        <w:t>preferences for similar neighbors, resulting in a surprisingly segregated equilibrium.</w:t>
      </w:r>
    </w:p>
    <w:p w:rsidR="00DA3A42" w:rsidRPr="00D62049" w:rsidRDefault="00DA3A42" w:rsidP="00C33948">
      <w:r w:rsidRPr="00D62049">
        <w:t xml:space="preserve">Complex systems can settle for periods of time into stable, metastable, or unstable states </w:t>
      </w:r>
      <w:r w:rsidR="00535E5E">
        <w:t xml:space="preserve">– </w:t>
      </w:r>
      <w:r w:rsidRPr="00D62049">
        <w:t xml:space="preserve">or even shift between alternative stable states via phase transitions. These are depicted by the balls in Figure 3. A </w:t>
      </w:r>
      <w:r w:rsidRPr="00D62049">
        <w:rPr>
          <w:rStyle w:val="TermChar"/>
        </w:rPr>
        <w:t>stable state</w:t>
      </w:r>
      <w:r w:rsidRPr="00D62049">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D62049">
        <w:rPr>
          <w:rStyle w:val="TermChar"/>
        </w:rPr>
        <w:t>unstable state</w:t>
      </w:r>
      <w:r w:rsidRPr="00D62049">
        <w:t xml:space="preserve"> (ball 2) is one which the system moves </w:t>
      </w:r>
      <w:r w:rsidRPr="00D62049">
        <w:rPr>
          <w:i/>
        </w:rPr>
        <w:t>away</w:t>
      </w:r>
      <w:r w:rsidRPr="00D62049">
        <w:t xml:space="preserve"> from af</w:t>
      </w:r>
      <w:r w:rsidR="005E2120">
        <w:t xml:space="preserve">ter </w:t>
      </w:r>
      <w:r w:rsidR="005E2120">
        <w:lastRenderedPageBreak/>
        <w:t xml:space="preserve">even a slight perturbation: the system is </w:t>
      </w:r>
      <w:r w:rsidRPr="00D62049">
        <w:t xml:space="preserve">precariously perched between two possible states that it could settle into. A </w:t>
      </w:r>
      <w:r w:rsidRPr="00D62049">
        <w:rPr>
          <w:rStyle w:val="TermChar"/>
        </w:rPr>
        <w:t>metastable state</w:t>
      </w:r>
      <w:r w:rsidRPr="00D62049">
        <w:t xml:space="preserve"> (ball 1) is one the system returns to after small but not large perturbations. The system may spend extended time in this state, but a sufficient perturbation will push it into a “preferred” state.</w:t>
      </w:r>
    </w:p>
    <w:p w:rsidR="00DA3A42" w:rsidRPr="00D62049" w:rsidRDefault="00DA3A42" w:rsidP="00C33948">
      <w:pPr>
        <w:pStyle w:val="image"/>
      </w:pPr>
      <w:r w:rsidRPr="00D62049">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D62049" w:rsidRDefault="00DA3A42" w:rsidP="00001D80">
      <w:pPr>
        <w:pStyle w:val="Caption"/>
      </w:pPr>
      <w:r w:rsidRPr="00D62049">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D62049" w:rsidRDefault="00DA3A42" w:rsidP="00C33948">
      <w:r w:rsidRPr="00D62049">
        <w:rPr>
          <w:rStyle w:val="TermChar"/>
        </w:rPr>
        <w:t>Alternative stable states</w:t>
      </w:r>
      <w:r w:rsidRPr="00D62049">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D62049">
        <w:rPr>
          <w:rStyle w:val="TermChar"/>
        </w:rPr>
        <w:t>Hysteresis</w:t>
      </w:r>
      <w:r w:rsidRPr="00D62049">
        <w:t xml:space="preserve"> – the dependence of a system</w:t>
      </w:r>
      <w:r w:rsidR="00E05270">
        <w:t>’</w:t>
      </w:r>
      <w:r w:rsidRPr="00D62049">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D62049" w:rsidRDefault="00DA3A42" w:rsidP="00C33948">
      <w:r w:rsidRPr="00D62049">
        <w:rPr>
          <w:rStyle w:val="TermChar"/>
        </w:rPr>
        <w:lastRenderedPageBreak/>
        <w:t>Criticality</w:t>
      </w:r>
      <w:r w:rsidRPr="00D62049">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t>was popularly referred to in the past as</w:t>
      </w:r>
      <w:r w:rsidRPr="00D62049">
        <w:t xml:space="preserve"> </w:t>
      </w:r>
      <w:r w:rsidR="005E2120">
        <w:t>the “edge of chaos.”</w:t>
      </w:r>
    </w:p>
    <w:p w:rsidR="00DA3A42" w:rsidRPr="00D62049" w:rsidRDefault="00DA3A42" w:rsidP="00C33948">
      <w:r w:rsidRPr="00D62049">
        <w:t xml:space="preserve">When a parameter is adjusted to the critical point, the system undergoes a quick, radical change in its qualitative features. A </w:t>
      </w:r>
      <w:r w:rsidRPr="00D62049">
        <w:rPr>
          <w:rStyle w:val="TermChar"/>
        </w:rPr>
        <w:t>parameter</w:t>
      </w:r>
      <w:r w:rsidRPr="00D62049">
        <w:t xml:space="preserve"> is a factor that defines the system. A model parameter is similar to a variable, but is either </w:t>
      </w:r>
      <w:r w:rsidR="00DF371E" w:rsidRPr="00D62049">
        <w:t xml:space="preserve">some universal value </w:t>
      </w:r>
      <w:r w:rsidR="00DF371E">
        <w:t xml:space="preserve">or is </w:t>
      </w:r>
      <w:r w:rsidRPr="00D62049">
        <w:t>directly</w:t>
      </w:r>
      <w:r w:rsidR="00DF371E">
        <w:t xml:space="preserve"> controlled by the researcher (rather than simply being observed)</w:t>
      </w:r>
      <w:r w:rsidRPr="00D62049">
        <w:t xml:space="preserve">. For the </w:t>
      </w:r>
      <w:r w:rsidR="00DF371E">
        <w:t>latter</w:t>
      </w:r>
      <w:r w:rsidRPr="00D62049">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D62049" w:rsidRDefault="00D8024D" w:rsidP="00D8024D">
      <w:r w:rsidRPr="00D8024D">
        <w:t>Finally</w:t>
      </w:r>
      <w:r>
        <w:t>, as discussed in chapter 2,</w:t>
      </w:r>
      <w:r>
        <w:rPr>
          <w:rStyle w:val="TermChar"/>
        </w:rPr>
        <w:t xml:space="preserve"> b</w:t>
      </w:r>
      <w:r w:rsidR="00DA3A42" w:rsidRPr="00D62049">
        <w:rPr>
          <w:rStyle w:val="TermChar"/>
        </w:rPr>
        <w:t>ifurcation</w:t>
      </w:r>
      <w:r w:rsidR="00DA3A42" w:rsidRPr="00D62049">
        <w:t xml:space="preserve"> is the tendency for a system or one of its variables to jump suddenly from one attractor or stable state to another. When this happens, a drastically different nature of the system appears</w:t>
      </w:r>
      <w:r>
        <w:t>.</w:t>
      </w:r>
      <w:r w:rsidR="00DA3A42" w:rsidRPr="00D62049">
        <w:t xml:space="preserve"> Allen (2012) argues that bifurcation in </w:t>
      </w:r>
      <w:r w:rsidR="00BB0BC6">
        <w:t xml:space="preserve">complex human </w:t>
      </w:r>
      <w:r w:rsidR="00DA3A42" w:rsidRPr="00D62049">
        <w:t xml:space="preserve">systems </w:t>
      </w:r>
      <w:r w:rsidR="00BB0BC6">
        <w:t xml:space="preserve">– such as cities – </w:t>
      </w:r>
      <w:r w:rsidR="00DA3A42" w:rsidRPr="00D62049">
        <w:t xml:space="preserve">can be interpreted as a key historical moment in time when system could go one direction or another, with multiple </w:t>
      </w:r>
      <w:r w:rsidR="00DA3A42" w:rsidRPr="00D62049">
        <w:lastRenderedPageBreak/>
        <w:t xml:space="preserve">possible future trajectories. </w:t>
      </w:r>
      <w:r w:rsidR="008B50A6">
        <w:t>With a sufficient understanding of the system and its dynamics, p</w:t>
      </w:r>
      <w:r w:rsidR="00DA3A42" w:rsidRPr="00D62049">
        <w:t>lanners may adjust a parameter to shape the trajectory toward socially desirable o</w:t>
      </w:r>
      <w:r>
        <w:t>utcomes.</w:t>
      </w:r>
    </w:p>
    <w:p w:rsidR="00DA3A42" w:rsidRPr="00D62049" w:rsidRDefault="00DA3A42" w:rsidP="00C33948"/>
    <w:p w:rsidR="00DA3A42" w:rsidRPr="00D62049" w:rsidRDefault="00DA3A42" w:rsidP="00C33948">
      <w:pPr>
        <w:pStyle w:val="Heading2"/>
      </w:pPr>
      <w:bookmarkStart w:id="49" w:name="_Toc466059453"/>
      <w:r w:rsidRPr="00D62049">
        <w:t>Emergence, Self-Organization, and Resilience</w:t>
      </w:r>
      <w:bookmarkEnd w:id="49"/>
    </w:p>
    <w:p w:rsidR="00DA3A42" w:rsidRPr="00D62049" w:rsidRDefault="00DA3A42" w:rsidP="00C33948">
      <w:r w:rsidRPr="00D62049">
        <w:t xml:space="preserve">An </w:t>
      </w:r>
      <w:r w:rsidRPr="00D62049">
        <w:rPr>
          <w:rStyle w:val="TermChar"/>
        </w:rPr>
        <w:t>emergent</w:t>
      </w:r>
      <w:r w:rsidRPr="00D62049">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t xml:space="preserve"> (Aziz-Allaoui and Bertelle 2009)</w:t>
      </w:r>
      <w:r w:rsidRPr="00D62049">
        <w:t xml:space="preserve">. Nonlinearity is the source of emergent system characteristics, as they result from </w:t>
      </w:r>
      <w:r w:rsidR="0021042B">
        <w:t xml:space="preserve">many repeated </w:t>
      </w:r>
      <w:r w:rsidRPr="00D62049">
        <w:t xml:space="preserve">interactions among subcomponents that </w:t>
      </w:r>
      <w:r w:rsidR="0021042B">
        <w:t xml:space="preserve">eventually </w:t>
      </w:r>
      <w:r w:rsidRPr="00D62049">
        <w:t xml:space="preserve">exceed the sum of the parts (Manson 2001). In other words, </w:t>
      </w:r>
      <w:r w:rsidR="0021042B">
        <w:t>the research</w:t>
      </w:r>
      <w:r w:rsidR="00824F15">
        <w:t>er</w:t>
      </w:r>
      <w:r w:rsidR="0021042B">
        <w:t xml:space="preserve"> cannot</w:t>
      </w:r>
      <w:r w:rsidRPr="00D62049">
        <w:t xml:space="preserve"> just take the system apart, inspect the components</w:t>
      </w:r>
      <w:r w:rsidR="0021042B">
        <w:t xml:space="preserve"> to understand what the system does</w:t>
      </w:r>
      <w:r w:rsidRPr="00D62049">
        <w:t xml:space="preserve">, and </w:t>
      </w:r>
      <w:r w:rsidR="0021042B">
        <w:t xml:space="preserve">them </w:t>
      </w:r>
      <w:r w:rsidRPr="00D62049">
        <w:t>put them back together again. Emergent phenomena are nonlinear characteristics of a system, such as catastrophes, thresholds, and self-organization.</w:t>
      </w:r>
    </w:p>
    <w:p w:rsidR="00DA3A42" w:rsidRPr="00D62049" w:rsidRDefault="00DA3A42" w:rsidP="00C33948">
      <w:r w:rsidRPr="00D62049">
        <w:rPr>
          <w:rStyle w:val="TermChar"/>
        </w:rPr>
        <w:t>Self-organization</w:t>
      </w:r>
      <w:r w:rsidRPr="00D62049">
        <w:t xml:space="preserve"> is an emergent phenomenon that occurs when </w:t>
      </w:r>
      <w:r w:rsidR="00C029B0">
        <w:t xml:space="preserve">a system </w:t>
      </w:r>
      <w:r w:rsidRPr="00D62049">
        <w:t>order</w:t>
      </w:r>
      <w:r w:rsidR="00C029B0">
        <w:t>s</w:t>
      </w:r>
      <w:r w:rsidRPr="00D62049">
        <w:t xml:space="preserve"> </w:t>
      </w:r>
      <w:r w:rsidR="00C029B0">
        <w:t>itself</w:t>
      </w:r>
      <w:r w:rsidRPr="00D62049">
        <w:t xml:space="preserve"> into a “better” or more stable state without external control or a central overseer. This tends to be a </w:t>
      </w:r>
      <w:r w:rsidRPr="00D62049">
        <w:rPr>
          <w:rStyle w:val="TermChar"/>
        </w:rPr>
        <w:t>bottom-up</w:t>
      </w:r>
      <w:r w:rsidRPr="00D62049">
        <w:t xml:space="preserve"> process by which one hierarchical level generates the features of the level above it. The distinction between top-down and bottom-up </w:t>
      </w:r>
      <w:r w:rsidRPr="00D62049">
        <w:lastRenderedPageBreak/>
        <w:t xml:space="preserve">processes should not be taken to be binary. Rather, each </w:t>
      </w:r>
      <w:r w:rsidR="00C029B0">
        <w:t xml:space="preserve">simply </w:t>
      </w:r>
      <w:r w:rsidRPr="00D62049">
        <w:t>refers to the general directionality of a process in terms of the system</w:t>
      </w:r>
      <w:r w:rsidR="00E05270">
        <w:t>’</w:t>
      </w:r>
      <w:r w:rsidRPr="00D62049">
        <w:t>s hierarchy.</w:t>
      </w:r>
    </w:p>
    <w:p w:rsidR="00DA3A42" w:rsidRPr="00D62049" w:rsidRDefault="00DA3A42" w:rsidP="00C33948">
      <w:r w:rsidRPr="00D62049">
        <w:rPr>
          <w:rStyle w:val="TermChar"/>
        </w:rPr>
        <w:t>Feedback</w:t>
      </w:r>
      <w:r w:rsidRPr="00D62049">
        <w:t xml:space="preserve"> occurs when an output of the system “feeds back” into the system as an input. Negative feedback damps a variable</w:t>
      </w:r>
      <w:r w:rsidR="00E05270">
        <w:t>’</w:t>
      </w:r>
      <w:r w:rsidRPr="00D62049">
        <w:t>s rate of change and pushes it toward a stable state. Positive feedback increases a variable</w:t>
      </w:r>
      <w:r w:rsidR="00E05270">
        <w:t>’</w:t>
      </w:r>
      <w:r w:rsidRPr="00D62049">
        <w:t xml:space="preserve">s rate of change, as self-reinforcement. </w:t>
      </w:r>
      <w:r w:rsidR="002020A8">
        <w:t>Furthermore, l</w:t>
      </w:r>
      <w:r w:rsidRPr="00D62049">
        <w:t xml:space="preserve">arge-scale structures can emerge from small-scale subcomponent behavior and then influence future subcomponent behavior via </w:t>
      </w:r>
      <w:r w:rsidRPr="00D62049">
        <w:rPr>
          <w:rStyle w:val="TermChar"/>
        </w:rPr>
        <w:t>cross-scale feedback</w:t>
      </w:r>
      <w:r w:rsidRPr="00D62049">
        <w:t xml:space="preserve"> (Allen 2012). Through</w:t>
      </w:r>
      <w:r w:rsidRPr="00D62049">
        <w:rPr>
          <w:rStyle w:val="TermChar"/>
        </w:rPr>
        <w:t xml:space="preserve"> co-evolution</w:t>
      </w:r>
      <w:r w:rsidRPr="00D62049">
        <w:t>, subcomponents create their environment and are then in turn influenced by it. Culture, religion, and social norms – created by humans and in turn influencing humans – are examples of such emergent properties</w:t>
      </w:r>
      <w:r w:rsidR="002020A8">
        <w:t xml:space="preserve"> and their cross-scale feedback within urban agglomerations of humans.</w:t>
      </w:r>
    </w:p>
    <w:p w:rsidR="00DA3A42" w:rsidRPr="00D62049" w:rsidRDefault="00DA3A42" w:rsidP="00C33948">
      <w:r w:rsidRPr="00D62049">
        <w:t xml:space="preserve">Resilience and robustness are related to self-organization. Walker et al. (2004, p. 6) define </w:t>
      </w:r>
      <w:r w:rsidRPr="00D62049">
        <w:rPr>
          <w:rStyle w:val="TermChar"/>
        </w:rPr>
        <w:t>resilience</w:t>
      </w:r>
      <w:r w:rsidRPr="00D62049">
        <w:t xml:space="preserve"> as “the capacity of a system to absorb disturbance and reorganize while undergoing change so as to still retain essentially the same function, structure, identity, and feedbacks – in other words, stay in the same basin of attraction.” Thus, </w:t>
      </w:r>
      <w:r w:rsidR="002020A8">
        <w:t>a resilient</w:t>
      </w:r>
      <w:r w:rsidRPr="00D62049">
        <w:t xml:space="preserve"> system is able to return to </w:t>
      </w:r>
      <w:r w:rsidR="002020A8">
        <w:t>its</w:t>
      </w:r>
      <w:r w:rsidRPr="00D62049">
        <w:t xml:space="preserve"> original stable state after a perturbation. </w:t>
      </w:r>
      <w:r w:rsidRPr="00D62049">
        <w:rPr>
          <w:rStyle w:val="TermChar"/>
        </w:rPr>
        <w:t>Robustness</w:t>
      </w:r>
      <w:r w:rsidRPr="00D62049">
        <w:t xml:space="preserve">, in contrast, tends to refer to the stability of a specific variable or system characteristics despite instability among some system components (Aligica 2014). </w:t>
      </w:r>
      <w:r w:rsidR="002020A8">
        <w:t xml:space="preserve">To </w:t>
      </w:r>
      <w:r w:rsidR="002020A8">
        <w:lastRenderedPageBreak/>
        <w:t>put it simply, r</w:t>
      </w:r>
      <w:r w:rsidRPr="00D62049">
        <w:t>esilience refers to returning to an orig</w:t>
      </w:r>
      <w:r w:rsidR="002020A8">
        <w:t>inal state after a perturbation, while</w:t>
      </w:r>
      <w:r w:rsidRPr="00D62049">
        <w:t xml:space="preserve"> robustness refers to perturbations hav</w:t>
      </w:r>
      <w:r w:rsidR="00BA7FA0">
        <w:t>ing only a</w:t>
      </w:r>
      <w:r w:rsidRPr="00D62049">
        <w:t xml:space="preserve"> </w:t>
      </w:r>
      <w:r w:rsidR="00283E52">
        <w:t>minimal</w:t>
      </w:r>
      <w:r w:rsidRPr="00D62049">
        <w:t xml:space="preserve"> effect in the first place.</w:t>
      </w:r>
    </w:p>
    <w:p w:rsidR="00DA3A42" w:rsidRPr="00D62049" w:rsidRDefault="00DA3A42" w:rsidP="00C33948">
      <w:r w:rsidRPr="00D62049">
        <w:rPr>
          <w:rStyle w:val="TermChar"/>
        </w:rPr>
        <w:t>Self-organized criticality</w:t>
      </w:r>
      <w:r w:rsidRPr="00D62049">
        <w:t xml:space="preserve"> describes a dynamic</w:t>
      </w:r>
      <w:r w:rsidR="00283E52">
        <w:t>al</w:t>
      </w:r>
      <w:r w:rsidRPr="00D62049">
        <w:t xml:space="preserve"> system that has a critical point as its attractor and continually evolves itself</w:t>
      </w:r>
      <w:r w:rsidR="00283E52">
        <w:t xml:space="preserve"> (without any external tuning or management)</w:t>
      </w:r>
      <w:r w:rsidRPr="00D62049">
        <w:t xml:space="preserve"> to </w:t>
      </w:r>
      <w:r w:rsidR="00283E52">
        <w:t>this</w:t>
      </w:r>
      <w:r w:rsidRPr="00D62049">
        <w:t xml:space="preserve"> point of p</w:t>
      </w:r>
      <w:r w:rsidR="00283E52">
        <w:t>hase transition and catastrophe</w:t>
      </w:r>
      <w:r w:rsidRPr="00D62049">
        <w:t>. At the critical point, system subcomponents are extremely connected and strongly influence each other. Here, even a small change to a single subcomponent is capable of producing vast effects that ripple through the entire system.</w:t>
      </w:r>
      <w:r w:rsidR="00A63191">
        <w:t xml:space="preserve"> </w:t>
      </w:r>
      <w:r w:rsidRPr="00D62049">
        <w:t xml:space="preserve">The classic example is the sand pile model described by Bak et al. (1988). In it, a sand pile has additional grains </w:t>
      </w:r>
      <w:r w:rsidR="00824F15">
        <w:t xml:space="preserve">of sand continuously dropped on </w:t>
      </w:r>
      <w:r w:rsidRPr="00D62049">
        <w:t xml:space="preserve">top of it. The pile evolves to a certain angle of </w:t>
      </w:r>
      <w:r w:rsidR="00824F15">
        <w:t>repose</w:t>
      </w:r>
      <w:r w:rsidRPr="00D62049">
        <w:t xml:space="preserve"> – the critical point – despite frequent trivially small avalanches. At this point, a single additional grain can suddenly cause a massive avalanche. After an avalanche, the system slowly evolves back to that critical angle and repeats.</w:t>
      </w:r>
      <w:r w:rsidR="00BF0349">
        <w:t xml:space="preserve"> Batty and Xie (1999) argue that cities exhibit self-organized criticality as their urban forms e</w:t>
      </w:r>
      <w:r w:rsidR="00824F15">
        <w:t>volve over time through discrete transitions.</w:t>
      </w:r>
      <w:r w:rsidRPr="00D62049">
        <w:t xml:space="preserve"> Forest fires are another</w:t>
      </w:r>
      <w:r w:rsidR="00824F15">
        <w:t xml:space="preserve"> example: f</w:t>
      </w:r>
      <w:r w:rsidRPr="00D62049">
        <w:t>requent small fires tend to prevent fuel build-up, but huge fires are occasionally possible if no small fires have cleared the underbrush in a long time</w:t>
      </w:r>
      <w:r w:rsidR="00824F15">
        <w:t xml:space="preserve"> (Malamud et al. 1998)</w:t>
      </w:r>
      <w:r w:rsidRPr="00D62049">
        <w:t>.</w:t>
      </w:r>
    </w:p>
    <w:p w:rsidR="00DA3A42" w:rsidRPr="00D62049" w:rsidRDefault="00DA3A42" w:rsidP="00C33948">
      <w:r w:rsidRPr="00D62049">
        <w:t xml:space="preserve">Such systems accumulate energy over time and dissipate it through many small and few large events. Thus, systems that exhibit self-organized criticality produce events </w:t>
      </w:r>
      <w:r w:rsidRPr="00D62049">
        <w:lastRenderedPageBreak/>
        <w:t xml:space="preserve">– such as sand pile avalanches, forest fires, and earthquakes – that range from tiny to enormous (Turcotte 1999). In other words, these systems are </w:t>
      </w:r>
      <w:r w:rsidRPr="00D62049">
        <w:rPr>
          <w:rStyle w:val="TermChar"/>
        </w:rPr>
        <w:t>scale-free</w:t>
      </w:r>
      <w:r w:rsidRPr="00D62049">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t xml:space="preserve">this </w:t>
      </w:r>
      <w:r w:rsidRPr="00D62049">
        <w:t>characteristic scale (Rickles et al. 2007).</w:t>
      </w:r>
      <w:r w:rsidR="00187161">
        <w:t xml:space="preserve"> </w:t>
      </w:r>
      <w:r w:rsidRPr="00D62049">
        <w:t xml:space="preserve">Scale free systems follow a scaling law such as a </w:t>
      </w:r>
      <w:r w:rsidRPr="00D62049">
        <w:rPr>
          <w:rStyle w:val="TermChar"/>
        </w:rPr>
        <w:t>power law</w:t>
      </w:r>
      <w:r w:rsidRPr="00D62049">
        <w:t xml:space="preserve"> with the form </w:t>
      </w:r>
      <w:r w:rsidRPr="00D62049">
        <w:rPr>
          <w:i/>
        </w:rPr>
        <w:t>p=b</w:t>
      </w:r>
      <w:r w:rsidRPr="00D62049">
        <w:rPr>
          <w:i/>
          <w:vertAlign w:val="superscript"/>
        </w:rPr>
        <w:t>-a</w:t>
      </w:r>
      <w:r w:rsidRPr="00D62049">
        <w:t>. Gaussian</w:t>
      </w:r>
      <w:r w:rsidR="00187161">
        <w:t xml:space="preserve"> (normal)</w:t>
      </w:r>
      <w:r w:rsidRPr="00D62049">
        <w:t xml:space="preserve"> distributions result from processes that tend to </w:t>
      </w:r>
      <w:r w:rsidR="00A90028">
        <w:t>sum to the center of the range, b</w:t>
      </w:r>
      <w:r w:rsidRPr="00D62049">
        <w:t xml:space="preserve">ut with a power law distribution, the probability </w:t>
      </w:r>
      <w:r w:rsidRPr="00D62049">
        <w:rPr>
          <w:i/>
        </w:rPr>
        <w:t>p</w:t>
      </w:r>
      <w:r w:rsidRPr="00D62049">
        <w:t xml:space="preserve"> of an event is inversely proportional to its size </w:t>
      </w:r>
      <w:r w:rsidRPr="00D62049">
        <w:rPr>
          <w:i/>
        </w:rPr>
        <w:t>b</w:t>
      </w:r>
      <w:r w:rsidRPr="00D62049">
        <w:t>. Thus</w:t>
      </w:r>
      <w:r w:rsidR="00187161">
        <w:t>,</w:t>
      </w:r>
      <w:r w:rsidRPr="00D62049">
        <w:t xml:space="preserve"> there are very few massive events, some medium-sized ones, and lots of small ones. </w:t>
      </w:r>
    </w:p>
    <w:p w:rsidR="00DA3A42" w:rsidRPr="00D62049" w:rsidRDefault="00DA3A42" w:rsidP="00C33948">
      <w:r w:rsidRPr="00D62049">
        <w:t xml:space="preserve">Similar characteristics can be seen in numerous systems despite their different underlying dynamics. This phenomenon is called </w:t>
      </w:r>
      <w:r w:rsidRPr="00D62049">
        <w:rPr>
          <w:rStyle w:val="TermChar"/>
        </w:rPr>
        <w:t>universality</w:t>
      </w:r>
      <w:r w:rsidRPr="00D62049">
        <w:t xml:space="preserve">. Accordingly, in the 1990s power laws became something of a popular signature for </w:t>
      </w:r>
      <w:r w:rsidR="00187161">
        <w:t>an underlying complex system</w:t>
      </w:r>
      <w:r w:rsidRPr="00D62049">
        <w:t xml:space="preserve">. However, an over-reliance on power laws and universality has met considerable controversy and criticism in recent years (Stumpf and Porter 2012). It can be challenging to differentiate between a power law distribution and other candidate distributions, particularly lognormal if it is difficult to observe tiny events to the left of the mode peak. Further, there are innumerable ways to generate a power law </w:t>
      </w:r>
      <w:r w:rsidRPr="00D62049">
        <w:lastRenderedPageBreak/>
        <w:t xml:space="preserve">distribution, so </w:t>
      </w:r>
      <w:r w:rsidR="00A90028">
        <w:t>it alone cannot be an unambiguous indicator</w:t>
      </w:r>
      <w:r w:rsidRPr="00D62049">
        <w:t xml:space="preserve"> that a complex system underlies the observed phenomena (Mitzenmacher 2004).</w:t>
      </w:r>
    </w:p>
    <w:p w:rsidR="00DA3A42" w:rsidRPr="00D62049" w:rsidRDefault="00DA3A42" w:rsidP="00C33948">
      <w:r w:rsidRPr="00D62049">
        <w:t xml:space="preserve">This plays into a classic challenge of complex systems study: the </w:t>
      </w:r>
      <w:r w:rsidRPr="00D62049">
        <w:rPr>
          <w:rStyle w:val="TermChar"/>
        </w:rPr>
        <w:t>equifinality</w:t>
      </w:r>
      <w:r w:rsidRPr="00D62049">
        <w:t xml:space="preserve"> problem is that different processes and models can result in the same outcome or pattern</w:t>
      </w:r>
      <w:r w:rsidR="00826129">
        <w:t xml:space="preserve"> </w:t>
      </w:r>
      <w:r w:rsidR="00826129" w:rsidRPr="00826129">
        <w:t>(Beven and Freer 2001)</w:t>
      </w:r>
      <w:r w:rsidRPr="00D62049">
        <w:t xml:space="preserve">. Many </w:t>
      </w:r>
      <w:r w:rsidR="00826129">
        <w:t xml:space="preserve">urban </w:t>
      </w:r>
      <w:r w:rsidRPr="00D62049">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t>’</w:t>
      </w:r>
      <w:r w:rsidRPr="00D62049">
        <w:t xml:space="preserve">Sullivan 2006). Although much of the purpose of complexity studies lies in linking patterns to processes, there is great risk in conflating pattern </w:t>
      </w:r>
      <w:r w:rsidRPr="00D62049">
        <w:rPr>
          <w:i/>
        </w:rPr>
        <w:t>with</w:t>
      </w:r>
      <w:r w:rsidRPr="00D62049">
        <w:t xml:space="preserve"> process.</w:t>
      </w:r>
    </w:p>
    <w:p w:rsidR="00DA3A42" w:rsidRPr="00D62049" w:rsidRDefault="00DA3A42" w:rsidP="00C33948"/>
    <w:p w:rsidR="00187161" w:rsidRDefault="00187161" w:rsidP="00C33948">
      <w:pPr>
        <w:pStyle w:val="Heading2"/>
      </w:pPr>
      <w:bookmarkStart w:id="50" w:name="_Toc466059454"/>
      <w:r>
        <w:t>Networks</w:t>
      </w:r>
      <w:bookmarkEnd w:id="50"/>
    </w:p>
    <w:p w:rsidR="00652173" w:rsidRDefault="00187161" w:rsidP="00187161">
      <w:r>
        <w:t xml:space="preserve">This chapter has </w:t>
      </w:r>
      <w:r w:rsidR="00A90028">
        <w:t xml:space="preserve">thus far </w:t>
      </w:r>
      <w:r>
        <w:t>discussed complex systems theory, drawn from the foundations of nonlinear systems presented in chapter 2</w:t>
      </w:r>
      <w:r w:rsidR="00A90028">
        <w:t>, including</w:t>
      </w:r>
      <w:r>
        <w:t xml:space="preserve"> dynamics, </w:t>
      </w:r>
      <w:r w:rsidR="00652173">
        <w:t xml:space="preserve">stability, emergence, and self-organization. These characteristics appear in a system as a result of the many interactions between its constituent parts. It is in fact these interactions and </w:t>
      </w:r>
      <w:r w:rsidR="00A90028">
        <w:t xml:space="preserve">connections within a system that make up the backbone of its study. This is </w:t>
      </w:r>
      <w:r w:rsidR="00652173">
        <w:t xml:space="preserve">the subject of network science. </w:t>
      </w:r>
    </w:p>
    <w:p w:rsidR="00652173" w:rsidRDefault="00652173" w:rsidP="00652173">
      <w:r>
        <w:lastRenderedPageBreak/>
        <w:t xml:space="preserve">Network science is built upon the foundation of graph theory, a branch of mathematics. A </w:t>
      </w:r>
      <w:r w:rsidRPr="00652173">
        <w:rPr>
          <w:rStyle w:val="TermChar"/>
        </w:rPr>
        <w:t>graph</w:t>
      </w:r>
      <w:r>
        <w:t xml:space="preserve"> is an abstract representation of a set of elements and the connections between them</w:t>
      </w:r>
      <w:r w:rsidR="00E00C21">
        <w:t xml:space="preserve"> (Trudeau 1994)</w:t>
      </w:r>
      <w:r>
        <w:t>. The elements are interchangeably called vertices or nodes, and the connections</w:t>
      </w:r>
      <w:r w:rsidR="00BF4840">
        <w:t xml:space="preserve"> between them</w:t>
      </w:r>
      <w:r>
        <w:t xml:space="preserve"> are </w:t>
      </w:r>
      <w:r w:rsidR="00A41E2D">
        <w:t xml:space="preserve">called </w:t>
      </w:r>
      <w:r>
        <w:t>links or edges. For consistency, I will use</w:t>
      </w:r>
      <w:r w:rsidR="00A41E2D">
        <w:t xml:space="preserve"> the terms</w:t>
      </w:r>
      <w:r>
        <w:t xml:space="preserve"> </w:t>
      </w:r>
      <w:r>
        <w:rPr>
          <w:i/>
        </w:rPr>
        <w:t>nodes</w:t>
      </w:r>
      <w:r>
        <w:t xml:space="preserve"> and </w:t>
      </w:r>
      <w:r>
        <w:rPr>
          <w:i/>
        </w:rPr>
        <w:t>edges</w:t>
      </w:r>
      <w:r>
        <w:t xml:space="preserve"> throughout this study. The number of nodes in the graph (i.e., the </w:t>
      </w:r>
      <w:r>
        <w:rPr>
          <w:i/>
        </w:rPr>
        <w:t>degree</w:t>
      </w:r>
      <w:r w:rsidR="00A41E2D">
        <w:t xml:space="preserve"> of the graph</w:t>
      </w:r>
      <w:r>
        <w:t xml:space="preserve">) is commonly represented as </w:t>
      </w:r>
      <w:r>
        <w:rPr>
          <w:i/>
        </w:rPr>
        <w:t>n</w:t>
      </w:r>
      <w:r>
        <w:t xml:space="preserve"> and the number of edges as </w:t>
      </w:r>
      <w:r>
        <w:rPr>
          <w:i/>
        </w:rPr>
        <w:t>m</w:t>
      </w:r>
      <w:r>
        <w:t xml:space="preserve">. </w:t>
      </w:r>
      <w:r w:rsidR="003B7DD5">
        <w:t xml:space="preserve">Two nodes are </w:t>
      </w:r>
      <w:r w:rsidR="003B7DD5">
        <w:rPr>
          <w:i/>
        </w:rPr>
        <w:t>adjacent</w:t>
      </w:r>
      <w:r w:rsidR="003B7DD5">
        <w:t xml:space="preserve"> if an edge connects them, two edges are adjacent if they share the same node, and a node and an edge are </w:t>
      </w:r>
      <w:r w:rsidR="003B7DD5">
        <w:rPr>
          <w:i/>
        </w:rPr>
        <w:t>incident</w:t>
      </w:r>
      <w:r w:rsidR="003B7DD5">
        <w:t xml:space="preserve"> if the edge connects the node to another node.</w:t>
      </w:r>
      <w:r w:rsidR="0091041B">
        <w:t xml:space="preserve"> A node’s </w:t>
      </w:r>
      <w:r w:rsidR="0091041B">
        <w:rPr>
          <w:i/>
        </w:rPr>
        <w:t>degree</w:t>
      </w:r>
      <w:r w:rsidR="0091041B">
        <w:t xml:space="preserve"> is the number of edges incident to the node, and it</w:t>
      </w:r>
      <w:r w:rsidR="003B7DD5">
        <w:t xml:space="preserve">s </w:t>
      </w:r>
      <w:r w:rsidR="003B7DD5" w:rsidRPr="003B7DD5">
        <w:rPr>
          <w:i/>
        </w:rPr>
        <w:t>neighbors</w:t>
      </w:r>
      <w:r w:rsidR="003B7DD5">
        <w:t xml:space="preserve"> are all those nodes</w:t>
      </w:r>
      <w:r w:rsidR="0091041B">
        <w:t xml:space="preserve"> to which the node is connected by edges.</w:t>
      </w:r>
    </w:p>
    <w:p w:rsidR="003B7DD5" w:rsidRPr="0094489A" w:rsidRDefault="003B7DD5" w:rsidP="00652173">
      <w:r>
        <w:t xml:space="preserve">An </w:t>
      </w:r>
      <w:r w:rsidRPr="003B7DD5">
        <w:rPr>
          <w:i/>
        </w:rPr>
        <w:t>undirected</w:t>
      </w:r>
      <w:r>
        <w:t xml:space="preserve"> graph has undirected edges (i.e., </w:t>
      </w:r>
      <w:r w:rsidR="0091041B">
        <w:t>each edge</w:t>
      </w:r>
      <w:r>
        <w:t xml:space="preserve"> point</w:t>
      </w:r>
      <w:r w:rsidR="0091041B">
        <w:t>s</w:t>
      </w:r>
      <w:r>
        <w:t xml:space="preserve"> mutually in both directions) but a </w:t>
      </w:r>
      <w:r w:rsidRPr="003B7DD5">
        <w:rPr>
          <w:i/>
        </w:rPr>
        <w:t>directed</w:t>
      </w:r>
      <w:r>
        <w:t xml:space="preserve"> graph, or digraph, has directed edges (i.e., </w:t>
      </w:r>
      <w:r w:rsidR="0091041B">
        <w:t xml:space="preserve">edge </w:t>
      </w:r>
      <w:r w:rsidR="0091041B">
        <w:rPr>
          <w:i/>
        </w:rPr>
        <w:t xml:space="preserve">uv </w:t>
      </w:r>
      <w:r w:rsidR="0091041B">
        <w:t xml:space="preserve">points from </w:t>
      </w:r>
      <w:r>
        <w:t xml:space="preserve">node </w:t>
      </w:r>
      <w:r w:rsidRPr="003B7DD5">
        <w:rPr>
          <w:i/>
        </w:rPr>
        <w:t>u</w:t>
      </w:r>
      <w:r>
        <w:t xml:space="preserve"> to node </w:t>
      </w:r>
      <w:r w:rsidRPr="003B7DD5">
        <w:rPr>
          <w:i/>
        </w:rPr>
        <w:t>v</w:t>
      </w:r>
      <w:r>
        <w:t xml:space="preserve">, but </w:t>
      </w:r>
      <w:r w:rsidR="0091041B">
        <w:t xml:space="preserve">there is </w:t>
      </w:r>
      <w:r w:rsidR="00A41E2D">
        <w:t xml:space="preserve">not </w:t>
      </w:r>
      <w:r>
        <w:t xml:space="preserve">necessarily </w:t>
      </w:r>
      <w:r w:rsidR="0091041B">
        <w:t xml:space="preserve">an edge </w:t>
      </w:r>
      <w:r w:rsidR="0091041B">
        <w:rPr>
          <w:i/>
        </w:rPr>
        <w:t>vu</w:t>
      </w:r>
      <w:r>
        <w:t xml:space="preserve">). </w:t>
      </w:r>
      <w:r w:rsidR="0087401C">
        <w:t xml:space="preserve">A </w:t>
      </w:r>
      <w:r w:rsidR="0087401C" w:rsidRPr="0087401C">
        <w:rPr>
          <w:i/>
        </w:rPr>
        <w:t>self-loop</w:t>
      </w:r>
      <w:r w:rsidR="0087401C">
        <w:t xml:space="preserve"> is an edge that connect</w:t>
      </w:r>
      <w:r w:rsidR="00582838">
        <w:t>s</w:t>
      </w:r>
      <w:r w:rsidR="0087401C">
        <w:t xml:space="preserve"> a single node to itself. Graph</w:t>
      </w:r>
      <w:r w:rsidR="00A41E2D">
        <w:t>s can also have parallel (i.e., multiple) edges</w:t>
      </w:r>
      <w:r w:rsidR="0087401C">
        <w:t xml:space="preserve"> between the same two nodes. Such graphs are called </w:t>
      </w:r>
      <w:r w:rsidR="0087401C" w:rsidRPr="0087401C">
        <w:rPr>
          <w:i/>
        </w:rPr>
        <w:t>multigraphs</w:t>
      </w:r>
      <w:r w:rsidR="00A41E2D">
        <w:t>,</w:t>
      </w:r>
      <w:r w:rsidR="0087401C">
        <w:t xml:space="preserve"> or </w:t>
      </w:r>
      <w:r w:rsidR="0087401C" w:rsidRPr="0087401C">
        <w:rPr>
          <w:i/>
        </w:rPr>
        <w:t>multidigraphs</w:t>
      </w:r>
      <w:r w:rsidR="0087401C">
        <w:t xml:space="preserve"> if they are directed.</w:t>
      </w:r>
      <w:r w:rsidR="0094489A">
        <w:t xml:space="preserve"> A </w:t>
      </w:r>
      <w:r w:rsidR="0094489A">
        <w:rPr>
          <w:i/>
        </w:rPr>
        <w:t>weighted</w:t>
      </w:r>
      <w:r w:rsidR="0094489A">
        <w:t xml:space="preserve"> graph</w:t>
      </w:r>
      <w:r w:rsidR="00E05270">
        <w:t>’</w:t>
      </w:r>
      <w:r w:rsidR="0094489A">
        <w:t>s edges have a weight attribute to quantify some value, such as importance or impedance, between connected nodes.</w:t>
      </w:r>
    </w:p>
    <w:p w:rsidR="00294AE1" w:rsidRDefault="0094489A" w:rsidP="00187161">
      <w:r>
        <w:t xml:space="preserve">While a graph is an abstract representation of </w:t>
      </w:r>
      <w:r w:rsidR="00A41E2D">
        <w:t>elements and their connections</w:t>
      </w:r>
      <w:r>
        <w:t xml:space="preserve">, a </w:t>
      </w:r>
      <w:r w:rsidRPr="00582838">
        <w:rPr>
          <w:i/>
        </w:rPr>
        <w:t>network</w:t>
      </w:r>
      <w:r>
        <w:t xml:space="preserve"> may be thought of as a real-world graph</w:t>
      </w:r>
      <w:r w:rsidR="00582838">
        <w:t>. Networks inherit</w:t>
      </w:r>
      <w:r w:rsidR="00A41E2D">
        <w:t xml:space="preserve"> </w:t>
      </w:r>
      <w:r w:rsidR="00582838">
        <w:t xml:space="preserve">the </w:t>
      </w:r>
      <w:r w:rsidR="00A41E2D">
        <w:t>terminology</w:t>
      </w:r>
      <w:r w:rsidR="00582838">
        <w:t xml:space="preserve"> of </w:t>
      </w:r>
      <w:r w:rsidR="00582838">
        <w:lastRenderedPageBreak/>
        <w:t>graph theory</w:t>
      </w:r>
      <w:r>
        <w:t>. Familiar networks include social networks (where the nodes are humans and the edges are the</w:t>
      </w:r>
      <w:r w:rsidR="00A41E2D">
        <w:t xml:space="preserve">ir interpersonal relationships), </w:t>
      </w:r>
      <w:r>
        <w:t>the Internet (where the nodes are computers and the edges are the TCP/IP</w:t>
      </w:r>
      <w:r w:rsidR="00A41E2D">
        <w:t>-based</w:t>
      </w:r>
      <w:r>
        <w:t xml:space="preserve"> links that connect them)</w:t>
      </w:r>
      <w:r w:rsidR="00A41E2D">
        <w:t xml:space="preserve">, and the World Wide Web (where the nodes are web pages and the edges are </w:t>
      </w:r>
      <w:r w:rsidR="00582838">
        <w:t>hyper</w:t>
      </w:r>
      <w:r w:rsidR="00A41E2D">
        <w:t>links that point from one to another)</w:t>
      </w:r>
      <w:r>
        <w:t xml:space="preserve">. A </w:t>
      </w:r>
      <w:r w:rsidRPr="00582838">
        <w:t>complex</w:t>
      </w:r>
      <w:r>
        <w:t xml:space="preserve"> network is one with a nontrivial </w:t>
      </w:r>
      <w:r>
        <w:rPr>
          <w:i/>
        </w:rPr>
        <w:t>topology</w:t>
      </w:r>
      <w:r>
        <w:t xml:space="preserve"> (the configuration and structure of its nodes and edges) – that is, the topology is neither fully regular nor fully random. Most large real-world networks are complex</w:t>
      </w:r>
      <w:r w:rsidR="0069189B">
        <w:t xml:space="preserve"> (Newman 2010)</w:t>
      </w:r>
      <w:r>
        <w:t xml:space="preserve">. Of particular interest to this study are </w:t>
      </w:r>
      <w:r w:rsidR="0069189B">
        <w:t xml:space="preserve">complex </w:t>
      </w:r>
      <w:r w:rsidRPr="00A41E2D">
        <w:rPr>
          <w:i/>
        </w:rPr>
        <w:t>spatial networks</w:t>
      </w:r>
      <w:r>
        <w:t xml:space="preserve"> </w:t>
      </w:r>
      <w:r w:rsidR="0069189B">
        <w:t>–</w:t>
      </w:r>
      <w:r>
        <w:t xml:space="preserve"> </w:t>
      </w:r>
      <w:r w:rsidR="0069189B">
        <w:t>that is, complex networks with nodes and/or edges embedded in space</w:t>
      </w:r>
      <w:r w:rsidR="00A41E2D">
        <w:t xml:space="preserve"> (O’Sullivan 2014)</w:t>
      </w:r>
      <w:r w:rsidR="0069189B">
        <w:t xml:space="preserve">. A street network is an example of a complex spatial network with both nodes and edges embedded in space, as are railways, power grids, and water and sewage networks (Barthelemy 2011). </w:t>
      </w:r>
    </w:p>
    <w:p w:rsidR="00652173" w:rsidRDefault="0069189B" w:rsidP="00187161">
      <w:r>
        <w:t xml:space="preserve">A spatial network is </w:t>
      </w:r>
      <w:r>
        <w:rPr>
          <w:i/>
        </w:rPr>
        <w:t>planar</w:t>
      </w:r>
      <w:r>
        <w:t xml:space="preserve"> if it can be represented in two dimensions with its edges intersecting only at nodes.</w:t>
      </w:r>
      <w:r w:rsidR="00294AE1">
        <w:t xml:space="preserve"> A street network</w:t>
      </w:r>
      <w:r w:rsidR="00A41E2D">
        <w:t>, for instance,</w:t>
      </w:r>
      <w:r w:rsidR="00294AE1">
        <w:t xml:space="preserve"> </w:t>
      </w:r>
      <w:r w:rsidR="00294AE1" w:rsidRPr="00A41E2D">
        <w:rPr>
          <w:i/>
        </w:rPr>
        <w:t>may</w:t>
      </w:r>
      <w:r w:rsidR="00294AE1">
        <w:t xml:space="preserve"> be planar (particularly at certain small scales), but most street netwo</w:t>
      </w:r>
      <w:r w:rsidR="00A41E2D">
        <w:t>rks are non-planar due to grade-</w:t>
      </w:r>
      <w:r w:rsidR="00294AE1">
        <w:t xml:space="preserve">separated expressways, overpasses, bridges, and tunnels. Despite this, most quantitative studies of urban street networks represent them as planar networks (e.g., </w:t>
      </w:r>
      <w:r w:rsidR="00A41E2D">
        <w:t>Strano et al. 2013</w:t>
      </w:r>
      <w:r w:rsidR="00294AE1">
        <w:t xml:space="preserve">) </w:t>
      </w:r>
      <w:r w:rsidR="00731FF1">
        <w:t xml:space="preserve">for tractability </w:t>
      </w:r>
      <w:r w:rsidR="00294AE1">
        <w:t xml:space="preserve">because bridges and tunnels are (in some places) reasonably uncommon, and thus the networks are </w:t>
      </w:r>
      <w:r w:rsidR="00294AE1" w:rsidRPr="00294AE1">
        <w:rPr>
          <w:i/>
        </w:rPr>
        <w:t>approximately</w:t>
      </w:r>
      <w:r w:rsidR="00294AE1">
        <w:t xml:space="preserve"> planar. However, this </w:t>
      </w:r>
      <w:r w:rsidR="00294AE1">
        <w:lastRenderedPageBreak/>
        <w:t xml:space="preserve">over-simplification to planarity </w:t>
      </w:r>
      <w:r w:rsidR="00731FF1">
        <w:t xml:space="preserve">for analytical tractability </w:t>
      </w:r>
      <w:r w:rsidR="00294AE1">
        <w:t xml:space="preserve">may be unnecessary and can cause analytical problems, as we shall </w:t>
      </w:r>
      <w:r w:rsidR="00493473">
        <w:t>discuss</w:t>
      </w:r>
      <w:r w:rsidR="00294AE1">
        <w:t xml:space="preserve"> in chapter 5.</w:t>
      </w:r>
    </w:p>
    <w:p w:rsidR="00582838" w:rsidRPr="0069189B" w:rsidRDefault="00826129" w:rsidP="00187161">
      <w:r>
        <w:t>Complex networks have been used extensively by urban scholars</w:t>
      </w:r>
      <w:r w:rsidR="00760292">
        <w:t xml:space="preserve"> and planning researchers. From a qualitative perspective, Castells (e.g., 2009) argues that understanding </w:t>
      </w:r>
      <w:r w:rsidR="00760292" w:rsidRPr="00760292">
        <w:t>flows and networks, rather than locations</w:t>
      </w:r>
      <w:r w:rsidR="00760292">
        <w:t xml:space="preserve"> themselves</w:t>
      </w:r>
      <w:r w:rsidR="00760292" w:rsidRPr="00760292">
        <w:t>, are the key to understanding and designing cities.</w:t>
      </w:r>
      <w:r w:rsidR="00760292">
        <w:t xml:space="preserve"> From a quantitative perspective, Batty (e.g., 2013) places urban modeling in the context of network evolution and flow. Most relevant to this study, however, is rich body of transportation and urban form studies that use complex street networks for routing and characterizing the structure of cities, discussed in detail in chapters 4 and 5.</w:t>
      </w:r>
    </w:p>
    <w:p w:rsidR="00652173" w:rsidRDefault="00652173" w:rsidP="00187161"/>
    <w:p w:rsidR="00DA3A42" w:rsidRPr="00D62049" w:rsidRDefault="003A4B0B" w:rsidP="00C33948">
      <w:pPr>
        <w:pStyle w:val="Heading2"/>
      </w:pPr>
      <w:bookmarkStart w:id="51" w:name="_Toc466059455"/>
      <w:r>
        <w:t>Conclusion</w:t>
      </w:r>
      <w:bookmarkEnd w:id="51"/>
    </w:p>
    <w:p w:rsidR="000F4B21" w:rsidRDefault="000F4B21" w:rsidP="00C33948">
      <w:r>
        <w:t xml:space="preserve">Complex systems are systems of interacting components that through nonlinearity can create emergent phenomena and self-organized structure. Human society and cities are examples of large, complex systems. </w:t>
      </w:r>
      <w:r w:rsidR="00582838">
        <w:t>P</w:t>
      </w:r>
      <w:r w:rsidR="00582838" w:rsidRPr="002A7FF5">
        <w:t xml:space="preserve">rinciples </w:t>
      </w:r>
      <w:r w:rsidR="00582838">
        <w:t xml:space="preserve">of complexity </w:t>
      </w:r>
      <w:r w:rsidR="00582838" w:rsidRPr="002A7FF5">
        <w:t xml:space="preserve">have been applied </w:t>
      </w:r>
      <w:r w:rsidR="00582838">
        <w:t>in urban planning</w:t>
      </w:r>
      <w:r w:rsidR="00582838" w:rsidRPr="002A7FF5">
        <w:t xml:space="preserve"> from the communicative turn and collaborative rationality, to cellular automata and agent-based urban models, to the design of </w:t>
      </w:r>
      <w:r w:rsidR="00582838">
        <w:t>livable</w:t>
      </w:r>
      <w:r w:rsidR="00582838" w:rsidRPr="002A7FF5">
        <w:t xml:space="preserve"> neighborhoods. </w:t>
      </w:r>
      <w:r>
        <w:t xml:space="preserve">In particular, the emergent features of stability, resilience, robustness, and connectivity are of particular interest to urban scholars. The latter is a key bridge </w:t>
      </w:r>
      <w:r>
        <w:lastRenderedPageBreak/>
        <w:t>between qualitative theories of cities, such as Castells</w:t>
      </w:r>
      <w:r w:rsidR="00E05270">
        <w:t>’</w:t>
      </w:r>
      <w:r>
        <w:t xml:space="preserve"> spaces of flows, and quantitative studies of the cities – broadly, the study of urban form, design, and transportation.</w:t>
      </w:r>
      <w:r w:rsidR="00B00006">
        <w:t xml:space="preserve"> The next chapter manifests these theories of complexity into the discipline of urban design and builds a typology of measures of the complexity outcomes of urban design, culminating in a discussion of street network analysis.</w:t>
      </w:r>
    </w:p>
    <w:p w:rsidR="00DA3A42" w:rsidRPr="00D62049" w:rsidRDefault="00DA3A42" w:rsidP="00C33948"/>
    <w:p w:rsidR="00DA3A42" w:rsidRPr="00D62049" w:rsidRDefault="00DA3A42" w:rsidP="00C33948">
      <w:pPr>
        <w:pStyle w:val="Heading2"/>
      </w:pPr>
      <w:bookmarkStart w:id="52" w:name="_Toc466059456"/>
      <w:r w:rsidRPr="00D62049">
        <w:t>References</w:t>
      </w:r>
      <w:bookmarkEnd w:id="52"/>
    </w:p>
    <w:p w:rsidR="00DA3A42" w:rsidRPr="00D62049" w:rsidRDefault="00DA3A42" w:rsidP="00C33948">
      <w:pPr>
        <w:pStyle w:val="References"/>
      </w:pPr>
      <w:r w:rsidRPr="00D62049">
        <w:t>Aligica, P. D. (2014). Institutional Diversity and Political Economy: The Ostroms and Beyond. Oxford University Press.</w:t>
      </w:r>
    </w:p>
    <w:p w:rsidR="00DA3A42" w:rsidRPr="00D62049" w:rsidRDefault="00DA3A42" w:rsidP="00C33948">
      <w:pPr>
        <w:pStyle w:val="References"/>
      </w:pPr>
      <w:r w:rsidRPr="00D62049">
        <w:t>Allen, P. (2012). Cities: The Visible Expression of Co-evolving Complexity. In J. Portugali, H. Meyer, E. Stolk, &amp; E. Tan (Eds.), Complexity Theories of Cities Have Come of Age (pp. 67–89). Berlin, Heidelberg: Springer Berlin Heidelberg.</w:t>
      </w:r>
    </w:p>
    <w:p w:rsidR="00DA3A42" w:rsidRPr="00D62049" w:rsidRDefault="00DA3A42" w:rsidP="00C33948">
      <w:pPr>
        <w:pStyle w:val="References"/>
      </w:pPr>
      <w:r w:rsidRPr="00D62049">
        <w:t>Bak, P., Tang, C., &amp; Wiesenfeld, K. (1988). Self-organized criticality. Physical Review A, 38(1), 364.</w:t>
      </w:r>
    </w:p>
    <w:p w:rsidR="00DA3A42" w:rsidRPr="00D62049" w:rsidRDefault="00DA3A42" w:rsidP="00C33948">
      <w:pPr>
        <w:pStyle w:val="References"/>
      </w:pPr>
      <w:r w:rsidRPr="00D62049">
        <w:t>Batty, M., &amp; Longley, P. (1994). Fractal Cities: A Geometry of Form and Function (1 edition). London; San Diego: Academic Press.</w:t>
      </w:r>
    </w:p>
    <w:p w:rsidR="00DA3A42" w:rsidRPr="00D62049" w:rsidRDefault="00DA3A42" w:rsidP="00C33948">
      <w:pPr>
        <w:pStyle w:val="References"/>
      </w:pPr>
      <w:r w:rsidRPr="00D62049">
        <w:t xml:space="preserve">Batty, M., &amp; Marshall, S. (2012). The Origins of Complexity Theory in Cities and Planning. In J. Portugali, H. Meyer, E. Stolk, &amp; E. Tan (Eds.), Complexity </w:t>
      </w:r>
      <w:r w:rsidRPr="00D62049">
        <w:lastRenderedPageBreak/>
        <w:t>Theories of Cities Have Come of Age (pp. 21–45). Berlin, Heidelberg: Springer Berlin Heidelberg.</w:t>
      </w:r>
    </w:p>
    <w:p w:rsidR="00DA3A42" w:rsidRPr="00D62049" w:rsidRDefault="00DA3A42" w:rsidP="00C33948">
      <w:pPr>
        <w:pStyle w:val="References"/>
      </w:pPr>
      <w:r w:rsidRPr="00D62049">
        <w:t>Brown, T. A. (1996). Measuring Chaos Using the Lyapunov Exponent. In L. D. Kiel &amp; E. Elliott (Eds.), Chaos Theory in the Social Sciences (pp. 53–66). Ann Arbor: University of Michigan Press.</w:t>
      </w:r>
    </w:p>
    <w:p w:rsidR="00DA3A42" w:rsidRPr="00D62049" w:rsidRDefault="00DA3A42" w:rsidP="00C33948">
      <w:pPr>
        <w:pStyle w:val="References"/>
      </w:pPr>
      <w:r w:rsidRPr="00D62049">
        <w:t>Cartwright, T. J. (1991). Planning and Chaos Theory. Journal of the American Planning Association, 57(1), 44–56. doi:10.1080/01944369108975471</w:t>
      </w:r>
    </w:p>
    <w:p w:rsidR="00DA3A42" w:rsidRPr="00D62049" w:rsidRDefault="00DA3A42" w:rsidP="00C33948">
      <w:pPr>
        <w:pStyle w:val="References"/>
      </w:pPr>
      <w:r w:rsidRPr="00D62049">
        <w:t>Chettiparamb, A. (2006). Metaphors in Complexity Theory and Planning. Planning Theory, 5(1), 71–91. doi:10.1177/1473095206061022</w:t>
      </w:r>
    </w:p>
    <w:p w:rsidR="00DA3A42" w:rsidRPr="00D62049" w:rsidRDefault="00DA3A42" w:rsidP="00C33948">
      <w:pPr>
        <w:pStyle w:val="References"/>
      </w:pPr>
      <w:r w:rsidRPr="00D62049">
        <w:t>Haken, H. (2012). Complexity and Complexity Theories: Do These Concepts Make Sense? In J. Portugali, H. Meyer, E. Stolk, &amp; E. Tan (Eds.), Complexity Theories of Cities Have Come of Age (pp. 7–20). Berlin, Heidelberg: Springer Berlin Heidelberg.</w:t>
      </w:r>
    </w:p>
    <w:p w:rsidR="00DA3A42" w:rsidRPr="00D62049" w:rsidRDefault="00DA3A42" w:rsidP="00C33948">
      <w:pPr>
        <w:pStyle w:val="References"/>
      </w:pPr>
      <w:r w:rsidRPr="00D62049">
        <w:t>Malamud, B., Morein, G., &amp; Turcotte, D. (1998). Forest Fires: An Example of Self-Organized Critical Behavior. Science, 281(5384), 1840–1842.</w:t>
      </w:r>
    </w:p>
    <w:p w:rsidR="00DA3A42" w:rsidRPr="00D62049" w:rsidRDefault="00DA3A42" w:rsidP="00C33948">
      <w:pPr>
        <w:pStyle w:val="References"/>
      </w:pPr>
      <w:r w:rsidRPr="00D62049">
        <w:t>Manson, S. M. (2001). Simplifying complexity: a review of complexity theory. Geoforum, 32, 405–414.</w:t>
      </w:r>
    </w:p>
    <w:p w:rsidR="00DA3A42" w:rsidRPr="00D62049" w:rsidRDefault="00DA3A42" w:rsidP="00C33948">
      <w:pPr>
        <w:pStyle w:val="References"/>
      </w:pPr>
      <w:r w:rsidRPr="00D62049">
        <w:t>Manson, S., &amp; O</w:t>
      </w:r>
      <w:r w:rsidR="00E05270">
        <w:t>’</w:t>
      </w:r>
      <w:r w:rsidRPr="00D62049">
        <w:t>Sullivan, D. (2006). Complexity theory in the study of space and place. Environment and Planning A, 38(4), 677–692. doi:10.1068/a37100</w:t>
      </w:r>
    </w:p>
    <w:p w:rsidR="00DA3A42" w:rsidRPr="00D62049" w:rsidRDefault="00DA3A42" w:rsidP="00C33948">
      <w:pPr>
        <w:pStyle w:val="References"/>
      </w:pPr>
      <w:r w:rsidRPr="00D62049">
        <w:lastRenderedPageBreak/>
        <w:t>Mitchell, M. (2009). Complexity: A Guided Tour (Later prt.). Oxford University Press, USA.</w:t>
      </w:r>
    </w:p>
    <w:p w:rsidR="00DA3A42" w:rsidRPr="00D62049" w:rsidRDefault="00DA3A42" w:rsidP="00C33948">
      <w:pPr>
        <w:pStyle w:val="References"/>
      </w:pPr>
      <w:r w:rsidRPr="00D62049">
        <w:t>Mitzenmacher, M. (2004). A Brief History of Generative Models for Power Law and Lognormal Distributions. Internet Mathematics, 1(2).</w:t>
      </w:r>
    </w:p>
    <w:p w:rsidR="00DA3A42" w:rsidRPr="00D62049" w:rsidRDefault="00DA3A42" w:rsidP="00C33948">
      <w:pPr>
        <w:pStyle w:val="References"/>
      </w:pPr>
      <w:r w:rsidRPr="00D62049">
        <w:t>Nicolis, G., &amp; Prigogine, I. (1977). Self-Organization in Nonequilibrium Systems: From Dissipative Structures to Order through Fluctuations (1 edition). New York: Wiley.</w:t>
      </w:r>
    </w:p>
    <w:p w:rsidR="00DA3A42" w:rsidRPr="00D62049" w:rsidRDefault="00DA3A42" w:rsidP="00C33948">
      <w:pPr>
        <w:pStyle w:val="References"/>
      </w:pPr>
      <w:r w:rsidRPr="00D62049">
        <w:t>O</w:t>
      </w:r>
      <w:r w:rsidR="00E05270">
        <w:t>’</w:t>
      </w:r>
      <w:r w:rsidRPr="00D62049">
        <w:t>Sullivan, A. (2008). Urban Economics (7 edition). Boston: McGraw-Hill/Irwin.</w:t>
      </w:r>
    </w:p>
    <w:p w:rsidR="00DA3A42" w:rsidRPr="00D62049" w:rsidRDefault="00DA3A42" w:rsidP="00C33948">
      <w:pPr>
        <w:pStyle w:val="References"/>
      </w:pPr>
      <w:r w:rsidRPr="00D62049">
        <w:t>O</w:t>
      </w:r>
      <w:r w:rsidR="00E05270">
        <w:t>’</w:t>
      </w:r>
      <w:r w:rsidRPr="00D62049">
        <w:t>Sullivan, D., &amp; Perry, G. L. W. (2013). Spatial simulation exploring pattern and process. Chichester, West Sussex, U.K.: John Wiley &amp; Sons Inc. Retrieved from http://site.ebrary.com/id/10748659</w:t>
      </w:r>
    </w:p>
    <w:p w:rsidR="00DA3A42" w:rsidRPr="00D62049" w:rsidRDefault="00DA3A42" w:rsidP="00C33948">
      <w:pPr>
        <w:pStyle w:val="References"/>
      </w:pPr>
      <w:r w:rsidRPr="00D62049">
        <w:t>Portugali, J. (2006). Complexity theory as a link between space and place. Environment and Planning A, 38(4), 647–664. doi:10.1068/a37260</w:t>
      </w:r>
    </w:p>
    <w:p w:rsidR="00DA3A42" w:rsidRPr="00D62049" w:rsidRDefault="00DA3A42" w:rsidP="00C33948">
      <w:pPr>
        <w:pStyle w:val="References"/>
      </w:pPr>
      <w:r w:rsidRPr="00D62049">
        <w:t>Prigogine, I. (1997). The End of Certainty (1 edition). New York: Free Press.</w:t>
      </w:r>
    </w:p>
    <w:p w:rsidR="00DA3A42" w:rsidRPr="00D62049" w:rsidRDefault="00DA3A42" w:rsidP="00C33948">
      <w:pPr>
        <w:pStyle w:val="References"/>
      </w:pPr>
      <w:r w:rsidRPr="00D62049">
        <w:t>Reitsma, F. (2003). A response to simplifying complexity. Geoforum, 34, 13–16.</w:t>
      </w:r>
    </w:p>
    <w:p w:rsidR="00DA3A42" w:rsidRPr="00D62049" w:rsidRDefault="00DA3A42" w:rsidP="00C33948">
      <w:pPr>
        <w:pStyle w:val="References"/>
      </w:pPr>
      <w:r w:rsidRPr="00D62049">
        <w:t>Rickles, D., Hawe, P., &amp; Shiell, A. (2007). A simple guide to chaos and complexity. Journal of Epidemiology &amp; Community Health, 61(11), 933–937. doi:10.1136/jech.2006.054254</w:t>
      </w:r>
    </w:p>
    <w:p w:rsidR="00DA3A42" w:rsidRPr="00D62049" w:rsidRDefault="00DA3A42" w:rsidP="00C33948">
      <w:pPr>
        <w:pStyle w:val="References"/>
      </w:pPr>
      <w:r w:rsidRPr="00D62049">
        <w:t>Stumpf, M. P. H., &amp; Porter, M. A. (2012). Critical Truths About Power Laws. Science, 335(6069), 665–666. doi:10.1126/science.1216142</w:t>
      </w:r>
    </w:p>
    <w:p w:rsidR="00DA3A42" w:rsidRPr="00D62049" w:rsidRDefault="00DA3A42" w:rsidP="00C33948">
      <w:pPr>
        <w:pStyle w:val="References"/>
      </w:pPr>
      <w:r w:rsidRPr="00D62049">
        <w:lastRenderedPageBreak/>
        <w:t>Turcotte, D. L. (1999). Self-organized criticality. Reports on Progress in Physics, 62(10), 1377.</w:t>
      </w:r>
    </w:p>
    <w:p w:rsidR="00DA3A42" w:rsidRPr="00D62049" w:rsidRDefault="00DA3A42" w:rsidP="00C33948">
      <w:pPr>
        <w:pStyle w:val="References"/>
      </w:pPr>
      <w:r w:rsidRPr="00D62049">
        <w:t>Von Hayek, F. (1974, December 11). Prize Lecture: The Sveriges Riksbank Prize in Economic Sciences in Memory of Alfred Nobel 1974. Nobel Prize Lecture. Retrieved from http://www.nobelprize.org/nobel_prizes/economic-sciences/laureates/1974/hayek-lecture.html</w:t>
      </w:r>
    </w:p>
    <w:p w:rsidR="00DA3A42" w:rsidRPr="00D62049" w:rsidRDefault="00DA3A42" w:rsidP="00C33948">
      <w:pPr>
        <w:pStyle w:val="References"/>
      </w:pPr>
      <w:r w:rsidRPr="00D62049">
        <w:t>Walker, B., Holling, C. S., Carpenter, S. R., &amp; Kinzig, A. (2004). Resilience, adaptability and transformability in social–ecological systems. Ecology and Society, 9(2), 5.</w:t>
      </w:r>
    </w:p>
    <w:p w:rsidR="00DA3A42" w:rsidRPr="00D62049" w:rsidRDefault="00DA3A42" w:rsidP="00C33948">
      <w:pPr>
        <w:pStyle w:val="References"/>
      </w:pPr>
      <w:r w:rsidRPr="00D62049">
        <w:t>Walker, J. (2012). Fractal food. Artlink, 32(1), 33–35.</w:t>
      </w:r>
    </w:p>
    <w:p w:rsidR="009110E0" w:rsidRPr="00D62049" w:rsidRDefault="00DA3A42" w:rsidP="00C33948">
      <w:pPr>
        <w:pStyle w:val="References"/>
      </w:pPr>
      <w:r w:rsidRPr="00D62049">
        <w:t>White, R., &amp; Engelen, G. (1993). Cellular automata and fractal urban form: a cellular modelling approach to the evolution of urban land-use patterns. Environment and Planning A, 25(8), 1175–1199.</w:t>
      </w:r>
    </w:p>
    <w:p w:rsidR="00FC16B3" w:rsidRPr="00D62049" w:rsidRDefault="00FC16B3" w:rsidP="00C33948">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7057D3" w:rsidRPr="00D62049" w:rsidRDefault="007057D3" w:rsidP="004B49D7">
      <w:pPr>
        <w:pStyle w:val="Heading1"/>
      </w:pPr>
      <w:bookmarkStart w:id="53" w:name="_Toc466059457"/>
      <w:r w:rsidRPr="00D62049">
        <w:t>Methods for Measuring the Complexity Outcomes of Urban Design</w:t>
      </w:r>
      <w:bookmarkEnd w:id="53"/>
    </w:p>
    <w:p w:rsidR="007057D3" w:rsidRPr="00D62049" w:rsidRDefault="007057D3" w:rsidP="00C33948"/>
    <w:p w:rsidR="007057D3" w:rsidRPr="00D62049" w:rsidRDefault="007057D3" w:rsidP="00C33948">
      <w:r w:rsidRPr="00D62049">
        <w:br w:type="page"/>
      </w:r>
    </w:p>
    <w:p w:rsidR="007057D3" w:rsidRPr="00D62049" w:rsidRDefault="007057D3" w:rsidP="00C33948">
      <w:pPr>
        <w:pStyle w:val="Heading2"/>
      </w:pPr>
      <w:bookmarkStart w:id="54" w:name="_Toc466059458"/>
      <w:r w:rsidRPr="00D62049">
        <w:lastRenderedPageBreak/>
        <w:t>Abstract</w:t>
      </w:r>
      <w:bookmarkEnd w:id="54"/>
    </w:p>
    <w:p w:rsidR="007057D3" w:rsidRDefault="00085018" w:rsidP="00C33948">
      <w:r w:rsidRPr="00D62049">
        <w:t xml:space="preserve">This chapter </w:t>
      </w:r>
      <w:r w:rsidR="00F96938">
        <w:t xml:space="preserve">develops a typology of methods and measures </w:t>
      </w:r>
      <w:r w:rsidRPr="00D62049">
        <w:t>for assessing the complexity of the built form at the scale</w:t>
      </w:r>
      <w:r w:rsidR="00F96938">
        <w:t xml:space="preserve"> of urban design</w:t>
      </w:r>
      <w:r w:rsidRPr="00D62049">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t>typology</w:t>
      </w:r>
      <w:r w:rsidRPr="00D62049">
        <w:t xml:space="preserve"> developed here </w:t>
      </w:r>
      <w:r w:rsidR="00F96938">
        <w:t>applies</w:t>
      </w:r>
      <w:r w:rsidRPr="00D62049">
        <w:t xml:space="preserve"> to empirical research of multiple neighborhood types and design standards. Finally, the </w:t>
      </w:r>
      <w:r w:rsidR="00F96938">
        <w:t>typology includes several street network-analytic measures of urban form, applied in the subsequent empirical chapters.</w:t>
      </w:r>
    </w:p>
    <w:p w:rsidR="00760292" w:rsidRPr="00D62049" w:rsidRDefault="00760292" w:rsidP="00C33948"/>
    <w:p w:rsidR="007057D3" w:rsidRPr="00D62049" w:rsidRDefault="007057D3" w:rsidP="00C33948">
      <w:pPr>
        <w:pStyle w:val="Heading2"/>
      </w:pPr>
      <w:bookmarkStart w:id="55" w:name="_Toc466059459"/>
      <w:r w:rsidRPr="00D62049">
        <w:t>Introduction</w:t>
      </w:r>
      <w:bookmarkEnd w:id="55"/>
    </w:p>
    <w:p w:rsidR="007057D3" w:rsidRPr="00D62049" w:rsidRDefault="007057D3" w:rsidP="00C33948">
      <w:r w:rsidRPr="00D62049">
        <w:t xml:space="preserve">This </w:t>
      </w:r>
      <w:r w:rsidR="00085018" w:rsidRPr="00D62049">
        <w:t>chapter</w:t>
      </w:r>
      <w:r w:rsidRPr="00D62049">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w:t>
      </w:r>
      <w:r w:rsidRPr="00D62049">
        <w:lastRenderedPageBreak/>
        <w:t xml:space="preserve">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D62049" w:rsidRDefault="007057D3" w:rsidP="00C33948">
      <w:r w:rsidRPr="00D62049">
        <w:t xml:space="preserve">Rich linkages between complexity theory and urban design have been underexplored by researchers at the neighborhood and street scales – the scales of daily human experience and of the </w:t>
      </w:r>
      <w:r w:rsidRPr="00D62049">
        <w:rPr>
          <w:i/>
        </w:rPr>
        <w:t>practice</w:t>
      </w:r>
      <w:r w:rsidRPr="00D62049">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D62049" w:rsidRDefault="007057D3" w:rsidP="00C33948">
      <w:r w:rsidRPr="00D62049">
        <w:t xml:space="preserve">If neighborhood complexity is important, urban planners and designers require better tools to assess design outcomes and understand the built form. </w:t>
      </w:r>
      <w:r w:rsidR="00F96938" w:rsidRPr="00D62049">
        <w:t xml:space="preserve">This chapter unpacks the connections between neighborhood-scale built form and measures of its complexity, and the </w:t>
      </w:r>
      <w:r w:rsidR="00F96938">
        <w:t>typology</w:t>
      </w:r>
      <w:r w:rsidR="00F96938" w:rsidRPr="00D62049">
        <w:t xml:space="preserve"> developed here </w:t>
      </w:r>
      <w:r w:rsidR="00F96938">
        <w:t>applies</w:t>
      </w:r>
      <w:r w:rsidR="00F96938" w:rsidRPr="00D62049">
        <w:t xml:space="preserve"> to empirical research of multiple neighborhood types and design standards. Finally, the </w:t>
      </w:r>
      <w:r w:rsidR="00F96938">
        <w:t xml:space="preserve">typology includes several street </w:t>
      </w:r>
      <w:r w:rsidR="00F96938">
        <w:lastRenderedPageBreak/>
        <w:t>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D62049" w:rsidRDefault="007057D3" w:rsidP="00C33948"/>
    <w:p w:rsidR="007057D3" w:rsidRPr="00D62049" w:rsidRDefault="00F96938" w:rsidP="00C33948">
      <w:pPr>
        <w:pStyle w:val="Heading2"/>
      </w:pPr>
      <w:bookmarkStart w:id="56" w:name="_Toc466059460"/>
      <w:r>
        <w:t xml:space="preserve">Background: </w:t>
      </w:r>
      <w:r w:rsidR="007057D3" w:rsidRPr="00D62049">
        <w:t>Complexity in Urban Design</w:t>
      </w:r>
      <w:bookmarkEnd w:id="56"/>
    </w:p>
    <w:p w:rsidR="007057D3" w:rsidRPr="00D62049" w:rsidRDefault="007057D3" w:rsidP="00C33948">
      <w:r w:rsidRPr="00D62049">
        <w:t xml:space="preserve">Urban designers often discuss physical urban form and design projects in terms of “complexity.” These discussions </w:t>
      </w:r>
      <w:r w:rsidR="00512E31">
        <w:t>frequently</w:t>
      </w:r>
      <w:r w:rsidRPr="00D62049">
        <w:t xml:space="preserve"> borrow </w:t>
      </w:r>
      <w:r w:rsidR="00512E31">
        <w:t xml:space="preserve">from </w:t>
      </w:r>
      <w:r w:rsidRPr="00D62049">
        <w:t xml:space="preserve">the salient concepts of complex systems theory, </w:t>
      </w:r>
      <w:r w:rsidR="00F96938">
        <w:t>but as discussed in chapter 3, often loosely</w:t>
      </w:r>
      <w:r w:rsidR="00512E31">
        <w:t>, making it difficult to</w:t>
      </w:r>
      <w:r w:rsidRPr="00D62049">
        <w:t xml:space="preserve"> assess such claims and project outcomes</w:t>
      </w:r>
      <w:r w:rsidR="00512E31">
        <w:t>.</w:t>
      </w:r>
      <w:r w:rsidRPr="00D62049">
        <w:t xml:space="preserve"> </w:t>
      </w:r>
      <w:r w:rsidR="00512E31">
        <w:t xml:space="preserve">Nevertheless, </w:t>
      </w:r>
      <w:r w:rsidR="00F96938">
        <w:t xml:space="preserve">various </w:t>
      </w:r>
      <w:r w:rsidR="00512E31">
        <w:t>formulations of c</w:t>
      </w:r>
      <w:r w:rsidRPr="00D62049">
        <w:t xml:space="preserve">omplexity </w:t>
      </w:r>
      <w:r w:rsidR="00512E31">
        <w:t>have long been regarded as</w:t>
      </w:r>
      <w:r w:rsidRPr="00D62049">
        <w:t xml:space="preserve"> important in urban design</w:t>
      </w:r>
      <w:r w:rsidR="00512E31">
        <w:t>,</w:t>
      </w:r>
      <w:r w:rsidRPr="00D62049">
        <w:t xml:space="preserve"> for several reasons. It can create more lively and enjoyable neighborhoods. </w:t>
      </w:r>
      <w:r w:rsidR="00512E31">
        <w:t xml:space="preserve">It can improve urban resilience, </w:t>
      </w:r>
      <w:r w:rsidRPr="00D62049">
        <w:t>robustness</w:t>
      </w:r>
      <w:r w:rsidR="00512E31">
        <w:t>, connectivity, and access</w:t>
      </w:r>
      <w:r w:rsidRPr="00D62049">
        <w:t xml:space="preserve">, playing into wider debates about sustainability and resource efficiency. Complexity can improve social equity and spatial distributional justice, and it can increase social contact, exchange, and adaptiveness. In </w:t>
      </w:r>
      <w:r w:rsidR="007C1593">
        <w:t xml:space="preserve">this </w:t>
      </w:r>
      <w:r w:rsidRPr="00D62049">
        <w:t xml:space="preserve">section I </w:t>
      </w:r>
      <w:r w:rsidR="00512E31">
        <w:t>summarize</w:t>
      </w:r>
      <w:r w:rsidR="007C1593">
        <w:t xml:space="preserve"> this</w:t>
      </w:r>
      <w:r w:rsidRPr="00D62049">
        <w:t xml:space="preserve"> lineage of ideas ab</w:t>
      </w:r>
      <w:r w:rsidR="00512E31">
        <w:t xml:space="preserve">out urban design and complexity – particularly through the notion </w:t>
      </w:r>
      <w:r w:rsidR="00512E31">
        <w:lastRenderedPageBreak/>
        <w:t>that</w:t>
      </w:r>
      <w:r w:rsidRPr="00D62049">
        <w:t xml:space="preserve"> </w:t>
      </w:r>
      <w:r w:rsidR="00512E31">
        <w:t>u</w:t>
      </w:r>
      <w:r w:rsidRPr="00D62049">
        <w:t xml:space="preserve">rban design influences the complexity of human habitats at the neighborhood scale and is closely tied to </w:t>
      </w:r>
      <w:r w:rsidR="00512E31">
        <w:t>theories of livability. The</w:t>
      </w:r>
      <w:r w:rsidR="007C1593">
        <w:t>n</w:t>
      </w:r>
      <w:r w:rsidR="00512E31">
        <w:t>, i</w:t>
      </w:r>
      <w:r w:rsidRPr="00D62049">
        <w:t xml:space="preserve">n the subsequent section, I </w:t>
      </w:r>
      <w:r w:rsidR="00512E31">
        <w:t>draw</w:t>
      </w:r>
      <w:r w:rsidRPr="00D62049">
        <w:t xml:space="preserve"> </w:t>
      </w:r>
      <w:r w:rsidR="00512E31">
        <w:t xml:space="preserve">on </w:t>
      </w:r>
      <w:r w:rsidRPr="00D62049">
        <w:t>complexity contextually and discuss several potential methods for measuring it.</w:t>
      </w:r>
    </w:p>
    <w:p w:rsidR="007057D3" w:rsidRPr="00D62049" w:rsidRDefault="007057D3" w:rsidP="00C33948"/>
    <w:p w:rsidR="007057D3" w:rsidRPr="00D62049" w:rsidRDefault="00333691" w:rsidP="00C33948">
      <w:pPr>
        <w:pStyle w:val="Heading3"/>
      </w:pPr>
      <w:bookmarkStart w:id="57" w:name="_Toc466059461"/>
      <w:r>
        <w:t xml:space="preserve">Urban Design, </w:t>
      </w:r>
      <w:r w:rsidR="007057D3" w:rsidRPr="00D62049">
        <w:t>Livability</w:t>
      </w:r>
      <w:r>
        <w:t>, and Complexity</w:t>
      </w:r>
      <w:bookmarkEnd w:id="57"/>
    </w:p>
    <w:p w:rsidR="007057D3" w:rsidRPr="00D62049" w:rsidRDefault="007057D3" w:rsidP="00C33948">
      <w:r w:rsidRPr="00D62049">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organicism, modernist simplifications, and post-Jane Jacobs gestures toward </w:t>
      </w:r>
      <w:r w:rsidR="00D75A1F">
        <w:t>“</w:t>
      </w:r>
      <w:r w:rsidRPr="00D62049">
        <w:t>organized complexity</w:t>
      </w:r>
      <w:r w:rsidR="00D75A1F">
        <w:t>” (Jacobs 1961)</w:t>
      </w:r>
      <w:r w:rsidRPr="00D62049">
        <w:t>. In particular, urban design interfaces with complexity through notions of diversity, connectivity, resilience, and livability.</w:t>
      </w:r>
    </w:p>
    <w:p w:rsidR="007057D3" w:rsidRPr="00D62049" w:rsidRDefault="007057D3" w:rsidP="00C33948">
      <w:r w:rsidRPr="00D62049">
        <w:t xml:space="preserve">Livability has been defined in numerous ways and its meaning has evolved over time, but there is some common ground in the literature.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w:t>
      </w:r>
      <w:r w:rsidRPr="00D62049">
        <w:lastRenderedPageBreak/>
        <w:t>amenities such as parks, community centers, and schools.”</w:t>
      </w:r>
      <w:r w:rsidR="00333691">
        <w:t xml:space="preserve"> </w:t>
      </w:r>
      <w:r w:rsidR="00333691" w:rsidRPr="00333691">
        <w:t>Livability is in turn nested within even broader debates around urban sustainability and justice, as it is inextricably dependent on the city</w:t>
      </w:r>
      <w:r w:rsidR="00E05270">
        <w:t>’</w:t>
      </w:r>
      <w:r w:rsidR="00333691" w:rsidRPr="00333691">
        <w:t>s ability to meet all of its residents</w:t>
      </w:r>
      <w:r w:rsidR="00E05270">
        <w:t>’</w:t>
      </w:r>
      <w:r w:rsidR="00333691" w:rsidRPr="00333691">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D62049" w:rsidRDefault="007057D3" w:rsidP="00C33948">
      <w:r w:rsidRPr="00D62049">
        <w:t>These definitions imply the importance of physical</w:t>
      </w:r>
      <w:r w:rsidR="007C1593">
        <w:t xml:space="preserve"> form and</w:t>
      </w:r>
      <w:r w:rsidRPr="00D62049">
        <w:t xml:space="preserve"> design for various aspects of livability. Indeed, livability is perhaps the key way in which planners engage with neighborhood form to address complexity. </w:t>
      </w:r>
      <w:r w:rsidR="007C1593">
        <w:t>Three</w:t>
      </w:r>
      <w:r w:rsidRPr="00D62049">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t xml:space="preserve">The third is connectivity of the circulation network. </w:t>
      </w:r>
      <w:r w:rsidRPr="00D62049">
        <w:t>This body of literature argues that walkability and, in turn, livability rely on completeness</w:t>
      </w:r>
      <w:r w:rsidR="007C1593">
        <w:t xml:space="preserve"> and connectivity</w:t>
      </w:r>
      <w:r w:rsidRPr="00D62049">
        <w:t xml:space="preserve"> to be feasible and on visual complexity </w:t>
      </w:r>
      <w:r w:rsidRPr="00D62049">
        <w:lastRenderedPageBreak/>
        <w:t>to be desirable. This has become a key goal of modern urban design</w:t>
      </w:r>
      <w:r w:rsidR="00333691">
        <w:t>, and will be discussed through the remained of section 4.3</w:t>
      </w:r>
      <w:r w:rsidRPr="00D62049">
        <w:t>.</w:t>
      </w:r>
    </w:p>
    <w:p w:rsidR="007057D3" w:rsidRPr="00D62049" w:rsidRDefault="007057D3" w:rsidP="00C33948"/>
    <w:p w:rsidR="007057D3" w:rsidRPr="00D62049" w:rsidRDefault="007057D3" w:rsidP="00C33948">
      <w:pPr>
        <w:pStyle w:val="Heading3"/>
      </w:pPr>
      <w:bookmarkStart w:id="58" w:name="_Toc466059462"/>
      <w:r w:rsidRPr="00D62049">
        <w:t>The Neighborhood Scale</w:t>
      </w:r>
      <w:bookmarkEnd w:id="58"/>
    </w:p>
    <w:p w:rsidR="007057D3" w:rsidRPr="00D62049" w:rsidRDefault="007057D3" w:rsidP="00C33948">
      <w:r w:rsidRPr="00D62049">
        <w:t>As indicated by the definitions above, livability and urban design interventions operate primarily at the scales of neighborhoods and blocks – usually with no more than a half mile radius (Boarnet and Crane 2001). Metrics for measuring the outcomes of urban design thus must consider the neighborhood scale.</w:t>
      </w:r>
      <w:r w:rsidR="007C1593">
        <w:t xml:space="preserve"> </w:t>
      </w:r>
      <w:r w:rsidRPr="00D62049">
        <w:t xml:space="preserve">Neighborhoods are related to the concept of community, but also have a specific geographic, spatial nature (Larice and Macdonald 2007). They are ubiquitous around the world and play an important role in complex urban systems. Clarence Perry (2007, p. 55) said “an urban neighborhood should be regarded both as a unit of a larger whole and as a distinct entity in itself.” The concept of </w:t>
      </w:r>
      <w:r w:rsidRPr="007C1593">
        <w:rPr>
          <w:i/>
        </w:rPr>
        <w:t>neighborhood</w:t>
      </w:r>
      <w:r w:rsidRPr="00D62049">
        <w:t xml:space="preserve"> has been theorized about by complexity scholars. For example, Portugali (2006) argues that cognitive conceptions of neighborhoods arise out of complex human systems via information compression, an idea based on the reduction of information in synergetics (Haken 2012).</w:t>
      </w:r>
    </w:p>
    <w:p w:rsidR="007057D3" w:rsidRPr="00D62049" w:rsidRDefault="007057D3" w:rsidP="00C33948">
      <w:r w:rsidRPr="00D62049">
        <w:t xml:space="preserve">According to Smith (2010, p. 137), “The spatial division of cities into districts or neighborhoods is one of the few universals of urban life from the earliest cities to the present.” Likewise, Mumford (1961, p. 193) points out that since the earliest days of </w:t>
      </w:r>
      <w:r w:rsidRPr="00D62049">
        <w:lastRenderedPageBreak/>
        <w:t xml:space="preserve">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t>This draws together themes of completeness and connectivity.</w:t>
      </w:r>
    </w:p>
    <w:p w:rsidR="007057D3" w:rsidRPr="00D62049" w:rsidRDefault="007057D3" w:rsidP="00333691">
      <w:r w:rsidRPr="00D62049">
        <w:t xml:space="preserve">Before the revolution in transportation technologies that culminated in the automobile, proximity was paramount and people lived near employment and retail. However, Allan Jacobs (1995, p. 311) </w:t>
      </w:r>
      <w:r w:rsidR="007C1593">
        <w:t>suggests</w:t>
      </w:r>
      <w:r w:rsidRPr="00D62049">
        <w:t xml:space="preserve"> that in response to the </w:t>
      </w:r>
      <w:r w:rsidR="00333691">
        <w:t>dreadful</w:t>
      </w:r>
      <w:r w:rsidRPr="00D62049">
        <w:t xml:space="preserve"> living conditions of industrial-era cities and new enabling technologies, two major manifestos emerged to dominate 20th century neighborhood planning: Howard</w:t>
      </w:r>
      <w:r w:rsidR="00E05270">
        <w:t>’</w:t>
      </w:r>
      <w:r w:rsidRPr="00D62049">
        <w:t>s garden cities and modernism</w:t>
      </w:r>
      <w:r w:rsidR="00E05270">
        <w:t>’</w:t>
      </w:r>
      <w:r w:rsidRPr="00D62049">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t>became the</w:t>
      </w:r>
      <w:r w:rsidRPr="00D62049">
        <w:t xml:space="preserve"> age of anti-complexity.</w:t>
      </w:r>
      <w:r w:rsidR="00333691">
        <w:t xml:space="preserve"> </w:t>
      </w:r>
      <w:r w:rsidR="00333691" w:rsidRPr="00D62049">
        <w:t>Scott (1998) critiques the modernist design of Chandigarh and Brasilia by contrasting Le Corbusier</w:t>
      </w:r>
      <w:r w:rsidR="00E05270">
        <w:t>’</w:t>
      </w:r>
      <w:r w:rsidR="00333691" w:rsidRPr="00D62049">
        <w:t xml:space="preserve">s </w:t>
      </w:r>
      <w:r w:rsidR="00333691" w:rsidRPr="00D62049">
        <w:lastRenderedPageBreak/>
        <w:t>top-down simplified, rational, polished, utopian cities with Jane Jacobs</w:t>
      </w:r>
      <w:r w:rsidR="00E05270">
        <w:t>’</w:t>
      </w:r>
      <w:r w:rsidR="00333691" w:rsidRPr="00D62049">
        <w:t>s bottom-up, organically built, messy everyday urbanisms. He contends that the modernists confused geometric visual order for well-functioning sustainable social order in the built environment. Diversity, mixed uses, and complexity – grown naturally over ti</w:t>
      </w:r>
      <w:r w:rsidR="00333691">
        <w:t xml:space="preserve">me – make a community livable. </w:t>
      </w:r>
    </w:p>
    <w:p w:rsidR="007057D3" w:rsidRPr="00D62049" w:rsidRDefault="007057D3" w:rsidP="00C33948"/>
    <w:p w:rsidR="007057D3" w:rsidRPr="00D62049" w:rsidRDefault="007057D3" w:rsidP="00C33948">
      <w:pPr>
        <w:pStyle w:val="Heading3"/>
      </w:pPr>
      <w:bookmarkStart w:id="59" w:name="_Toc466059463"/>
      <w:r w:rsidRPr="00D62049">
        <w:t>Designing for Complexity</w:t>
      </w:r>
      <w:bookmarkEnd w:id="59"/>
    </w:p>
    <w:p w:rsidR="007057D3" w:rsidRPr="00D62049" w:rsidRDefault="007C1593" w:rsidP="00C33948">
      <w:r>
        <w:t>Sch</w:t>
      </w:r>
      <w:r w:rsidR="002B579F">
        <w:t xml:space="preserve">olars such as Jacobs (1961) </w:t>
      </w:r>
      <w:r>
        <w:t>argue that s</w:t>
      </w:r>
      <w:r w:rsidR="007057D3" w:rsidRPr="00D62049">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t xml:space="preserve"> (Marshall 2012)</w:t>
      </w:r>
      <w:r w:rsidR="007057D3" w:rsidRPr="00D62049">
        <w:t>.</w:t>
      </w:r>
    </w:p>
    <w:p w:rsidR="007057D3" w:rsidRPr="00D62049" w:rsidRDefault="007057D3" w:rsidP="00C33948">
      <w:r w:rsidRPr="00D62049">
        <w:t xml:space="preserve">Yet every built environment has some deliberate design – especially in the public realm. </w:t>
      </w:r>
      <w:r w:rsidR="00B51C41">
        <w:t>Building facades are designed, r</w:t>
      </w:r>
      <w:r w:rsidRPr="00D62049">
        <w:t xml:space="preserve">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 he suggests urban codes based on principles rather than details, contain few simple rules </w:t>
      </w:r>
      <w:r w:rsidRPr="00D62049">
        <w:lastRenderedPageBreak/>
        <w:t>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t xml:space="preserve"> (cf. Allen 2012)</w:t>
      </w:r>
      <w:r w:rsidRPr="00D62049">
        <w:t xml:space="preserve">. This is a middle ground between attempts to plan everything and attempts to plan nothing. Marshall suggests such a system would enable urban design and planning to deliver true functional complexity for neighborhoods. Jane Jacobs (1961) </w:t>
      </w:r>
      <w:r w:rsidR="00B51C41">
        <w:t xml:space="preserve">similarly </w:t>
      </w:r>
      <w:r w:rsidRPr="00D62049">
        <w:t xml:space="preserve">argued that the role of planners is to generate diversity and supply what is lacking in a neighborhood. </w:t>
      </w:r>
    </w:p>
    <w:p w:rsidR="007057D3" w:rsidRPr="00D62049" w:rsidRDefault="007057D3" w:rsidP="00C33948">
      <w:r w:rsidRPr="00D62049">
        <w:t xml:space="preserve">According to this mainstream of scholarship, urban design and planning can foster diversity, </w:t>
      </w:r>
      <w:r w:rsidR="00C731BD">
        <w:t xml:space="preserve">connectedness, </w:t>
      </w:r>
      <w:r w:rsidRPr="00D62049">
        <w:t xml:space="preserve">complexity, </w:t>
      </w:r>
      <w:r w:rsidR="00C731BD">
        <w:t xml:space="preserve">resilience, </w:t>
      </w:r>
      <w:r w:rsidRPr="00D62049">
        <w:t xml:space="preserve">and robustness – elements of a healthy complex adaptive system. Yet an open question remains. </w:t>
      </w:r>
      <w:r w:rsidR="00C731BD">
        <w:t>Beyond these qualitative formulations of complexity in urban form and design, how might it be defined quantitatively</w:t>
      </w:r>
      <w:r w:rsidRPr="00D62049">
        <w:t xml:space="preserve"> – especially at the neighborhood and block scale?</w:t>
      </w:r>
      <w:r w:rsidR="007C1593">
        <w:t xml:space="preserve"> In the next</w:t>
      </w:r>
      <w:r w:rsidR="007C1593" w:rsidRPr="007C1593">
        <w:t xml:space="preserve"> section, I </w:t>
      </w:r>
      <w:r w:rsidR="007C1593">
        <w:t>define</w:t>
      </w:r>
      <w:r w:rsidR="007C1593" w:rsidRPr="007C1593">
        <w:t xml:space="preserve"> complexity contextually and discuss several potential methods for measuring it.</w:t>
      </w:r>
    </w:p>
    <w:p w:rsidR="007057D3" w:rsidRPr="00D62049" w:rsidRDefault="007057D3" w:rsidP="00C33948"/>
    <w:p w:rsidR="007057D3" w:rsidRPr="00D62049" w:rsidRDefault="007057D3" w:rsidP="00C33948">
      <w:pPr>
        <w:pStyle w:val="Heading2"/>
      </w:pPr>
      <w:bookmarkStart w:id="60" w:name="_Toc466059464"/>
      <w:r w:rsidRPr="00D62049">
        <w:t xml:space="preserve">Measures of Complexity in Urban </w:t>
      </w:r>
      <w:r w:rsidR="00241558">
        <w:t xml:space="preserve">Form and </w:t>
      </w:r>
      <w:r w:rsidRPr="00D62049">
        <w:t>Design</w:t>
      </w:r>
      <w:bookmarkEnd w:id="60"/>
    </w:p>
    <w:p w:rsidR="00C731BD" w:rsidRDefault="00C731BD" w:rsidP="00C731BD">
      <w:pPr>
        <w:pStyle w:val="Heading3"/>
      </w:pPr>
      <w:bookmarkStart w:id="61" w:name="_Toc466059465"/>
      <w:r>
        <w:t>Overview</w:t>
      </w:r>
      <w:bookmarkEnd w:id="61"/>
    </w:p>
    <w:p w:rsidR="007057D3" w:rsidRPr="00D62049" w:rsidRDefault="007057D3" w:rsidP="00C33948">
      <w:r w:rsidRPr="00D62049">
        <w:t xml:space="preserve">Many </w:t>
      </w:r>
      <w:r w:rsidR="00B51C41">
        <w:t xml:space="preserve">complexity </w:t>
      </w:r>
      <w:r w:rsidRPr="00D62049">
        <w:t>metrics at multiple scales, from metropolitan to neighborhood</w:t>
      </w:r>
      <w:r w:rsidR="00B51C41">
        <w:t xml:space="preserve"> to building</w:t>
      </w:r>
      <w:r w:rsidRPr="00D62049">
        <w:t xml:space="preserve">, are scattered throughout different bodies of literature. </w:t>
      </w:r>
      <w:r w:rsidR="00B51C41">
        <w:t xml:space="preserve">At a high level, </w:t>
      </w:r>
      <w:r w:rsidRPr="00D62049">
        <w:t xml:space="preserve">Shiner and Davison (1999) examine complexity from the perspective of order and disorder. They present three types of complexity, and thus three types of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r w:rsidR="00B51C41" w:rsidRPr="00D62049">
        <w:t>Gershenson and Fernandez (2012) similarly argue that complexity is</w:t>
      </w:r>
      <w:r w:rsidR="00B51C41">
        <w:t xml:space="preserve"> best described as</w:t>
      </w:r>
      <w:r w:rsidR="00B51C41" w:rsidRPr="00D62049">
        <w:t xml:space="preserve"> a balance between self-organization and emergence, order and chaos. </w:t>
      </w:r>
      <w:r w:rsidRPr="00D62049">
        <w:t xml:space="preserve">This </w:t>
      </w:r>
      <w:r w:rsidR="00085018" w:rsidRPr="00D62049">
        <w:t>chapter</w:t>
      </w:r>
      <w:r w:rsidRPr="00D62049">
        <w:t xml:space="preserve"> touches on all three categories as measures of aggregate complexity in urban design, depending on the context and character, but focuses on the second type: balancing between variety and structure.</w:t>
      </w:r>
    </w:p>
    <w:p w:rsidR="007057D3" w:rsidRPr="00D62049" w:rsidRDefault="007057D3" w:rsidP="00C33948"/>
    <w:p w:rsidR="007057D3" w:rsidRPr="00D62049" w:rsidRDefault="007057D3" w:rsidP="00C33948">
      <w:pPr>
        <w:pStyle w:val="Image0"/>
      </w:pPr>
      <w:r w:rsidRPr="00D62049">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D62049" w:rsidRDefault="007057D3" w:rsidP="00C33948">
      <w:pPr>
        <w:pStyle w:val="FigureCaption"/>
      </w:pPr>
      <w:r w:rsidRPr="00D62049">
        <w:t>Figure 1. Three different notions of complexity. Type one complexity increases monotonically with disorder. Type two is convex, peaking at a midpoint between order and disorder. Type three decreases monotonically as disorder increases. Source: Shiner and Davison (1999)</w:t>
      </w:r>
    </w:p>
    <w:p w:rsidR="007057D3" w:rsidRPr="00D62049" w:rsidRDefault="007057D3" w:rsidP="00233A05">
      <w:r w:rsidRPr="00D62049">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w:t>
      </w:r>
      <w:r w:rsidR="00C731BD">
        <w:t>, mostly focusing on urban processes</w:t>
      </w:r>
      <w:r w:rsidRPr="00D62049">
        <w:t xml:space="preserve">. If cities are complex systems, then there should be indicators of their complexity, which vary. Such an indicator of complexity </w:t>
      </w:r>
      <w:r w:rsidR="00C731BD">
        <w:t>could</w:t>
      </w:r>
      <w:r w:rsidRPr="00D62049">
        <w:t xml:space="preserve"> be a system-level state variable. However, just how to measure the complexity of a city system remains a topic of ongoing debate. </w:t>
      </w:r>
      <w:r w:rsidR="00786758">
        <w:t xml:space="preserve">Further, how does this sense – or preference – vary from person to person and culture to culture? </w:t>
      </w:r>
      <w:r w:rsidRPr="00D62049">
        <w:t>We may have some intuitive sense of the complexity of a place simply by observing it or moving through it, but how can this be formalized?</w:t>
      </w:r>
      <w:r w:rsidR="00786758">
        <w:t xml:space="preserve"> </w:t>
      </w:r>
    </w:p>
    <w:p w:rsidR="007057D3" w:rsidRPr="00D62049" w:rsidRDefault="007057D3" w:rsidP="00C33948">
      <w:r w:rsidRPr="00D62049">
        <w:lastRenderedPageBreak/>
        <w:t xml:space="preserve">On one hand, a neighborhood can be examined as an urban ecosystem – a human habitat – that is a complex dynamical system. State variables (such as population, density, employment, wealth, traffic volume, etc.) can be identified and calculated at </w:t>
      </w:r>
      <w:r w:rsidR="00233A05">
        <w:t>various scales</w:t>
      </w:r>
      <w:r w:rsidRPr="00D62049">
        <w:t xml:space="preserve"> to describe the state of the system as it changes over time. The system</w:t>
      </w:r>
      <w:r w:rsidR="00E05270">
        <w:t>’</w:t>
      </w:r>
      <w:r w:rsidRPr="00D62049">
        <w:t>s dynamics can be explored and modeled with mathematical equations,</w:t>
      </w:r>
      <w:r w:rsidR="00233A05">
        <w:t xml:space="preserve"> statistical regressions,</w:t>
      </w:r>
      <w:r w:rsidRPr="00D62049">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t xml:space="preserve"> Such measures are less useful for the characterization and analysis of urban form.</w:t>
      </w:r>
    </w:p>
    <w:p w:rsidR="007057D3" w:rsidRDefault="007057D3" w:rsidP="00C33948">
      <w:r w:rsidRPr="00D62049">
        <w:t xml:space="preserve">On the other hand, a neighborhood can be examined as an output or product of human behavior and production. This focuses on the </w:t>
      </w:r>
      <w:r w:rsidRPr="00233A05">
        <w:rPr>
          <w:i/>
        </w:rPr>
        <w:t>physical form</w:t>
      </w:r>
      <w:r w:rsidRPr="00D62049">
        <w:t xml:space="preserve"> of the neighborhood rather than its dynamical processes. Through co-evolution, </w:t>
      </w:r>
      <w:r w:rsidR="00B963A8" w:rsidRPr="00B963A8">
        <w:t>as discussed in chapter 3</w:t>
      </w:r>
      <w:r w:rsidR="00B963A8">
        <w:t xml:space="preserve">, </w:t>
      </w:r>
      <w:r w:rsidRPr="00D62049">
        <w:t xml:space="preserve">humans both shape their neighborhoods and are in turn shaped by them. The </w:t>
      </w:r>
      <w:r w:rsidR="00B963A8">
        <w:t xml:space="preserve">physical </w:t>
      </w:r>
      <w:r w:rsidRPr="00D62049">
        <w:t>patterns that result are the urban form and can be examined in terms of network analyses, fractal structure, diversity</w:t>
      </w:r>
      <w:r w:rsidR="00B963A8">
        <w:t xml:space="preserve"> (of various sorts)</w:t>
      </w:r>
      <w:r w:rsidRPr="00D62049">
        <w:t>, and information entropy.</w:t>
      </w:r>
      <w:r w:rsidR="00233A05">
        <w:t xml:space="preserve"> </w:t>
      </w:r>
      <w:r w:rsidRPr="00D62049">
        <w:t xml:space="preserve">At a higher level of abstraction, neighborhood complex systems can be analyzed in terms of their resilience, robustness, and adaptiveness. How </w:t>
      </w:r>
      <w:r w:rsidR="00B963A8">
        <w:t>might</w:t>
      </w:r>
      <w:r w:rsidRPr="00D62049">
        <w:t xml:space="preserve"> the system</w:t>
      </w:r>
      <w:r w:rsidR="00E05270">
        <w:t>’</w:t>
      </w:r>
      <w:r w:rsidRPr="00D62049">
        <w:t xml:space="preserve">s dynamics respond </w:t>
      </w:r>
      <w:r w:rsidR="00B963A8">
        <w:lastRenderedPageBreak/>
        <w:t xml:space="preserve">to perturbation given </w:t>
      </w:r>
      <w:r w:rsidRPr="00D62049">
        <w:t>its spatial patterns and structure</w:t>
      </w:r>
      <w:r w:rsidR="00B963A8">
        <w:t xml:space="preserve"> in terms of</w:t>
      </w:r>
      <w:r w:rsidRPr="00D62049">
        <w:t xml:space="preserve"> connectedne</w:t>
      </w:r>
      <w:r w:rsidR="00B963A8">
        <w:t>ss and efficiency</w:t>
      </w:r>
      <w:r w:rsidR="00233A05">
        <w:t>?</w:t>
      </w:r>
    </w:p>
    <w:p w:rsidR="00233A05" w:rsidRPr="00D62049" w:rsidRDefault="00233A05" w:rsidP="00233A05">
      <w:r w:rsidRPr="00D62049">
        <w:t>The following framework borrows, adapts, and reformulates relevant metrics to measure complexity at the neighborhood scale</w:t>
      </w:r>
      <w:r>
        <w:t xml:space="preserve">, </w:t>
      </w:r>
      <w:r w:rsidRPr="00D62049">
        <w:t xml:space="preserve">touching on temporal measures but focusing on </w:t>
      </w:r>
      <w:r>
        <w:t>spatial and structural measures</w:t>
      </w:r>
      <w:r w:rsidRPr="00D62049">
        <w:t>.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w:t>
      </w:r>
      <w:r>
        <w:t xml:space="preserve"> the indistinct notion of</w:t>
      </w:r>
      <w:r w:rsidRPr="00D62049">
        <w:t xml:space="preserve"> </w:t>
      </w:r>
      <w:r w:rsidRPr="00D62049">
        <w:rPr>
          <w:i/>
        </w:rPr>
        <w:t>complexity</w:t>
      </w:r>
      <w:r w:rsidRPr="00D62049">
        <w:t xml:space="preserve"> as it applies to urban design. Qualities related to vitality, sustainability, sense of place, and other prominent qualities may overlap in some ways with the complexity metrics in this typology, but they are otherw</w:t>
      </w:r>
      <w:r>
        <w:t>ise not the focus of this work.</w:t>
      </w:r>
    </w:p>
    <w:p w:rsidR="007057D3" w:rsidRPr="00D62049" w:rsidRDefault="007057D3" w:rsidP="00C33948"/>
    <w:p w:rsidR="007057D3" w:rsidRPr="00D62049" w:rsidRDefault="007057D3" w:rsidP="00C33948">
      <w:pPr>
        <w:pStyle w:val="Heading3"/>
      </w:pPr>
      <w:bookmarkStart w:id="62" w:name="_Toc466059466"/>
      <w:r w:rsidRPr="00D62049">
        <w:t xml:space="preserve">Temporal Measures of Urban </w:t>
      </w:r>
      <w:r w:rsidR="00241558">
        <w:t>Form</w:t>
      </w:r>
      <w:bookmarkEnd w:id="62"/>
    </w:p>
    <w:p w:rsidR="007057D3" w:rsidRPr="00D62049" w:rsidRDefault="007057D3" w:rsidP="00C33948">
      <w:r w:rsidRPr="00D62049">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t xml:space="preserve"> (as discussed in chapter 2)</w:t>
      </w:r>
      <w:r w:rsidRPr="00D62049">
        <w:t xml:space="preserve">, and analyzing the system from an information theoretic perspective, such as Shannon entropy. </w:t>
      </w:r>
    </w:p>
    <w:p w:rsidR="007057D3" w:rsidRPr="00D62049" w:rsidRDefault="00233A05" w:rsidP="00C33948">
      <w:r>
        <w:lastRenderedPageBreak/>
        <w:t>N</w:t>
      </w:r>
      <w:r w:rsidR="007057D3" w:rsidRPr="00D62049">
        <w:t>onlinear analysis techniques from the physical sciences, such as reconstructing attractors or estimating Lyapunovs, have not been found to be particularly effective in the ecology literature (Parrott 2010). Information theory, however, provides some measures of complexity that may be applied to urban design at the neighborhood scale. Shannon</w:t>
      </w:r>
      <w:r w:rsidR="00E05270">
        <w:t>’</w:t>
      </w:r>
      <w:r w:rsidR="007057D3" w:rsidRPr="00D62049">
        <w:t xml:space="preserve">s (1948) original theory of information entropy concerns the average amount of information contained in the revelation of a message or event. </w:t>
      </w:r>
      <w:r w:rsidR="007057D3" w:rsidRPr="00233A05">
        <w:rPr>
          <w:i/>
        </w:rPr>
        <w:t>Shannon entropy</w:t>
      </w:r>
      <w:r>
        <w:t xml:space="preserve"> </w:t>
      </w:r>
      <w:r w:rsidR="007057D3" w:rsidRPr="00D62049">
        <w:t>indicates that the more types of things there are and the more equal each type</w:t>
      </w:r>
      <w:r w:rsidR="00E05270">
        <w:t>’</w:t>
      </w:r>
      <w:r w:rsidR="007057D3" w:rsidRPr="00D62049">
        <w:t>s proportional abundance is, the less predictable the type of any single object will be. This can be applied to abstract messages, time series, or spatial diversity</w:t>
      </w:r>
      <w:r>
        <w:t>,</w:t>
      </w:r>
      <w:r w:rsidR="007057D3" w:rsidRPr="00D62049">
        <w:t xml:space="preserve"> as discussed below. Entropy is lowest when the system is highly ordered and thus completely predictable. It is highest when the system</w:t>
      </w:r>
      <w:r w:rsidR="00E05270">
        <w:t>’</w:t>
      </w:r>
      <w:r w:rsidR="007057D3" w:rsidRPr="00D62049">
        <w:t xml:space="preserve">s </w:t>
      </w:r>
      <w:r>
        <w:t>disorder</w:t>
      </w:r>
      <w:r w:rsidR="007057D3" w:rsidRPr="00D62049">
        <w:t xml:space="preserve"> is highest. Such a type one measure thus emphasizes disorder rather than peaking at the point of (arguably maximum) complexity between order and disorder</w:t>
      </w:r>
      <w:r w:rsidR="00382011">
        <w:t xml:space="preserve"> (Batty 2005, Yeh and Li 2001)</w:t>
      </w:r>
      <w:r w:rsidR="007057D3" w:rsidRPr="00D62049">
        <w:t>.</w:t>
      </w:r>
    </w:p>
    <w:p w:rsidR="007057D3" w:rsidRPr="00D62049" w:rsidRDefault="007057D3" w:rsidP="00C33948">
      <w:r w:rsidRPr="00D62049">
        <w:t xml:space="preserve">Derived from Shannon entropy, </w:t>
      </w:r>
      <w:r w:rsidRPr="00233A05">
        <w:rPr>
          <w:i/>
        </w:rPr>
        <w:t>mean information gain</w:t>
      </w:r>
      <w:r w:rsidRPr="00D62049">
        <w:t xml:space="preserve"> assesses how much new information is gained from each subsequent datum in a time series</w:t>
      </w:r>
      <w:r w:rsidR="00382011">
        <w:t xml:space="preserve"> </w:t>
      </w:r>
      <w:r w:rsidR="00382011" w:rsidRPr="00D62049">
        <w:t>(Proulx and Parrott 2008)</w:t>
      </w:r>
      <w:r w:rsidRPr="00D62049">
        <w:t xml:space="preserve"> and </w:t>
      </w:r>
      <w:r w:rsidRPr="00233A05">
        <w:rPr>
          <w:i/>
        </w:rPr>
        <w:t>fluctuation complexity</w:t>
      </w:r>
      <w:r w:rsidRPr="00D62049">
        <w:t xml:space="preserve"> measures the amount of structure within a time series by evaluating the order of and relationship between values in the series: how likely is it we will observe some value </w:t>
      </w:r>
      <w:r w:rsidRPr="00D62049">
        <w:rPr>
          <w:i/>
        </w:rPr>
        <w:t>a</w:t>
      </w:r>
      <w:r w:rsidRPr="00D62049">
        <w:t xml:space="preserve"> proximately after some other value </w:t>
      </w:r>
      <w:r w:rsidRPr="00D62049">
        <w:rPr>
          <w:i/>
        </w:rPr>
        <w:t>b</w:t>
      </w:r>
      <w:r w:rsidRPr="00D62049">
        <w:t xml:space="preserve">. </w:t>
      </w:r>
      <w:r w:rsidR="00382011" w:rsidRPr="00D62049">
        <w:t xml:space="preserve">Shannon entropy, mean information gain, and fluctuation complexity can be used to assess time series </w:t>
      </w:r>
      <w:r w:rsidR="00382011" w:rsidRPr="00D62049">
        <w:lastRenderedPageBreak/>
        <w:t>data arising from urban systems.</w:t>
      </w:r>
      <w:r w:rsidR="00382011">
        <w:t xml:space="preserve"> </w:t>
      </w:r>
      <w:r w:rsidR="00382011" w:rsidRPr="00D62049">
        <w:t xml:space="preserve">However, </w:t>
      </w:r>
      <w:r w:rsidR="00382011">
        <w:t xml:space="preserve">more usefully, </w:t>
      </w:r>
      <w:r w:rsidR="00382011" w:rsidRPr="00D62049">
        <w:t>they might be abstracted and re-appropriated to evaluate the human experience of moving through the physical space that results from urban design.</w:t>
      </w:r>
    </w:p>
    <w:p w:rsidR="007057D3" w:rsidRPr="00D62049" w:rsidRDefault="007057D3" w:rsidP="00C33948"/>
    <w:p w:rsidR="007057D3" w:rsidRPr="00D62049" w:rsidRDefault="007057D3" w:rsidP="00C33948">
      <w:pPr>
        <w:pStyle w:val="Heading3"/>
      </w:pPr>
      <w:bookmarkStart w:id="63" w:name="_Toc466059467"/>
      <w:r w:rsidRPr="00D62049">
        <w:t xml:space="preserve">Visual Complexity of Urban </w:t>
      </w:r>
      <w:r w:rsidR="00241558">
        <w:t>Form</w:t>
      </w:r>
      <w:bookmarkEnd w:id="63"/>
    </w:p>
    <w:p w:rsidR="007057D3" w:rsidRPr="00D62049" w:rsidRDefault="007057D3" w:rsidP="00C33948">
      <w:r w:rsidRPr="00D62049">
        <w:t xml:space="preserve">In a simplified, low-information urban landscape, little new information is gained by a pedestrian through the visual revelations of each passing step. In a highly complex urban environment (in terms of a type on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D62049" w:rsidRDefault="007057D3" w:rsidP="00C33948">
      <w:r w:rsidRPr="00D62049">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 implying a type two convex measure of complexity.</w:t>
      </w:r>
    </w:p>
    <w:p w:rsidR="007057D3" w:rsidRPr="00D62049" w:rsidRDefault="007057D3" w:rsidP="00C33948">
      <w:r w:rsidRPr="00D62049">
        <w:lastRenderedPageBreak/>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D62049" w:rsidRDefault="007057D3" w:rsidP="00C33948">
      <w:r w:rsidRPr="00D62049">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D62049" w:rsidRDefault="007057D3" w:rsidP="00C33948">
      <w:r w:rsidRPr="00D62049">
        <w:t xml:space="preserve">Based on their literature review, the researchers provide a field manual for measuring visual complexity. It is operationalized in five steps. First, count the number of buildings within the study area. Second, count basic and accent building colors. </w:t>
      </w:r>
      <w:r w:rsidRPr="00D62049">
        <w:lastRenderedPageBreak/>
        <w:t>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t xml:space="preserve"> (ibid.)</w:t>
      </w:r>
      <w:r w:rsidRPr="00D62049">
        <w:t>. Cavalcante et al. (2014) provide an alternate, statistical image processing measure of urban visual complexity.</w:t>
      </w:r>
    </w:p>
    <w:p w:rsidR="007057D3" w:rsidRPr="00D62049" w:rsidRDefault="007057D3" w:rsidP="00C33948">
      <w:r w:rsidRPr="00D62049">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t>generates</w:t>
      </w:r>
      <w:r w:rsidRPr="00D62049">
        <w:t xml:space="preserve"> visual complexity </w:t>
      </w:r>
      <w:r w:rsidR="00382011">
        <w:t xml:space="preserve">to </w:t>
      </w:r>
      <w:r w:rsidRPr="00D62049">
        <w:t xml:space="preserve">put </w:t>
      </w:r>
      <w:r w:rsidR="00382011">
        <w:t xml:space="preserve">proverbial </w:t>
      </w:r>
      <w:r w:rsidRPr="00D62049">
        <w:t xml:space="preserve">eyes on the street, with many entryways and interesting ground-level design. </w:t>
      </w:r>
    </w:p>
    <w:p w:rsidR="007057D3" w:rsidRPr="00D62049" w:rsidRDefault="007057D3" w:rsidP="00C33948">
      <w:r w:rsidRPr="00D62049">
        <w:t xml:space="preserve">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w:t>
      </w:r>
      <w:r w:rsidRPr="00D62049">
        <w:lastRenderedPageBreak/>
        <w:t>complexity is considered a key component of livability because it creates rich, enjoyable, safe environments for humans.</w:t>
      </w:r>
    </w:p>
    <w:p w:rsidR="007057D3" w:rsidRPr="00D62049" w:rsidRDefault="007057D3" w:rsidP="00C33948"/>
    <w:p w:rsidR="007057D3" w:rsidRPr="00D62049" w:rsidRDefault="007057D3" w:rsidP="00C33948">
      <w:pPr>
        <w:pStyle w:val="Heading3"/>
      </w:pPr>
      <w:bookmarkStart w:id="64" w:name="_Toc466059468"/>
      <w:r w:rsidRPr="00D62049">
        <w:t xml:space="preserve">Spatial Measures of Urban </w:t>
      </w:r>
      <w:r w:rsidR="00241558">
        <w:t>Form</w:t>
      </w:r>
      <w:bookmarkEnd w:id="64"/>
    </w:p>
    <w:p w:rsidR="007057D3" w:rsidRPr="00D62049" w:rsidRDefault="007057D3" w:rsidP="00C33948">
      <w:r w:rsidRPr="00D62049">
        <w:t xml:space="preserve">The urban form that emerges from urban design </w:t>
      </w:r>
      <w:r w:rsidR="00382011">
        <w:t>is spatially embedded and</w:t>
      </w:r>
      <w:r w:rsidRPr="00D62049">
        <w:t xml:space="preserve"> can be characterized by </w:t>
      </w:r>
      <w:r w:rsidR="00382011">
        <w:t>various</w:t>
      </w:r>
      <w:r w:rsidRPr="00D62049">
        <w:t xml:space="preserve"> spatial measures of complexity. These measures assess the character of spatial patterns of the system at snapshots in time</w:t>
      </w:r>
      <w:r w:rsidR="00382011">
        <w:t xml:space="preserve"> rather than looking at dynamics over time</w:t>
      </w:r>
      <w:r w:rsidRPr="00D62049">
        <w:t>. Shannon entropy has been used to measure urban complexity (Batty 2005)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D62049" w:rsidRDefault="007057D3" w:rsidP="00C33948">
      <w:r w:rsidRPr="00D62049">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t>’</w:t>
      </w:r>
      <w:r w:rsidRPr="00D62049">
        <w:t>s (2001) behav</w:t>
      </w:r>
      <w:r w:rsidR="00382011">
        <w:t>ioral framework of the demand for travel</w:t>
      </w:r>
      <w:r w:rsidRPr="00D62049">
        <w:t xml:space="preserve"> fundamentally says that urban design influences the (time) cost of travel by placing origins and destinations in closer </w:t>
      </w:r>
      <w:r w:rsidR="00382011">
        <w:t xml:space="preserve">or further </w:t>
      </w:r>
      <w:r w:rsidRPr="00D62049">
        <w:t xml:space="preserve">proximity to one another. Cervero and </w:t>
      </w:r>
      <w:r w:rsidRPr="00D62049">
        <w:lastRenderedPageBreak/>
        <w:t>Kockelman (1997) also argue for land use diversity as a key feature shaping human travel behavior in urban environments.</w:t>
      </w:r>
    </w:p>
    <w:p w:rsidR="007057D3" w:rsidRPr="00D62049" w:rsidRDefault="007057D3" w:rsidP="00C33948">
      <w:r w:rsidRPr="00D62049">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D62049">
        <w:rPr>
          <w:i/>
        </w:rPr>
        <w:t>even distributions</w:t>
      </w:r>
      <w:r w:rsidRPr="00D62049">
        <w:t xml:space="preserve"> are optimal in that they score the highest. This is a questionable reflection of complexity and a risky goal for central planning. Measures of dispersion and </w:t>
      </w:r>
      <w:r w:rsidR="00382011">
        <w:t>physical shape</w:t>
      </w:r>
      <w:r w:rsidRPr="00D62049">
        <w:t xml:space="preserve"> are also useful in characterizing the uniformity, randomness, or spatial complexity of ecosystems and could be applied to the built environment as well.</w:t>
      </w:r>
    </w:p>
    <w:p w:rsidR="007057D3" w:rsidRPr="00D62049" w:rsidRDefault="007057D3" w:rsidP="00FA2F36">
      <w:r w:rsidRPr="00D62049">
        <w:t>Wissen Hayek et al. (2015) use UrbanSim and measures of land use mix and density to evaluate the quality of the neighborhood-scale urban environment. The Simpson diversity index measures the diversity of objects in total across space, and is a common measure of land use entropy (</w:t>
      </w:r>
      <w:r w:rsidR="00FA2F36">
        <w:t>i.e.</w:t>
      </w:r>
      <w:r w:rsidRPr="00D62049">
        <w:t xml:space="preserve">, land use mix) in the urban planning literature. This index is often called the Herfindahl-Hirschmann index in economics and the Probability of Interspecies Encounter in the ecology literature. This index is an </w:t>
      </w:r>
      <w:r w:rsidRPr="00D62049">
        <w:rPr>
          <w:i/>
        </w:rPr>
        <w:lastRenderedPageBreak/>
        <w:t>integral measure</w:t>
      </w:r>
      <w:r w:rsidRPr="00D62049">
        <w:t xml:space="preserve"> that considers land use in a district as a whole, ignoring microscale structure</w:t>
      </w:r>
      <w:r w:rsidR="00FA2F36">
        <w:t xml:space="preserve"> and pattern (Song et al 2013):</w:t>
      </w:r>
    </w:p>
    <w:p w:rsidR="007057D3" w:rsidRPr="00D62049" w:rsidRDefault="007057D3" w:rsidP="00C33948">
      <w:r w:rsidRPr="00D62049">
        <w:t xml:space="preserve">In contrast, a </w:t>
      </w:r>
      <w:r w:rsidRPr="00D62049">
        <w:rPr>
          <w:i/>
        </w:rPr>
        <w:t>divisional measure</w:t>
      </w:r>
      <w:r w:rsidRPr="00D62049">
        <w:t xml:space="preserve"> is sensitive to patterns </w:t>
      </w:r>
      <w:r w:rsidRPr="00D62049">
        <w:rPr>
          <w:i/>
        </w:rPr>
        <w:t>within</w:t>
      </w:r>
      <w:r w:rsidRPr="00D62049">
        <w:t xml:space="preserve"> a district. This is a superior type of measure to consider questions of scale. The </w:t>
      </w:r>
      <w:r w:rsidRPr="00FA2F36">
        <w:rPr>
          <w:i/>
        </w:rPr>
        <w:t>dissimilarity index</w:t>
      </w:r>
      <w:r w:rsidRPr="00D62049">
        <w:t xml:space="preserve"> measures how the land use mix within a district relates to the mix across the area as a whole – for two land use types, and for multiple (ibid</w:t>
      </w:r>
      <w:r w:rsidR="00FA2F36">
        <w:t xml:space="preserve">.). </w:t>
      </w:r>
      <w:r w:rsidRPr="00D62049">
        <w:t xml:space="preserve">Similar measures of dissimilarity are explored by Bordoloi et al. (2013). These spatial distributions of objects </w:t>
      </w:r>
      <w:r w:rsidR="00FA2F36" w:rsidRPr="00D62049">
        <w:t>concern</w:t>
      </w:r>
      <w:r w:rsidRPr="00D62049">
        <w:t xml:space="preserve"> how equitably </w:t>
      </w:r>
      <w:r w:rsidR="00FA2F36">
        <w:t xml:space="preserve">some set of </w:t>
      </w:r>
      <w:r w:rsidRPr="00D62049">
        <w:t xml:space="preserve">desirable or undesirable objects </w:t>
      </w:r>
      <w:r w:rsidR="00FA2F36">
        <w:t>is</w:t>
      </w:r>
      <w:r w:rsidRPr="00D62049">
        <w:t xml:space="preserve"> distributed across the city. </w:t>
      </w:r>
      <w:r w:rsidR="00FA2F36">
        <w:t>For example, a</w:t>
      </w:r>
      <w:r w:rsidRPr="00D62049">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t>inevitable or even “good”</w:t>
      </w:r>
      <w:r w:rsidRPr="00D62049">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D62049" w:rsidRDefault="007057D3" w:rsidP="00C33948">
      <w:r w:rsidRPr="00D62049">
        <w:t xml:space="preserve">Diversity of scale addresses this </w:t>
      </w:r>
      <w:r w:rsidR="00FA2F36">
        <w:t xml:space="preserve">specific </w:t>
      </w:r>
      <w:r w:rsidRPr="00D62049">
        <w:t>issue</w:t>
      </w:r>
      <w:r w:rsidR="00FA2F36">
        <w:t xml:space="preserve"> further</w:t>
      </w:r>
      <w:r w:rsidRPr="00D62049">
        <w:t xml:space="preserve">. Certain distributions within a complex system may be more efficient when they follow a power law </w:t>
      </w:r>
      <w:r w:rsidR="00FA2F36">
        <w:t xml:space="preserve">or lognormal </w:t>
      </w:r>
      <w:r w:rsidRPr="00D62049">
        <w:t xml:space="preserve">distribution rather than an even distribution. For example, it is not likely ideal for a </w:t>
      </w:r>
      <w:r w:rsidRPr="00D62049">
        <w:lastRenderedPageBreak/>
        <w:t xml:space="preserve">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t xml:space="preserve">similarly </w:t>
      </w:r>
      <w:r w:rsidRPr="00D62049">
        <w:t xml:space="preserve">use urban transfer entropy to examine multi-scale urban patterns and flows. </w:t>
      </w:r>
      <w:r w:rsidR="00FA2F36">
        <w:t>Related to diversity, q</w:t>
      </w:r>
      <w:r w:rsidRPr="00D62049">
        <w:t>uestions of scale and</w:t>
      </w:r>
      <w:r w:rsidR="00241558">
        <w:t xml:space="preserve"> topological</w:t>
      </w:r>
      <w:r w:rsidRPr="00D62049">
        <w:t xml:space="preserve"> </w:t>
      </w:r>
      <w:r w:rsidRPr="00FA2F36">
        <w:rPr>
          <w:i/>
        </w:rPr>
        <w:t>structure</w:t>
      </w:r>
      <w:r w:rsidRPr="00D62049">
        <w:t xml:space="preserve"> are addressed in the following section.</w:t>
      </w:r>
    </w:p>
    <w:p w:rsidR="007057D3" w:rsidRPr="00D62049" w:rsidRDefault="007057D3" w:rsidP="00C33948"/>
    <w:p w:rsidR="007057D3" w:rsidRPr="00D62049" w:rsidRDefault="007057D3" w:rsidP="00C33948">
      <w:pPr>
        <w:pStyle w:val="Heading3"/>
      </w:pPr>
      <w:bookmarkStart w:id="65" w:name="_Toc466059469"/>
      <w:r w:rsidRPr="00D62049">
        <w:t xml:space="preserve">Structural Measures of Urban </w:t>
      </w:r>
      <w:r w:rsidR="00241558">
        <w:t>Form</w:t>
      </w:r>
      <w:r w:rsidR="00423FEE">
        <w:t>: Fractal</w:t>
      </w:r>
      <w:bookmarkEnd w:id="65"/>
    </w:p>
    <w:p w:rsidR="007057D3" w:rsidRPr="00D62049" w:rsidRDefault="007057D3" w:rsidP="00C33948">
      <w:r w:rsidRPr="00D62049">
        <w:t xml:space="preserve">Measures of </w:t>
      </w:r>
      <w:r w:rsidR="00241558">
        <w:t>topological</w:t>
      </w:r>
      <w:r w:rsidR="00241558" w:rsidRPr="00D62049">
        <w:t xml:space="preserve"> </w:t>
      </w:r>
      <w:r w:rsidRPr="00D62049">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D62049" w:rsidRDefault="007057D3" w:rsidP="00C33948">
      <w:r w:rsidRPr="00D62049">
        <w:t xml:space="preserve">Fractal structure refers to the “roughness” and self-similarity of some object, and how its detail relates to the scale at which it is observed. </w:t>
      </w:r>
      <w:r w:rsidR="00FA2F36">
        <w:t>As discussed in chapter 2, f</w:t>
      </w:r>
      <w:r w:rsidRPr="00D62049">
        <w:t xml:space="preserve">ractals are self-similar, meaning that they have a similar structure at every scale. </w:t>
      </w:r>
      <w:r w:rsidR="00FA2F36">
        <w:t xml:space="preserve">But </w:t>
      </w:r>
      <w:r w:rsidR="00FA2F36">
        <w:lastRenderedPageBreak/>
        <w:t>i</w:t>
      </w:r>
      <w:r w:rsidRPr="00D62049">
        <w:t>n the real wo</w:t>
      </w:r>
      <w:r w:rsidR="00FA2F36">
        <w:t xml:space="preserve">rld, fractals are not perfect and </w:t>
      </w:r>
      <w:r w:rsidRPr="00D62049">
        <w:t xml:space="preserve">do not exist at all spatial scales – from the infinitesimal to the infinite – as abstract mathematical fractals do. However, self-similarity of patterns and structure over multiple scales exist throughout nature. Batty (e.g., 2005) has </w:t>
      </w:r>
      <w:r w:rsidR="00FA2F36">
        <w:t>long demonstrated</w:t>
      </w:r>
      <w:r w:rsidRPr="00D62049">
        <w:t xml:space="preserve"> how city structure and urban peripheries also are fractal.</w:t>
      </w:r>
    </w:p>
    <w:p w:rsidR="007057D3" w:rsidRPr="00D62049" w:rsidRDefault="007057D3" w:rsidP="00C33948">
      <w:r w:rsidRPr="00D62049">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D62049" w:rsidRDefault="007057D3" w:rsidP="00C33948">
      <w:r w:rsidRPr="00D62049">
        <w:t xml:space="preserve">The fractal dimension, </w:t>
      </w:r>
      <w:r w:rsidRPr="00D62049">
        <w:rPr>
          <w:i/>
        </w:rPr>
        <w:t>D</w:t>
      </w:r>
      <w:r w:rsidRPr="00D62049">
        <w:t>, is a statistical measure of how a form</w:t>
      </w:r>
      <w:r w:rsidR="00E05270">
        <w:t>’</w:t>
      </w:r>
      <w:r w:rsidRPr="00D62049">
        <w:t>s complexity changes with regard to the scale at which it is measured:</w:t>
      </w:r>
    </w:p>
    <w:p w:rsidR="007057D3" w:rsidRPr="00D62049" w:rsidRDefault="007057D3" w:rsidP="00C33948">
      <w:r w:rsidRPr="00D62049">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D62049" w:rsidRDefault="007057D3" w:rsidP="00C33948">
      <w:r w:rsidRPr="00D62049">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D62049" w:rsidRDefault="007057D3" w:rsidP="00C33948">
      <w:r w:rsidRPr="00D62049">
        <w:lastRenderedPageBreak/>
        <w:t xml:space="preserve">In these formulae, </w:t>
      </w:r>
      <w:r w:rsidRPr="00D62049">
        <w:rPr>
          <w:i/>
        </w:rPr>
        <w:t>N</w:t>
      </w:r>
      <w:r w:rsidRPr="00D62049">
        <w:t xml:space="preserve"> is the number of new objects generated as scale transitions and </w:t>
      </w:r>
      <w:r w:rsidRPr="00D62049">
        <w:rPr>
          <w:i/>
        </w:rPr>
        <w:t>ε</w:t>
      </w:r>
      <w:r w:rsidRPr="00D62049">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7057D3" w:rsidRPr="00D62049" w:rsidRDefault="007057D3" w:rsidP="00C33948">
      <w:r w:rsidRPr="00D62049">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t>’</w:t>
      </w:r>
      <w:r w:rsidRPr="00D62049">
        <w:t xml:space="preserve">s ideal tend to emphasize organic forms with rich detail </w:t>
      </w:r>
      <w:r w:rsidRPr="00D62049">
        <w:rPr>
          <w:i/>
        </w:rPr>
        <w:t>at multiple scales</w:t>
      </w:r>
      <w:r w:rsidRPr="00D62049">
        <w:t>.</w:t>
      </w:r>
      <w:r w:rsidR="003A4B0B">
        <w:t xml:space="preserve"> </w:t>
      </w:r>
      <w:r w:rsidRPr="00D62049">
        <w:t>Salingaros (2001) argues 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Default="00423FEE" w:rsidP="00423FEE">
      <w:pPr>
        <w:pStyle w:val="Heading3"/>
      </w:pPr>
      <w:bookmarkStart w:id="66" w:name="_Toc466059470"/>
      <w:r w:rsidRPr="00D62049">
        <w:lastRenderedPageBreak/>
        <w:t xml:space="preserve">Structural Measures of Urban </w:t>
      </w:r>
      <w:r>
        <w:t>Form: Network</w:t>
      </w:r>
      <w:bookmarkEnd w:id="66"/>
    </w:p>
    <w:p w:rsidR="00FA2F36" w:rsidRDefault="007057D3" w:rsidP="00C33948">
      <w:r w:rsidRPr="00D62049">
        <w:t>Beyond fractals</w:t>
      </w:r>
      <w:r w:rsidR="00FA2F36">
        <w:t>, the second crucial lens with which to examine structure is network science</w:t>
      </w:r>
      <w:r w:rsidRPr="00D62049">
        <w:t xml:space="preserve">. Accessibility is a </w:t>
      </w:r>
      <w:r w:rsidR="00FA2F36">
        <w:t>useful</w:t>
      </w:r>
      <w:r w:rsidRPr="00D62049">
        <w:t xml:space="preserve"> measure of urban design and is related to network analysis. Accessibility concerns proximity, transportation mobility, and social interaction within the public sphere. Popular “walkability” tools – such as WalkScore and Walkonomics – and urban modeling tools such as UrbanSim/pandana use street networks to determine accessibility.</w:t>
      </w:r>
    </w:p>
    <w:p w:rsidR="00423FEE" w:rsidRDefault="007057D3" w:rsidP="00C33948">
      <w:r w:rsidRPr="00D62049">
        <w:t xml:space="preserve">Urban networks can be measured for their complexity in several ways. </w:t>
      </w:r>
    </w:p>
    <w:p w:rsidR="00423FEE" w:rsidRDefault="00423FEE" w:rsidP="00C33948"/>
    <w:p w:rsidR="007057D3" w:rsidRPr="00D62049" w:rsidRDefault="007057D3" w:rsidP="00C33948">
      <w:r w:rsidRPr="00D62049">
        <w:t xml:space="preserve">The </w:t>
      </w:r>
      <w:r w:rsidRPr="00D62049">
        <w:rPr>
          <w:i/>
        </w:rPr>
        <w:t>geodesic distance</w:t>
      </w:r>
      <w:r w:rsidRPr="00D62049">
        <w:t xml:space="preserve"> is the number of edges in the shortest path between two nodes in a network. The </w:t>
      </w:r>
      <w:r w:rsidRPr="00D62049">
        <w:rPr>
          <w:i/>
        </w:rPr>
        <w:t xml:space="preserve">eccentricity </w:t>
      </w:r>
      <w:r w:rsidRPr="00D62049">
        <w:t xml:space="preserve">of a node is the greatest of all the geodesic distances between the node and all the other nodes in the network. It is a measure of how far the node is from the node that is furthest from it. The </w:t>
      </w:r>
      <w:r w:rsidRPr="00D62049">
        <w:rPr>
          <w:i/>
        </w:rPr>
        <w:t>radius</w:t>
      </w:r>
      <w:r w:rsidRPr="00D62049">
        <w:t xml:space="preserve"> of a graph is the minimum eccentricity of any node in the graph. The </w:t>
      </w:r>
      <w:r w:rsidR="002363C5">
        <w:t>distances provide</w:t>
      </w:r>
      <w:r w:rsidRPr="00D62049">
        <w:t xml:space="preserve"> useful me</w:t>
      </w:r>
      <w:r w:rsidR="002363C5">
        <w:t>asures of network complexity as they indicate the size, structure, and connectedness of the network. These distances are also greatly affected by spatial embeddedness and planarity.</w:t>
      </w:r>
    </w:p>
    <w:p w:rsidR="007057D3" w:rsidRPr="00D62049" w:rsidRDefault="007057D3" w:rsidP="00C33948">
      <w:r w:rsidRPr="00D62049">
        <w:t xml:space="preserve">The </w:t>
      </w:r>
      <w:r w:rsidRPr="00D62049">
        <w:rPr>
          <w:i/>
        </w:rPr>
        <w:t>clustering coefficient</w:t>
      </w:r>
      <w:r w:rsidRPr="00D62049">
        <w:t xml:space="preserve"> of a node is the ratio of the number of edges between its neighbors to the maximum possible number of edges that could exist between these </w:t>
      </w:r>
      <w:r w:rsidRPr="00D62049">
        <w:lastRenderedPageBreak/>
        <w:t xml:space="preserve">neighbors. The clustering coefficient is a measure of how much the neighbors of some node are linked to each other and is a good metric for connectedness and complexity. Jiang and Claramunt (2004) extend this coefficient to neighborhoods within an arbitrary distance, rather than just proximate, to make it more applicable to urban street networks. In a </w:t>
      </w:r>
      <w:r w:rsidRPr="00D62049">
        <w:rPr>
          <w:i/>
        </w:rPr>
        <w:t>dual graph</w:t>
      </w:r>
      <w:r w:rsidRPr="00D62049">
        <w:t>, the city</w:t>
      </w:r>
      <w:r w:rsidR="00E05270">
        <w:t>’</w:t>
      </w:r>
      <w:r w:rsidRPr="00D62049">
        <w:t>s streets are represented as nodes and the intersections are represented as edges. Such a graph provides certain advantages in analyzing the network (Crucitti et al. 2006).</w:t>
      </w:r>
      <w:r w:rsidR="002363C5">
        <w:t xml:space="preserve"> Dual graphs form the foundation of space syntax, discussed shortly.</w:t>
      </w:r>
    </w:p>
    <w:p w:rsidR="007057D3" w:rsidRPr="00D62049" w:rsidRDefault="007057D3" w:rsidP="00C33948">
      <w:r w:rsidRPr="00D62049">
        <w:t xml:space="preserve">Barthelemy (2011) provides a thorough overview of characterizing and modeling spatial networks. Betweenness centrality, </w:t>
      </w:r>
      <w:r w:rsidRPr="00D62049">
        <w:rPr>
          <w:i/>
        </w:rPr>
        <w:t>g(i)</w:t>
      </w:r>
      <w:r w:rsidRPr="00D62049">
        <w:t xml:space="preserve">, is a key metric used to assess the importance of a node, </w:t>
      </w:r>
      <w:r w:rsidRPr="00D62049">
        <w:rPr>
          <w:i/>
        </w:rPr>
        <w:t>i</w:t>
      </w:r>
      <w:r w:rsidRPr="00D62049">
        <w:t>, in a network by evaluating the number of shortest paths that pass through the node (Barthelemy 2004):</w:t>
      </w:r>
    </w:p>
    <w:p w:rsidR="007057D3" w:rsidRPr="00D62049" w:rsidRDefault="007057D3" w:rsidP="00C33948">
      <w:r w:rsidRPr="00D62049">
        <w:rPr>
          <w:noProof/>
        </w:rPr>
        <w:drawing>
          <wp:inline distT="0" distB="0" distL="0" distR="0" wp14:anchorId="6B778DF5" wp14:editId="648DDB73">
            <wp:extent cx="1295400" cy="561975"/>
            <wp:effectExtent l="0" t="0" r="0" b="9525"/>
            <wp:docPr id="25" name="Picture 25" descr="betweenness-centr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betweenness-centralit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95400" cy="561975"/>
                    </a:xfrm>
                    <a:prstGeom prst="rect">
                      <a:avLst/>
                    </a:prstGeom>
                    <a:noFill/>
                    <a:ln>
                      <a:noFill/>
                    </a:ln>
                  </pic:spPr>
                </pic:pic>
              </a:graphicData>
            </a:graphic>
          </wp:inline>
        </w:drawing>
      </w:r>
    </w:p>
    <w:p w:rsidR="007057D3" w:rsidRPr="00D62049" w:rsidRDefault="007057D3" w:rsidP="00C33948">
      <w:r w:rsidRPr="00D62049">
        <w:t xml:space="preserve">Also useful is the average betweenness centrality, </w:t>
      </w:r>
      <w:r w:rsidRPr="00D62049">
        <w:rPr>
          <w:i/>
        </w:rPr>
        <w:t>g(k)</w:t>
      </w:r>
      <w:r w:rsidRPr="00D62049">
        <w:t xml:space="preserve">, of all nodes of the same degree, </w:t>
      </w:r>
      <w:r w:rsidRPr="00D62049">
        <w:rPr>
          <w:i/>
        </w:rPr>
        <w:t>k</w:t>
      </w:r>
      <w:r w:rsidRPr="00D62049">
        <w:t>, in some network (Barthelemy 2011):</w:t>
      </w:r>
    </w:p>
    <w:p w:rsidR="007057D3" w:rsidRPr="00D62049" w:rsidRDefault="007057D3" w:rsidP="00C33948">
      <w:r w:rsidRPr="00D62049">
        <w:rPr>
          <w:noProof/>
        </w:rPr>
        <w:drawing>
          <wp:inline distT="0" distB="0" distL="0" distR="0" wp14:anchorId="3128B6E6" wp14:editId="01FD7385">
            <wp:extent cx="1733550" cy="533400"/>
            <wp:effectExtent l="0" t="0" r="0" b="0"/>
            <wp:docPr id="24" name="Picture 24" descr="avg-betweenness-centr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vg-betweenness-centralit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33550" cy="533400"/>
                    </a:xfrm>
                    <a:prstGeom prst="rect">
                      <a:avLst/>
                    </a:prstGeom>
                    <a:noFill/>
                    <a:ln>
                      <a:noFill/>
                    </a:ln>
                  </pic:spPr>
                </pic:pic>
              </a:graphicData>
            </a:graphic>
          </wp:inline>
        </w:drawing>
      </w:r>
    </w:p>
    <w:p w:rsidR="007057D3" w:rsidRPr="00D62049" w:rsidRDefault="007057D3" w:rsidP="00C33948">
      <w:r w:rsidRPr="00D62049">
        <w:t xml:space="preserve">Betweenness centrality can also be calculated for weighted networks in which edges are weighted in proportion to their capacity, traffic, influence, etc. (Barrat et al. </w:t>
      </w:r>
      <w:r w:rsidRPr="00D62049">
        <w:lastRenderedPageBreak/>
        <w:t>2004). Here, a node</w:t>
      </w:r>
      <w:r w:rsidR="00E05270">
        <w:t>’</w:t>
      </w:r>
      <w:r w:rsidRPr="00D62049">
        <w:t>s importance in the network is the sum of the weights of all adjacent edges:</w:t>
      </w:r>
    </w:p>
    <w:p w:rsidR="007057D3" w:rsidRPr="00D62049" w:rsidRDefault="007057D3" w:rsidP="00C33948">
      <w:r w:rsidRPr="00D62049">
        <w:rPr>
          <w:noProof/>
        </w:rPr>
        <w:drawing>
          <wp:inline distT="0" distB="0" distL="0" distR="0" wp14:anchorId="7345603F" wp14:editId="478A542A">
            <wp:extent cx="1095375" cy="504825"/>
            <wp:effectExtent l="0" t="0" r="9525" b="9525"/>
            <wp:docPr id="23" name="Picture 23" descr="weighted-centr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weighted-centrality"/>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504825"/>
                    </a:xfrm>
                    <a:prstGeom prst="rect">
                      <a:avLst/>
                    </a:prstGeom>
                    <a:noFill/>
                    <a:ln>
                      <a:noFill/>
                    </a:ln>
                  </pic:spPr>
                </pic:pic>
              </a:graphicData>
            </a:graphic>
          </wp:inline>
        </w:drawing>
      </w:r>
    </w:p>
    <w:p w:rsidR="007057D3" w:rsidRPr="00D62049" w:rsidRDefault="007057D3" w:rsidP="00C33948">
      <w:r w:rsidRPr="00D62049">
        <w:t xml:space="preserve">Barthelemy et al. (2013) used betweenness centrality to </w:t>
      </w:r>
      <w:r w:rsidR="002363C5">
        <w:t>identify in the urban form</w:t>
      </w:r>
      <w:r w:rsidRPr="00D62049">
        <w:t xml:space="preserve"> top-down intervention</w:t>
      </w:r>
      <w:r w:rsidR="002363C5">
        <w:t>s</w:t>
      </w:r>
      <w:r w:rsidRPr="00D62049">
        <w:t xml:space="preserve"> versus bottom-up self-organization and evolution of the urban fabric in Paris. Porta et al. (2006a; 2006b) demonstrate a multiple centrality assessment methodology for analyzing urban street networks. They also identified signatures and differences between planned and self-organized cities. Crucitti et al. (2006) examine closeness, betweenness, straightness, and information as measures of urban network centrality. The Urban Network Analysis Toolbox (Sevtsuk and Mekonnen 2012) provides a useful toolkit for researchers analyzing centrality, betweenness, closeness, straightness, and accessibility in urban street networks.</w:t>
      </w:r>
    </w:p>
    <w:p w:rsidR="007057D3" w:rsidRPr="00D62049" w:rsidRDefault="007057D3" w:rsidP="00C33948">
      <w:r w:rsidRPr="00D62049">
        <w:t>Space syntax offers another similar method of analyzing urban networks and configuration through its axial maps that measure the depth from some network edge to others</w:t>
      </w:r>
      <w:r w:rsidR="002363C5">
        <w:t>, based on dual graphs in which nodes represent axial streets and edges represent their intersections</w:t>
      </w:r>
      <w:r w:rsidRPr="00D62049">
        <w:t xml:space="preserve"> (Hillier et al. 1976; Ratti 2004). Marcus and Legeby (2012) use space syntax to measure social capital in neighborhoods, through an explicit urban complexity lens. Jiang and Claramunt (2002) integrate an adapted space syntax – compensating for </w:t>
      </w:r>
      <w:r w:rsidRPr="00D62049">
        <w:lastRenderedPageBreak/>
        <w:t xml:space="preserve">difficulties with axial lines – into computational GIS. Space syntax has formed the basis of many other adapted approaches to analytical urban design (e.g., Karimi 2012). </w:t>
      </w:r>
    </w:p>
    <w:p w:rsidR="002363C5" w:rsidRPr="002363C5" w:rsidRDefault="007057D3" w:rsidP="00C33948">
      <w:r w:rsidRPr="00D62049">
        <w:t xml:space="preserve">Connectivity is a final fundamental concept in network analysis. It asks: what is the minimum number of nodes or edges that must be removed from a connected graph to disconnect the rest of the nodes? This is a good measure of the robustness of a network. Complex networks with high connectivity provide more routing choices to agents and are more resilient to failure. </w:t>
      </w:r>
      <w:r w:rsidR="002363C5">
        <w:t xml:space="preserve">However, traditional connectivity is less useful for planar (and approximately planar) networks. For example, </w:t>
      </w:r>
      <w:r w:rsidR="002363C5">
        <w:rPr>
          <w:i/>
        </w:rPr>
        <w:t>most</w:t>
      </w:r>
      <w:r w:rsidR="002363C5">
        <w:t xml:space="preserve"> street networks will have connectivity of just </w:t>
      </w:r>
      <w:r w:rsidR="002363C5">
        <w:rPr>
          <w:i/>
        </w:rPr>
        <w:t>1</w:t>
      </w:r>
      <w:r w:rsidR="002363C5">
        <w:t>, because a single dead-end street indicates that the removal of just one node or edge will disconnect the network. Rather, adapted measures of complex spatial network connectivity, such as intersection density, node degree distribution, and edge betweenness centrality distribution better capture the nature of a street network.</w:t>
      </w:r>
    </w:p>
    <w:p w:rsidR="007057D3" w:rsidRPr="00D62049" w:rsidRDefault="007057D3" w:rsidP="00C33948">
      <w:r w:rsidRPr="00D62049">
        <w:t>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w:t>
      </w:r>
      <w:r w:rsidR="002363C5">
        <w:t xml:space="preserve"> </w:t>
      </w:r>
      <w:r w:rsidRPr="00D62049">
        <w:t>Connectivity has</w:t>
      </w:r>
      <w:r w:rsidR="002363C5">
        <w:t xml:space="preserve"> also</w:t>
      </w:r>
      <w:r w:rsidRPr="00D62049">
        <w:t xml:space="preserve"> been linked to street network pedestrian volume (Hajrashouliha and Yin 2015). </w:t>
      </w:r>
      <w:r w:rsidR="00085836">
        <w:t xml:space="preserve">Contrarily, </w:t>
      </w:r>
      <w:r w:rsidRPr="00D62049">
        <w:t xml:space="preserve">Salingaros (2000) argues that grid networks do not connect cities, only giving the impression of </w:t>
      </w:r>
      <w:r w:rsidRPr="00D62049">
        <w:lastRenderedPageBreak/>
        <w:t>doing so. He emphasizes eight characteristics – couplings, diversity, boundaries, forces, organization, hierarchy, interdependence, and decomposition – in his analysis of connectivity.</w:t>
      </w:r>
    </w:p>
    <w:p w:rsidR="007057D3" w:rsidRPr="00D62049" w:rsidRDefault="007057D3" w:rsidP="00C33948"/>
    <w:p w:rsidR="007057D3" w:rsidRPr="00D62049" w:rsidRDefault="007057D3" w:rsidP="00C33948">
      <w:pPr>
        <w:pStyle w:val="Heading2"/>
      </w:pPr>
      <w:bookmarkStart w:id="67" w:name="_Toc466059471"/>
      <w:r w:rsidRPr="00D62049">
        <w:t>Typology</w:t>
      </w:r>
      <w:r w:rsidR="00950CF5">
        <w:t xml:space="preserve"> of Complexity Measures</w:t>
      </w:r>
      <w:bookmarkEnd w:id="67"/>
    </w:p>
    <w:p w:rsidR="007057D3" w:rsidRPr="00D62049" w:rsidRDefault="007057D3" w:rsidP="00B758C9">
      <w:r w:rsidRPr="00D62049">
        <w:t>All of these methods of assessing the complexity of urban design, primarily at the neighborhood scale, can be fit together into a preliminary typology. Here the measures are grouped into four types: temporal, spatial, visual, and structural.</w:t>
      </w:r>
      <w:r w:rsidR="00085836">
        <w:t xml:space="preserve"> The structural measures are subdivided into fractal and network measures.</w:t>
      </w:r>
      <w:r w:rsidRPr="00D62049">
        <w:t xml:space="preserve"> </w:t>
      </w:r>
      <w:r w:rsidR="00085836">
        <w:t>S</w:t>
      </w:r>
      <w:r w:rsidR="00085836" w:rsidRPr="00D62049">
        <w:t>patial, visual, and structural</w:t>
      </w:r>
      <w:r w:rsidRPr="00D62049">
        <w:t xml:space="preserve"> </w:t>
      </w:r>
      <w:r w:rsidR="00085836">
        <w:t>measures seem to be t</w:t>
      </w:r>
      <w:r w:rsidRPr="00D62049">
        <w:t xml:space="preserve">he most </w:t>
      </w:r>
      <w:r w:rsidR="00950CF5">
        <w:t>promising</w:t>
      </w:r>
      <w:r w:rsidRPr="00D62049">
        <w:t xml:space="preserve"> </w:t>
      </w:r>
      <w:r w:rsidR="00085836">
        <w:t xml:space="preserve">for measuring </w:t>
      </w:r>
      <w:r w:rsidR="00950CF5">
        <w:t xml:space="preserve">physical </w:t>
      </w:r>
      <w:r w:rsidR="00085836">
        <w:t xml:space="preserve">complexity at the </w:t>
      </w:r>
      <w:r w:rsidRPr="00D62049">
        <w:t xml:space="preserve">scale </w:t>
      </w:r>
      <w:r w:rsidR="00085836">
        <w:t xml:space="preserve">of </w:t>
      </w:r>
      <w:r w:rsidR="00B758C9">
        <w:t>urban design.</w:t>
      </w:r>
    </w:p>
    <w:tbl>
      <w:tblPr>
        <w:tblStyle w:val="TableGrid"/>
        <w:tblW w:w="9355" w:type="dxa"/>
        <w:tblLook w:val="04A0" w:firstRow="1" w:lastRow="0" w:firstColumn="1" w:lastColumn="0" w:noHBand="0" w:noVBand="1"/>
      </w:tblPr>
      <w:tblGrid>
        <w:gridCol w:w="2097"/>
        <w:gridCol w:w="2578"/>
        <w:gridCol w:w="4680"/>
      </w:tblGrid>
      <w:tr w:rsidR="00B758C9" w:rsidRPr="00D62049" w:rsidTr="00B758C9">
        <w:tc>
          <w:tcPr>
            <w:tcW w:w="2097" w:type="dxa"/>
            <w:shd w:val="clear" w:color="auto" w:fill="D9D9D9" w:themeFill="background1" w:themeFillShade="D9"/>
          </w:tcPr>
          <w:p w:rsidR="00B758C9" w:rsidRPr="00D62049" w:rsidRDefault="00B758C9" w:rsidP="00B758C9">
            <w:pPr>
              <w:pStyle w:val="TableHeader"/>
            </w:pPr>
            <w:r w:rsidRPr="00D62049">
              <w:t>Category</w:t>
            </w:r>
          </w:p>
        </w:tc>
        <w:tc>
          <w:tcPr>
            <w:tcW w:w="2578" w:type="dxa"/>
            <w:shd w:val="clear" w:color="auto" w:fill="D9D9D9" w:themeFill="background1" w:themeFillShade="D9"/>
          </w:tcPr>
          <w:p w:rsidR="00B758C9" w:rsidRPr="00D62049" w:rsidRDefault="00B758C9" w:rsidP="00B758C9">
            <w:pPr>
              <w:pStyle w:val="TableHeader"/>
            </w:pPr>
            <w:r w:rsidRPr="00D62049">
              <w:t>Measure of complexity</w:t>
            </w:r>
          </w:p>
        </w:tc>
        <w:tc>
          <w:tcPr>
            <w:tcW w:w="4680" w:type="dxa"/>
            <w:shd w:val="clear" w:color="auto" w:fill="D9D9D9" w:themeFill="background1" w:themeFillShade="D9"/>
          </w:tcPr>
          <w:p w:rsidR="00B758C9" w:rsidRPr="00D62049" w:rsidRDefault="00B758C9" w:rsidP="00B758C9">
            <w:pPr>
              <w:pStyle w:val="TableHeader"/>
            </w:pPr>
            <w:r>
              <w:t>Description</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t>Embedding time series</w:t>
            </w:r>
          </w:p>
        </w:tc>
        <w:tc>
          <w:tcPr>
            <w:tcW w:w="4680" w:type="dxa"/>
          </w:tcPr>
          <w:p w:rsidR="00B758C9" w:rsidRPr="00D62049" w:rsidRDefault="00B758C9" w:rsidP="00B758C9">
            <w:pPr>
              <w:pStyle w:val="Tablebody"/>
            </w:pPr>
            <w:r w:rsidRPr="00D62049">
              <w:t>Examine variables in state space to reveal possible deep structure and patterns in data</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Shannon entropy</w:t>
            </w:r>
          </w:p>
        </w:tc>
        <w:tc>
          <w:tcPr>
            <w:tcW w:w="4680" w:type="dxa"/>
          </w:tcPr>
          <w:p w:rsidR="00B758C9" w:rsidRPr="00D62049" w:rsidRDefault="00B758C9" w:rsidP="00B758C9">
            <w:pPr>
              <w:pStyle w:val="Tablebody"/>
            </w:pPr>
            <w:r w:rsidRPr="00D62049">
              <w:t>How unpredictable a sequence is, based on number of types and proportional abundance</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Mean information gain</w:t>
            </w:r>
          </w:p>
        </w:tc>
        <w:tc>
          <w:tcPr>
            <w:tcW w:w="4680" w:type="dxa"/>
          </w:tcPr>
          <w:p w:rsidR="00B758C9" w:rsidRPr="00D62049" w:rsidRDefault="00B758C9" w:rsidP="00B758C9">
            <w:pPr>
              <w:pStyle w:val="Tablebody"/>
            </w:pPr>
            <w:r w:rsidRPr="00D62049">
              <w:t>How much new information is gained from each subsequent datum</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rPr>
                <w:rStyle w:val="TablebodyChar"/>
              </w:rPr>
              <w:t>Fluctuation</w:t>
            </w:r>
            <w:r w:rsidRPr="00D62049">
              <w:t xml:space="preserve"> complexity</w:t>
            </w:r>
          </w:p>
        </w:tc>
        <w:tc>
          <w:tcPr>
            <w:tcW w:w="4680" w:type="dxa"/>
          </w:tcPr>
          <w:p w:rsidR="00B758C9" w:rsidRPr="00D62049" w:rsidRDefault="00B758C9" w:rsidP="00B758C9">
            <w:pPr>
              <w:pStyle w:val="Tablebody"/>
            </w:pPr>
            <w:r w:rsidRPr="00D62049">
              <w:t>Amount of structure within a time series</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Urban Transfer Entropy</w:t>
            </w:r>
          </w:p>
        </w:tc>
        <w:tc>
          <w:tcPr>
            <w:tcW w:w="4680" w:type="dxa"/>
          </w:tcPr>
          <w:p w:rsidR="00B758C9" w:rsidRPr="00D62049" w:rsidRDefault="00B758C9" w:rsidP="00B758C9">
            <w:pPr>
              <w:pStyle w:val="Tablebody"/>
            </w:pPr>
            <w:r w:rsidRPr="00D62049">
              <w:t>Analytic tool for examining multi-scale urban patterns and flows</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Ewing and Clemente field guide</w:t>
            </w:r>
          </w:p>
        </w:tc>
        <w:tc>
          <w:tcPr>
            <w:tcW w:w="4680" w:type="dxa"/>
          </w:tcPr>
          <w:p w:rsidR="00B758C9" w:rsidRPr="00D62049" w:rsidRDefault="00B758C9" w:rsidP="00B758C9">
            <w:pPr>
              <w:pStyle w:val="Tablebody"/>
            </w:pPr>
            <w:r w:rsidRPr="00D62049">
              <w:t>Set of methods for assessing the physical, visual complexity of the streetscape</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Cavalcante streetscape measure</w:t>
            </w:r>
          </w:p>
        </w:tc>
        <w:tc>
          <w:tcPr>
            <w:tcW w:w="4680" w:type="dxa"/>
          </w:tcPr>
          <w:p w:rsidR="00B758C9" w:rsidRPr="00D62049" w:rsidRDefault="00B758C9" w:rsidP="00B758C9">
            <w:pPr>
              <w:pStyle w:val="Tablebody"/>
              <w:rPr>
                <w:noProof/>
              </w:rPr>
            </w:pPr>
            <w:r w:rsidRPr="00D62049">
              <w:rPr>
                <w:noProof/>
              </w:rPr>
              <w:t>Image processing method to assess visual complexity on contrast and spatial frequency</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Simpson diversity index</w:t>
            </w:r>
          </w:p>
        </w:tc>
        <w:tc>
          <w:tcPr>
            <w:tcW w:w="4680" w:type="dxa"/>
          </w:tcPr>
          <w:p w:rsidR="00B758C9" w:rsidRPr="00D62049" w:rsidRDefault="00B758C9" w:rsidP="00B758C9">
            <w:pPr>
              <w:pStyle w:val="Tablebody"/>
            </w:pPr>
            <w:r w:rsidRPr="00D62049">
              <w:rPr>
                <w:noProof/>
              </w:rPr>
              <w:t>Assesses land use mix: how homogenous or heterogenous is the area of analysis?</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Dissimilarity index</w:t>
            </w:r>
          </w:p>
        </w:tc>
        <w:tc>
          <w:tcPr>
            <w:tcW w:w="4680" w:type="dxa"/>
          </w:tcPr>
          <w:p w:rsidR="00B758C9" w:rsidRPr="00D62049" w:rsidRDefault="00B758C9" w:rsidP="00B758C9">
            <w:pPr>
              <w:pStyle w:val="Tablebody"/>
            </w:pPr>
            <w:r w:rsidRPr="00D62049">
              <w:t>How does the land use mix within a subarea relate to the mix across the entire area?</w:t>
            </w:r>
          </w:p>
        </w:tc>
      </w:tr>
      <w:tr w:rsidR="00B758C9" w:rsidRPr="00D62049" w:rsidTr="00B758C9">
        <w:tc>
          <w:tcPr>
            <w:tcW w:w="2097" w:type="dxa"/>
          </w:tcPr>
          <w:p w:rsidR="00B758C9" w:rsidRPr="00D62049" w:rsidRDefault="00B758C9" w:rsidP="00741F55">
            <w:pPr>
              <w:pStyle w:val="Tablebody"/>
            </w:pPr>
            <w:r w:rsidRPr="00D62049">
              <w:lastRenderedPageBreak/>
              <w:t>Structural/Fractal</w:t>
            </w:r>
          </w:p>
        </w:tc>
        <w:tc>
          <w:tcPr>
            <w:tcW w:w="2578" w:type="dxa"/>
          </w:tcPr>
          <w:p w:rsidR="00B758C9" w:rsidRPr="00D62049" w:rsidRDefault="00B758C9" w:rsidP="00741F55">
            <w:pPr>
              <w:pStyle w:val="Tablebody"/>
            </w:pPr>
            <w:r w:rsidRPr="00D62049">
              <w:t>Hausdorff fractal dimension</w:t>
            </w:r>
          </w:p>
        </w:tc>
        <w:tc>
          <w:tcPr>
            <w:tcW w:w="4680" w:type="dxa"/>
          </w:tcPr>
          <w:p w:rsidR="00B758C9" w:rsidRPr="00D62049" w:rsidRDefault="00B758C9" w:rsidP="00741F55">
            <w:pPr>
              <w:pStyle w:val="Tablebody"/>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741F55">
            <w:pPr>
              <w:pStyle w:val="Tablebody"/>
            </w:pPr>
            <w:r w:rsidRPr="00D62049">
              <w:t>Structural/Fractal</w:t>
            </w:r>
          </w:p>
        </w:tc>
        <w:tc>
          <w:tcPr>
            <w:tcW w:w="2578" w:type="dxa"/>
          </w:tcPr>
          <w:p w:rsidR="00B758C9" w:rsidRPr="00D62049" w:rsidRDefault="00B758C9" w:rsidP="00741F55">
            <w:pPr>
              <w:pStyle w:val="Tablebody"/>
            </w:pPr>
            <w:r w:rsidRPr="00D62049">
              <w:t>Box-counting fractal dimension</w:t>
            </w:r>
          </w:p>
        </w:tc>
        <w:tc>
          <w:tcPr>
            <w:tcW w:w="4680" w:type="dxa"/>
          </w:tcPr>
          <w:p w:rsidR="00B758C9" w:rsidRPr="00D62049" w:rsidRDefault="00B758C9" w:rsidP="00741F55">
            <w:pPr>
              <w:pStyle w:val="Tablebody"/>
              <w:keepNext/>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B758C9">
            <w:pPr>
              <w:pStyle w:val="Tablebody"/>
            </w:pPr>
            <w:r w:rsidRPr="00D62049">
              <w:t xml:space="preserve">Spatial, </w:t>
            </w:r>
          </w:p>
          <w:p w:rsidR="00B758C9" w:rsidRPr="00D62049" w:rsidRDefault="00B758C9" w:rsidP="00B758C9">
            <w:pPr>
              <w:pStyle w:val="Tablebody"/>
            </w:pPr>
            <w:r w:rsidRPr="00D62049">
              <w:t>Structural/Network</w:t>
            </w:r>
          </w:p>
        </w:tc>
        <w:tc>
          <w:tcPr>
            <w:tcW w:w="2578" w:type="dxa"/>
          </w:tcPr>
          <w:p w:rsidR="00B758C9" w:rsidRPr="00D62049" w:rsidRDefault="00B758C9" w:rsidP="00B758C9">
            <w:pPr>
              <w:pStyle w:val="Tablebody"/>
            </w:pPr>
            <w:r w:rsidRPr="00D62049">
              <w:t>Destination Accessibility</w:t>
            </w:r>
          </w:p>
        </w:tc>
        <w:tc>
          <w:tcPr>
            <w:tcW w:w="4680" w:type="dxa"/>
          </w:tcPr>
          <w:p w:rsidR="00B758C9" w:rsidRPr="00D62049" w:rsidRDefault="00B758C9" w:rsidP="00B758C9">
            <w:pPr>
              <w:pStyle w:val="Tablebody"/>
            </w:pPr>
            <w:r w:rsidRPr="00D62049">
              <w:t>Related tools include WalkScore, Walkonomics, UrbanSim, pandana, UNAT, Gephi, OpenStreetMap</w:t>
            </w:r>
          </w:p>
        </w:tc>
      </w:tr>
      <w:tr w:rsidR="00B758C9" w:rsidRPr="00D62049" w:rsidTr="00B758C9">
        <w:tc>
          <w:tcPr>
            <w:tcW w:w="2097" w:type="dxa"/>
          </w:tcPr>
          <w:p w:rsidR="00B758C9" w:rsidRPr="00D62049" w:rsidRDefault="00B758C9" w:rsidP="00B758C9">
            <w:pPr>
              <w:pStyle w:val="Tablebody"/>
            </w:pPr>
            <w:r w:rsidRPr="00D62049">
              <w:t>Structural/Network</w:t>
            </w:r>
          </w:p>
        </w:tc>
        <w:tc>
          <w:tcPr>
            <w:tcW w:w="2578" w:type="dxa"/>
          </w:tcPr>
          <w:p w:rsidR="00B758C9" w:rsidRPr="00D62049" w:rsidRDefault="00B758C9" w:rsidP="00B758C9">
            <w:pPr>
              <w:pStyle w:val="Tablebody"/>
            </w:pPr>
            <w:r>
              <w:t>Node/edge c</w:t>
            </w:r>
            <w:r w:rsidRPr="00D62049">
              <w:t>onnectivity</w:t>
            </w:r>
          </w:p>
        </w:tc>
        <w:tc>
          <w:tcPr>
            <w:tcW w:w="4680" w:type="dxa"/>
          </w:tcPr>
          <w:p w:rsidR="00B758C9" w:rsidRPr="00D62049" w:rsidRDefault="00B758C9" w:rsidP="00B758C9">
            <w:pPr>
              <w:pStyle w:val="Tablebody"/>
            </w:pPr>
            <w:r w:rsidRPr="00D62049">
              <w:t>What is the minimum number of nodes/edges that must be removed to disconnect network?</w:t>
            </w:r>
          </w:p>
        </w:tc>
      </w:tr>
      <w:tr w:rsidR="00B758C9" w:rsidRPr="00D62049" w:rsidTr="00B758C9">
        <w:tc>
          <w:tcPr>
            <w:tcW w:w="2097" w:type="dxa"/>
          </w:tcPr>
          <w:p w:rsidR="00B758C9" w:rsidRPr="00D62049" w:rsidRDefault="00B758C9" w:rsidP="00B758C9">
            <w:pPr>
              <w:pStyle w:val="Tablebody"/>
            </w:pPr>
            <w:r w:rsidRPr="00D62049">
              <w:t>Structural/Network</w:t>
            </w:r>
          </w:p>
        </w:tc>
        <w:tc>
          <w:tcPr>
            <w:tcW w:w="2578" w:type="dxa"/>
          </w:tcPr>
          <w:p w:rsidR="00B758C9" w:rsidRPr="00D62049" w:rsidRDefault="00B758C9" w:rsidP="00B758C9">
            <w:pPr>
              <w:pStyle w:val="Tablebody"/>
            </w:pPr>
            <w:r w:rsidRPr="00D62049">
              <w:t>Graph radius</w:t>
            </w:r>
          </w:p>
        </w:tc>
        <w:tc>
          <w:tcPr>
            <w:tcW w:w="4680" w:type="dxa"/>
          </w:tcPr>
          <w:p w:rsidR="00B758C9" w:rsidRPr="00D62049" w:rsidRDefault="00B758C9" w:rsidP="00B758C9">
            <w:pPr>
              <w:pStyle w:val="Tablebody"/>
            </w:pPr>
            <w:r w:rsidRPr="00D62049">
              <w:t>Minimum eccentricity of any node in the graph</w:t>
            </w:r>
          </w:p>
        </w:tc>
      </w:tr>
      <w:tr w:rsidR="00B758C9" w:rsidRPr="00D62049" w:rsidTr="00B758C9">
        <w:tc>
          <w:tcPr>
            <w:tcW w:w="2097" w:type="dxa"/>
          </w:tcPr>
          <w:p w:rsidR="00B758C9" w:rsidRPr="00D62049" w:rsidRDefault="00B758C9" w:rsidP="00B758C9">
            <w:pPr>
              <w:pStyle w:val="Tablebody"/>
            </w:pPr>
            <w:r w:rsidRPr="00D62049">
              <w:t>Structural/Network</w:t>
            </w:r>
          </w:p>
        </w:tc>
        <w:tc>
          <w:tcPr>
            <w:tcW w:w="2578" w:type="dxa"/>
          </w:tcPr>
          <w:p w:rsidR="00B758C9" w:rsidRPr="00D62049" w:rsidRDefault="00B758C9" w:rsidP="00B758C9">
            <w:pPr>
              <w:pStyle w:val="Tablebody"/>
            </w:pPr>
            <w:r w:rsidRPr="00D62049">
              <w:t>Clustering coefficient</w:t>
            </w:r>
          </w:p>
        </w:tc>
        <w:tc>
          <w:tcPr>
            <w:tcW w:w="4680" w:type="dxa"/>
          </w:tcPr>
          <w:p w:rsidR="00B758C9" w:rsidRPr="00D62049" w:rsidRDefault="00B758C9" w:rsidP="00B758C9">
            <w:pPr>
              <w:pStyle w:val="Tablebody"/>
            </w:pPr>
            <w:r w:rsidRPr="00D62049">
              <w:t>Extent to which the neighbors of some node are linked to each other</w:t>
            </w:r>
          </w:p>
        </w:tc>
      </w:tr>
      <w:tr w:rsidR="00B758C9" w:rsidRPr="00D62049" w:rsidTr="00B758C9">
        <w:tc>
          <w:tcPr>
            <w:tcW w:w="2097" w:type="dxa"/>
          </w:tcPr>
          <w:p w:rsidR="00B758C9" w:rsidRPr="00D62049" w:rsidRDefault="00B758C9" w:rsidP="00B758C9">
            <w:pPr>
              <w:pStyle w:val="Tablebody"/>
            </w:pPr>
            <w:r w:rsidRPr="00D62049">
              <w:t>Structural/Network</w:t>
            </w:r>
          </w:p>
        </w:tc>
        <w:tc>
          <w:tcPr>
            <w:tcW w:w="2578" w:type="dxa"/>
          </w:tcPr>
          <w:p w:rsidR="00B758C9" w:rsidRPr="00D62049" w:rsidRDefault="00B758C9" w:rsidP="00B758C9">
            <w:pPr>
              <w:pStyle w:val="Tablebody"/>
            </w:pPr>
            <w:r w:rsidRPr="00D62049">
              <w:t>Betweenness centrality</w:t>
            </w:r>
          </w:p>
        </w:tc>
        <w:tc>
          <w:tcPr>
            <w:tcW w:w="4680" w:type="dxa"/>
          </w:tcPr>
          <w:p w:rsidR="00B758C9" w:rsidRPr="00D62049" w:rsidRDefault="00B758C9" w:rsidP="00B758C9">
            <w:pPr>
              <w:pStyle w:val="Tablebody"/>
            </w:pPr>
            <w:r w:rsidRPr="00D62049">
              <w:t>The importance of a node in a network in terms of how many shortest paths use that node</w:t>
            </w:r>
          </w:p>
        </w:tc>
      </w:tr>
      <w:tr w:rsidR="00B758C9" w:rsidRPr="00D62049" w:rsidTr="00B758C9">
        <w:tc>
          <w:tcPr>
            <w:tcW w:w="2097" w:type="dxa"/>
          </w:tcPr>
          <w:p w:rsidR="00B758C9" w:rsidRPr="00D62049" w:rsidRDefault="00B758C9" w:rsidP="00B758C9">
            <w:pPr>
              <w:pStyle w:val="Tablebody"/>
            </w:pPr>
            <w:r w:rsidRPr="00D62049">
              <w:t>Structural/Network</w:t>
            </w:r>
          </w:p>
        </w:tc>
        <w:tc>
          <w:tcPr>
            <w:tcW w:w="2578" w:type="dxa"/>
          </w:tcPr>
          <w:p w:rsidR="00B758C9" w:rsidRPr="00D62049" w:rsidRDefault="00B758C9" w:rsidP="00B758C9">
            <w:pPr>
              <w:pStyle w:val="Tablebody"/>
            </w:pPr>
            <w:r w:rsidRPr="00D62049">
              <w:t>Average betweenness centrality</w:t>
            </w:r>
          </w:p>
        </w:tc>
        <w:tc>
          <w:tcPr>
            <w:tcW w:w="4680" w:type="dxa"/>
          </w:tcPr>
          <w:p w:rsidR="00B758C9" w:rsidRPr="00D62049" w:rsidRDefault="00B758C9" w:rsidP="00B758C9">
            <w:pPr>
              <w:pStyle w:val="Tablebody"/>
            </w:pPr>
            <w:r w:rsidRPr="00D62049">
              <w:t>The average of the betweenness centralities for all nodes of the same degree</w:t>
            </w:r>
          </w:p>
        </w:tc>
      </w:tr>
      <w:tr w:rsidR="00B758C9" w:rsidRPr="00D62049" w:rsidTr="00B758C9">
        <w:tc>
          <w:tcPr>
            <w:tcW w:w="2097" w:type="dxa"/>
          </w:tcPr>
          <w:p w:rsidR="00B758C9" w:rsidRPr="00D62049" w:rsidRDefault="00B758C9" w:rsidP="00B758C9">
            <w:pPr>
              <w:pStyle w:val="Tablebody"/>
            </w:pPr>
            <w:r w:rsidRPr="00D62049">
              <w:t>Structural/Network</w:t>
            </w:r>
          </w:p>
        </w:tc>
        <w:tc>
          <w:tcPr>
            <w:tcW w:w="2578" w:type="dxa"/>
          </w:tcPr>
          <w:p w:rsidR="00B758C9" w:rsidRPr="00D62049" w:rsidRDefault="00B758C9" w:rsidP="00B758C9">
            <w:pPr>
              <w:pStyle w:val="Tablebody"/>
            </w:pPr>
            <w:r w:rsidRPr="00D62049">
              <w:t>Weighted centrality</w:t>
            </w:r>
          </w:p>
        </w:tc>
        <w:tc>
          <w:tcPr>
            <w:tcW w:w="4680" w:type="dxa"/>
          </w:tcPr>
          <w:p w:rsidR="00B758C9" w:rsidRPr="00D62049" w:rsidRDefault="00B758C9" w:rsidP="00B758C9">
            <w:pPr>
              <w:pStyle w:val="Tablebody"/>
            </w:pPr>
            <w:r w:rsidRPr="00D62049">
              <w:t>A node</w:t>
            </w:r>
            <w:r>
              <w:t>’</w:t>
            </w:r>
            <w:r w:rsidRPr="00D62049">
              <w:t xml:space="preserve">s importance in a weighted network </w:t>
            </w:r>
            <w:r>
              <w:t xml:space="preserve">in </w:t>
            </w:r>
            <w:r w:rsidRPr="00D62049">
              <w:t>terms of the sum of weights of all adjacent edges</w:t>
            </w:r>
          </w:p>
        </w:tc>
      </w:tr>
      <w:tr w:rsidR="00B758C9" w:rsidRPr="00D62049" w:rsidTr="00B758C9">
        <w:tc>
          <w:tcPr>
            <w:tcW w:w="2097" w:type="dxa"/>
          </w:tcPr>
          <w:p w:rsidR="00B758C9" w:rsidRPr="00D62049" w:rsidRDefault="00B758C9" w:rsidP="00B758C9">
            <w:pPr>
              <w:pStyle w:val="Tablebody"/>
            </w:pPr>
            <w:r w:rsidRPr="00D62049">
              <w:t>Structural/Network</w:t>
            </w:r>
          </w:p>
        </w:tc>
        <w:tc>
          <w:tcPr>
            <w:tcW w:w="2578" w:type="dxa"/>
          </w:tcPr>
          <w:p w:rsidR="00B758C9" w:rsidRPr="00D62049" w:rsidRDefault="00B758C9" w:rsidP="00B758C9">
            <w:pPr>
              <w:pStyle w:val="Tablebody"/>
            </w:pPr>
            <w:r w:rsidRPr="00D62049">
              <w:t>Multiple centrality assessment</w:t>
            </w:r>
          </w:p>
        </w:tc>
        <w:tc>
          <w:tcPr>
            <w:tcW w:w="4680" w:type="dxa"/>
          </w:tcPr>
          <w:p w:rsidR="00B758C9" w:rsidRPr="00D62049" w:rsidRDefault="00B758C9" w:rsidP="00B758C9">
            <w:pPr>
              <w:pStyle w:val="Tablebody"/>
            </w:pPr>
            <w:r w:rsidRPr="00D62049">
              <w:t>Uses primal, metric graphs to examine multiple indices of centrality</w:t>
            </w:r>
          </w:p>
        </w:tc>
      </w:tr>
      <w:tr w:rsidR="00B758C9" w:rsidRPr="00D62049" w:rsidTr="00B758C9">
        <w:tc>
          <w:tcPr>
            <w:tcW w:w="2097" w:type="dxa"/>
          </w:tcPr>
          <w:p w:rsidR="00B758C9" w:rsidRPr="00D62049" w:rsidRDefault="00B758C9" w:rsidP="00B758C9">
            <w:pPr>
              <w:pStyle w:val="Tablebody"/>
            </w:pPr>
            <w:r w:rsidRPr="00D62049">
              <w:t>Structural/Network</w:t>
            </w:r>
          </w:p>
        </w:tc>
        <w:tc>
          <w:tcPr>
            <w:tcW w:w="2578" w:type="dxa"/>
          </w:tcPr>
          <w:p w:rsidR="00B758C9" w:rsidRPr="00D62049" w:rsidRDefault="00B758C9" w:rsidP="00B758C9">
            <w:pPr>
              <w:pStyle w:val="Tablebody"/>
            </w:pPr>
            <w:r w:rsidRPr="00D62049">
              <w:t>Space syntax</w:t>
            </w:r>
          </w:p>
        </w:tc>
        <w:tc>
          <w:tcPr>
            <w:tcW w:w="4680" w:type="dxa"/>
          </w:tcPr>
          <w:p w:rsidR="00B758C9" w:rsidRPr="00D62049" w:rsidRDefault="00B758C9" w:rsidP="00B758C9">
            <w:pPr>
              <w:pStyle w:val="Tablebody"/>
            </w:pPr>
            <w:r w:rsidRPr="00D62049">
              <w:t>Uses dual, topological graphs to examine closeness centrality of a street</w:t>
            </w:r>
          </w:p>
        </w:tc>
      </w:tr>
    </w:tbl>
    <w:p w:rsidR="007057D3" w:rsidRPr="00D62049" w:rsidRDefault="003A4B0B" w:rsidP="003A4B0B">
      <w:pPr>
        <w:pStyle w:val="Caption"/>
      </w:pPr>
      <w:bookmarkStart w:id="68" w:name="_Toc466059301"/>
      <w:r>
        <w:t xml:space="preserve">Table </w:t>
      </w:r>
      <w:r w:rsidR="00D97E6B">
        <w:fldChar w:fldCharType="begin"/>
      </w:r>
      <w:r w:rsidR="00D97E6B">
        <w:instrText xml:space="preserve"> STYLEREF 1 \s </w:instrText>
      </w:r>
      <w:r w:rsidR="00D97E6B">
        <w:fldChar w:fldCharType="separate"/>
      </w:r>
      <w:r>
        <w:rPr>
          <w:noProof/>
        </w:rPr>
        <w:t>4</w:t>
      </w:r>
      <w:r w:rsidR="00D97E6B">
        <w:rPr>
          <w:noProof/>
        </w:rPr>
        <w:fldChar w:fldCharType="end"/>
      </w:r>
      <w:r>
        <w:t>.</w:t>
      </w:r>
      <w:r w:rsidR="00D97E6B">
        <w:fldChar w:fldCharType="begin"/>
      </w:r>
      <w:r w:rsidR="00D97E6B">
        <w:instrText xml:space="preserve"> SEQ Table \* ARABIC \s 1 </w:instrText>
      </w:r>
      <w:r w:rsidR="00D97E6B">
        <w:fldChar w:fldCharType="separate"/>
      </w:r>
      <w:r>
        <w:rPr>
          <w:noProof/>
        </w:rPr>
        <w:t>1</w:t>
      </w:r>
      <w:r w:rsidR="00D97E6B">
        <w:rPr>
          <w:noProof/>
        </w:rPr>
        <w:fldChar w:fldCharType="end"/>
      </w:r>
      <w:r>
        <w:t xml:space="preserve"> Typology of measures of the complexity of urban form/design.</w:t>
      </w:r>
      <w:bookmarkEnd w:id="68"/>
    </w:p>
    <w:p w:rsidR="007057D3" w:rsidRPr="00D62049" w:rsidRDefault="003A4B0B" w:rsidP="00C33948">
      <w:pPr>
        <w:pStyle w:val="Heading2"/>
      </w:pPr>
      <w:bookmarkStart w:id="69" w:name="_Toc466059472"/>
      <w:r>
        <w:t>Discussion</w:t>
      </w:r>
      <w:bookmarkEnd w:id="69"/>
    </w:p>
    <w:p w:rsidR="007057D3" w:rsidRPr="00D62049" w:rsidRDefault="007057D3" w:rsidP="00C33948">
      <w:r w:rsidRPr="00D62049">
        <w:t>Complexity has significant implications for urban design. Practitioners and theorists have expounded on its value long before and long after the days of Jane Jacobs. Complexity and uncertainty are critical characteristics underlying urban resilience and sustainability planning (Jabareen 2013; Mattsson and Jenelius 2015). Path dependence, hysteresis, and historical accidents all arise from complex systems and drastically affect the trajectory of urban form (Siodla 2015). These features are both products of urban design and constraints to urban design.</w:t>
      </w:r>
    </w:p>
    <w:p w:rsidR="007057D3" w:rsidRPr="00D62049" w:rsidRDefault="007057D3" w:rsidP="00C33948">
      <w:r w:rsidRPr="00D62049">
        <w:lastRenderedPageBreak/>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However, just what exactly complexity means in this context has required some refinement and formalization. </w:t>
      </w:r>
    </w:p>
    <w:p w:rsidR="007057D3" w:rsidRPr="00D62049" w:rsidRDefault="007057D3" w:rsidP="00C33948">
      <w:r w:rsidRPr="00D62049">
        <w:t xml:space="preserve">Of the three types of complexity (in terms of order/disorder) presented at the beginning of this </w:t>
      </w:r>
      <w:r w:rsidR="00085018" w:rsidRPr="00D62049">
        <w:t>chapter</w:t>
      </w:r>
      <w:r w:rsidRPr="00D62049">
        <w:t>, type one seems most appropriate for measuring the complexity of difference: how scrambled up land uses and socioeconomic traits are. The second type seems most appropriate for organized complexity, where a balance between chaos and order is desirable, such as in visual complexity and structural complexity. Likewise, the third measure is most useful when looking for ordered elements of urban design, particularly when some have self-organized from an original disordered state.</w:t>
      </w:r>
    </w:p>
    <w:p w:rsidR="007057D3" w:rsidRPr="00D62049" w:rsidRDefault="007057D3" w:rsidP="00C33948">
      <w:r w:rsidRPr="00D62049">
        <w:t xml:space="preserve">The preliminary framework presented in this </w:t>
      </w:r>
      <w:r w:rsidR="00085018" w:rsidRPr="00D62049">
        <w:t>chapter</w:t>
      </w:r>
      <w:r w:rsidRPr="00D62049">
        <w:t xml:space="preserve"> draws from different scientific disciplines to offer different measures of complexity that apply to urban design and its primary scales of intervention: the neighborhood and the block. Researchers can adapt and extend the methods and techniques explained here to assess neighborhood complexity and evaluate the outcomes of urban design. Without a measurement </w:t>
      </w:r>
      <w:r w:rsidRPr="00D62049">
        <w:lastRenderedPageBreak/>
        <w:t xml:space="preserve">framework, it is impossible to assess the complexity goals and claims of urban design projects. This </w:t>
      </w:r>
      <w:r w:rsidR="00085018" w:rsidRPr="00D62049">
        <w:t>chapter</w:t>
      </w:r>
      <w:r w:rsidRPr="00D62049">
        <w:t xml:space="preserve"> takes a preliminary step toward such a framework.</w:t>
      </w:r>
      <w:r w:rsidR="005A07A3">
        <w:t xml:space="preserve"> The following chapter drills down into street networks in particular, examining their analysis and methods for measuring their structure and complexity as a way of assessing urban form. It also presents a new toolkit for acquiring, constructing, analyzing, and visualizing urban street networks.</w:t>
      </w:r>
    </w:p>
    <w:p w:rsidR="005D21EF" w:rsidRPr="00D62049" w:rsidRDefault="005D21EF" w:rsidP="00C33948"/>
    <w:p w:rsidR="007057D3" w:rsidRPr="00D62049" w:rsidRDefault="007057D3" w:rsidP="00C33948">
      <w:pPr>
        <w:pStyle w:val="Heading2"/>
      </w:pPr>
      <w:bookmarkStart w:id="70" w:name="_Toc466059473"/>
      <w:r w:rsidRPr="00D62049">
        <w:t>References</w:t>
      </w:r>
      <w:bookmarkEnd w:id="70"/>
    </w:p>
    <w:p w:rsidR="007057D3" w:rsidRPr="00D62049" w:rsidRDefault="007057D3" w:rsidP="00C33948">
      <w:pPr>
        <w:pStyle w:val="References"/>
      </w:pPr>
      <w:r w:rsidRPr="00D62049">
        <w:t>Alexander, C. (1964). Notes on the Synthesis of Form. Cambridge: Harvard University Press.</w:t>
      </w:r>
    </w:p>
    <w:p w:rsidR="007057D3" w:rsidRPr="00D62049" w:rsidRDefault="007057D3" w:rsidP="00C33948">
      <w:pPr>
        <w:pStyle w:val="References"/>
      </w:pPr>
      <w:r w:rsidRPr="00D62049">
        <w:t>Alexander, C. (1965). A City is Not a Tree. Architectural Forum, 122 (April and May), 58–62.</w:t>
      </w:r>
    </w:p>
    <w:p w:rsidR="007057D3" w:rsidRPr="00D62049" w:rsidRDefault="007057D3" w:rsidP="00C33948">
      <w:pPr>
        <w:pStyle w:val="References"/>
      </w:pPr>
      <w:r w:rsidRPr="00D62049">
        <w:t>Argote-Cabanero, J., Daganzo, C. F., &amp; Lynn, J. W. (2015). Dynamic control of complex transit systems. Transportation Research Part B: Methodological, 81, 146–160. http://doi.org/10.1016/j.trb.2015.09.003</w:t>
      </w:r>
    </w:p>
    <w:p w:rsidR="007057D3" w:rsidRPr="00D62049" w:rsidRDefault="007057D3" w:rsidP="00C33948">
      <w:pPr>
        <w:pStyle w:val="References"/>
      </w:pPr>
      <w:r w:rsidRPr="00D62049">
        <w:t>Barrat, A., Barthelemy, M., Pastor-Satorras, R., &amp; Vespignani, A. (2004). The architecture of complex weighted networks. Proceedings of the National Academy of Sciences of the United States of America, 101(11), 3747–3752.</w:t>
      </w:r>
    </w:p>
    <w:p w:rsidR="007057D3" w:rsidRPr="00D62049" w:rsidRDefault="007057D3" w:rsidP="00C33948">
      <w:pPr>
        <w:pStyle w:val="References"/>
      </w:pPr>
      <w:r w:rsidRPr="00D62049">
        <w:lastRenderedPageBreak/>
        <w:t>Barrington-Leigh, C., &amp; Millard-Ball, A. (2015). A century of sprawl in the United States. Proceedings of the National Academy of Sciences, 112(27), 8244–8249.</w:t>
      </w:r>
    </w:p>
    <w:p w:rsidR="007057D3" w:rsidRPr="00D62049" w:rsidRDefault="007057D3" w:rsidP="00C33948">
      <w:pPr>
        <w:pStyle w:val="References"/>
      </w:pPr>
      <w:r w:rsidRPr="00D62049">
        <w:t>Barthelemy, M. (2004). Betweenness centrality in large complex networks. The European Physical Journal B - Condensed Matter, 38(2), 163–168. http://doi.org/10.1140/epjb/e2004-00111-4</w:t>
      </w:r>
    </w:p>
    <w:p w:rsidR="007057D3" w:rsidRPr="00D62049" w:rsidRDefault="007057D3" w:rsidP="00C33948">
      <w:pPr>
        <w:pStyle w:val="References"/>
      </w:pPr>
      <w:r w:rsidRPr="00D62049">
        <w:t>Barthelemy, M. (2011). Spatial networks. Physics Reports, 499(1-3), 1–101. http://doi.org/10.1016/j.physrep.2010.11.002</w:t>
      </w:r>
    </w:p>
    <w:p w:rsidR="007057D3" w:rsidRPr="00D62049" w:rsidRDefault="007057D3" w:rsidP="00C33948">
      <w:pPr>
        <w:pStyle w:val="References"/>
      </w:pPr>
      <w:r w:rsidRPr="00D62049">
        <w:t>Barthelemy, M., Bordin, P., Berestycki, H., &amp; Gribaudi, M. (2013). Self-organization versus top-down planning in the evolution of a city. Scientific Reports, 3. http://doi.org/10.1038/srep02153</w:t>
      </w:r>
    </w:p>
    <w:p w:rsidR="007057D3" w:rsidRPr="00D62049" w:rsidRDefault="007057D3" w:rsidP="00C33948">
      <w:pPr>
        <w:pStyle w:val="References"/>
      </w:pPr>
      <w:r w:rsidRPr="00D62049">
        <w:t>Batty, M. (2005). Cities and complexity: understanding cities with cellular automata, agent-based models, and fractals. Cambridge, Mass.; London: MIT.</w:t>
      </w:r>
    </w:p>
    <w:p w:rsidR="007057D3" w:rsidRPr="00D62049" w:rsidRDefault="007057D3" w:rsidP="00C33948">
      <w:pPr>
        <w:pStyle w:val="References"/>
      </w:pPr>
      <w:r w:rsidRPr="00D62049">
        <w:t>Bertuglia, C. S., Bianchi, G., &amp; Mela, A. (Eds.). (1998). The city and its sciences. Heidelberg</w:t>
      </w:r>
      <w:r w:rsidRPr="00D62049">
        <w:rPr>
          <w:rFonts w:ascii="Cambria Math" w:hAnsi="Cambria Math" w:cs="Cambria Math"/>
        </w:rPr>
        <w:t> </w:t>
      </w:r>
      <w:r w:rsidRPr="00D62049">
        <w:t>; New York: Physica-Verlag.</w:t>
      </w:r>
    </w:p>
    <w:p w:rsidR="007057D3" w:rsidRPr="00D62049" w:rsidRDefault="007057D3" w:rsidP="00C33948">
      <w:pPr>
        <w:pStyle w:val="References"/>
      </w:pPr>
      <w:r w:rsidRPr="00D62049">
        <w:t>Boarnet, M. G., &amp; Crane, R. (2001). Travel by design the influence of urban form on travel. Oxford; New York: Oxford University Press. Retrieved from http://site.ebrary.com/id/10086949</w:t>
      </w:r>
    </w:p>
    <w:p w:rsidR="007057D3" w:rsidRPr="00D62049" w:rsidRDefault="007057D3" w:rsidP="00C33948">
      <w:pPr>
        <w:pStyle w:val="References"/>
      </w:pPr>
      <w:r w:rsidRPr="00D62049">
        <w:t xml:space="preserve">Bonchev, D., &amp; Buck, G. A. (2005). Quantitative Measures of Network Complexity. In D. Bonchev &amp; D. H. Rouvray (Eds.), Complexity in Chemistry, Biology, and </w:t>
      </w:r>
      <w:r w:rsidRPr="00D62049">
        <w:lastRenderedPageBreak/>
        <w:t>Ecology (pp. 191–235). Boston, MA: Springer US. Retrieved from http://link.springer.com/10.1007/0-387-25871-X_5</w:t>
      </w:r>
    </w:p>
    <w:p w:rsidR="007057D3" w:rsidRPr="00D62049" w:rsidRDefault="007057D3" w:rsidP="00C33948">
      <w:pPr>
        <w:pStyle w:val="References"/>
      </w:pPr>
      <w:r w:rsidRPr="00D62049">
        <w:t>Bordoloi, R., Mote, A., Sarkar, P. P., &amp; Mallikarjuna, C. (2013). Quantification of Land Use Diversity in The Context of Mixed Land Use. Procedia - Social and Behavioral Sciences, 104, 563–572. http://doi.org/10.1016/j.sbspro.2013.11.150</w:t>
      </w:r>
    </w:p>
    <w:p w:rsidR="007057D3" w:rsidRPr="00D62049" w:rsidRDefault="007057D3" w:rsidP="00C33948">
      <w:pPr>
        <w:pStyle w:val="References"/>
      </w:pPr>
      <w:r w:rsidRPr="00D62049">
        <w:t>Bourdic, L., Salat, S., &amp; Nowacki, C. (2012). Assessing cities: a new system of cross-scale spatial indicators. Building Research &amp; Information, 40(5), 592–605. http://doi.org/10.1080/09613218.2012.703488</w:t>
      </w:r>
    </w:p>
    <w:p w:rsidR="007057D3" w:rsidRPr="00D62049" w:rsidRDefault="007057D3" w:rsidP="00C33948">
      <w:pPr>
        <w:pStyle w:val="References"/>
      </w:pPr>
      <w:r w:rsidRPr="00D62049">
        <w:t>Byrne, D. (2001). What is complexity science? Thinking as a realist about measurement and cities and arguing for natural history. Emergence, A Journal of Complexity Issues in Organizations and Management, 3(1), 61–76.</w:t>
      </w:r>
    </w:p>
    <w:p w:rsidR="007057D3" w:rsidRPr="00D62049" w:rsidRDefault="007057D3" w:rsidP="00C33948">
      <w:pPr>
        <w:pStyle w:val="References"/>
      </w:pPr>
      <w:r w:rsidRPr="00D62049">
        <w:t>Cao, J., &amp; Menendez, M. (2015). System dynamics of urban traffic based on its parking-related-states. Transportation Research Part B: Methodological. http://doi.org/10.1016/j.trb.2015.07.018</w:t>
      </w:r>
    </w:p>
    <w:p w:rsidR="007057D3" w:rsidRPr="00D62049" w:rsidRDefault="007057D3" w:rsidP="00C33948">
      <w:pPr>
        <w:pStyle w:val="References"/>
      </w:pPr>
      <w:r w:rsidRPr="00D62049">
        <w:t>Carlson, C., Aytur, S., Gardner, K., &amp; Rogers, S. (2012). Complexity in Built Environment, Health, and Destination Walking: A Neighborhood-Scale Analysis. Journal of Urban Health, 89(2), 270–284. http://doi.org/10.1007/s11524-011-9652-8</w:t>
      </w:r>
    </w:p>
    <w:p w:rsidR="007057D3" w:rsidRPr="00D62049" w:rsidRDefault="007057D3" w:rsidP="00C33948">
      <w:pPr>
        <w:pStyle w:val="References"/>
      </w:pPr>
      <w:r w:rsidRPr="00D62049">
        <w:t xml:space="preserve">Cavalcante, A., Mansouri, A., Kacha, L., Barros, A. K., Takeuchi, Y., Matsumoto, N., &amp; Ohnishi, N. (2014). Measuring Streetscape Complexity Based on the Statistics of </w:t>
      </w:r>
      <w:r w:rsidRPr="00D62049">
        <w:lastRenderedPageBreak/>
        <w:t>Local Contrast and Spatial Frequency. PLoS ONE, 9(2), e87097. http://doi.org/10.1371/journal.pone.0087097</w:t>
      </w:r>
    </w:p>
    <w:p w:rsidR="007057D3" w:rsidRPr="00D62049" w:rsidRDefault="007057D3" w:rsidP="00C33948">
      <w:pPr>
        <w:pStyle w:val="References"/>
      </w:pPr>
      <w:r w:rsidRPr="00D62049">
        <w:t>Clifton, K., Ewing, R., Knaap, G., &amp; Song, Y. (2008). Quantitative analysis of urban form: a multidisciplinary review. Journal of Urbanism: International Research on Placemaking and Urban Sustainability, 1(1), 17–45. http://doi.org/10.1080/17549170801903496</w:t>
      </w:r>
    </w:p>
    <w:p w:rsidR="007057D3" w:rsidRPr="00D62049" w:rsidRDefault="007057D3" w:rsidP="00C33948">
      <w:pPr>
        <w:pStyle w:val="References"/>
      </w:pPr>
      <w:r w:rsidRPr="00D62049">
        <w:t>Crucitti, P., Latora, V., &amp; Porta, S. (2006). Centrality Measures in Spatial Networks of Urban Streets. Physical Review E, 73.</w:t>
      </w:r>
    </w:p>
    <w:p w:rsidR="007057D3" w:rsidRPr="00D62049" w:rsidRDefault="007057D3" w:rsidP="00C33948">
      <w:pPr>
        <w:pStyle w:val="References"/>
      </w:pPr>
      <w:r w:rsidRPr="00D62049">
        <w:t>Drinan, J. M. (2015). Response to Talen et al.: Igniting the Dialogue: What Makes a Neighborhood Great? Journal of the American Planning Association, 81(2), 141–142. http://doi.org/10.1080/01944363.2015.1068652</w:t>
      </w:r>
    </w:p>
    <w:p w:rsidR="007057D3" w:rsidRPr="00D62049" w:rsidRDefault="007057D3" w:rsidP="00C33948">
      <w:pPr>
        <w:pStyle w:val="References"/>
      </w:pPr>
      <w:r w:rsidRPr="00D62049">
        <w:t>Eikelboom, T., Janssen, R., &amp; Stewart, T. J. (2015). A spatial optimization algorithm for geodesign. Landscape and Urban Planning, 144, 10–21.</w:t>
      </w:r>
    </w:p>
    <w:p w:rsidR="007057D3" w:rsidRPr="00D62049" w:rsidRDefault="007057D3" w:rsidP="00C33948">
      <w:pPr>
        <w:pStyle w:val="References"/>
      </w:pPr>
      <w:r w:rsidRPr="00D62049">
        <w:t>Elsheshtawy, Y. (1997). Urban Complexity: Toward the Measurement of the Physical Complexity of Street-Scapes. Journal of Architectural and Planning Research, 14(4), 301–316.</w:t>
      </w:r>
    </w:p>
    <w:p w:rsidR="007057D3" w:rsidRPr="00D62049" w:rsidRDefault="007057D3" w:rsidP="00C33948">
      <w:pPr>
        <w:pStyle w:val="References"/>
      </w:pPr>
      <w:r w:rsidRPr="00D62049">
        <w:t>Ewing, R. H., &amp; Clemente, O. (2013). Measuring urban design: metrics for livable places. Island Press.</w:t>
      </w:r>
    </w:p>
    <w:p w:rsidR="007057D3" w:rsidRPr="00D62049" w:rsidRDefault="007057D3" w:rsidP="00C33948">
      <w:pPr>
        <w:pStyle w:val="References"/>
      </w:pPr>
      <w:r w:rsidRPr="00D62049">
        <w:lastRenderedPageBreak/>
        <w:t>Frame, M., Mandelbrot, B., &amp; Neger, N. (2015). Fractal Geometry. Yale University. Retrieved from https://classes.yale.edu/fractals/</w:t>
      </w:r>
    </w:p>
    <w:p w:rsidR="007057D3" w:rsidRPr="00D62049" w:rsidRDefault="007057D3" w:rsidP="00C33948">
      <w:pPr>
        <w:pStyle w:val="References"/>
      </w:pPr>
      <w:r w:rsidRPr="00D62049">
        <w:t>Gershenson, C., &amp; Fernández, N. (2012). Complexity and information: Measuring emergence, self-organization, and homeostasis at multiple scales. Complexity, 18(2), 29–44. http://doi.org/10.1002/cplx.21424</w:t>
      </w:r>
    </w:p>
    <w:p w:rsidR="007057D3" w:rsidRPr="00D62049" w:rsidRDefault="007057D3" w:rsidP="00C33948">
      <w:pPr>
        <w:pStyle w:val="References"/>
      </w:pPr>
      <w:r w:rsidRPr="00D62049">
        <w:t>Hajrasouliha, A., &amp; Yin, L. (2015). The impact of street network connectivity on pedestrian volume. Urban Studies, 52(13), 2483–2497. http://doi.org/10.1177/0042098014544763</w:t>
      </w:r>
    </w:p>
    <w:p w:rsidR="007057D3" w:rsidRPr="00D62049" w:rsidRDefault="007057D3" w:rsidP="00C33948">
      <w:pPr>
        <w:pStyle w:val="References"/>
      </w:pPr>
      <w:r w:rsidRPr="00D62049">
        <w:t>Haken, H. (2012). Complexity and Complexity Theories: Do These Concepts Make Sense? In J. Portugali, H. Meyer, E. Stolk, &amp; E. Tan (Eds.), Complexity Theories of Cities Have Come of Age (pp. 7–20). Berlin, Heidelberg: Springer Berlin Heidelberg.</w:t>
      </w:r>
    </w:p>
    <w:p w:rsidR="007057D3" w:rsidRPr="00D62049" w:rsidRDefault="007057D3" w:rsidP="00C33948">
      <w:pPr>
        <w:pStyle w:val="References"/>
      </w:pPr>
      <w:r w:rsidRPr="00D62049">
        <w:t>Hall, P. (1996). Cities of Tomorrow: An Intellectual History of Urban Planning and Design in the Twentieth Century (2nd ed.). Malden, MA: Blackwell Publishers.</w:t>
      </w:r>
    </w:p>
    <w:p w:rsidR="007057D3" w:rsidRPr="00D62049" w:rsidRDefault="007057D3" w:rsidP="00C33948">
      <w:pPr>
        <w:pStyle w:val="References"/>
      </w:pPr>
      <w:r w:rsidRPr="00D62049">
        <w:t>Hillier, B., Leaman, A., Stansall, P., &amp; Bedford, M. (1976). Space Syntax. Environment and Planning B, 3, 147–185.</w:t>
      </w:r>
    </w:p>
    <w:p w:rsidR="007057D3" w:rsidRPr="00D62049" w:rsidRDefault="007057D3" w:rsidP="00C33948">
      <w:pPr>
        <w:pStyle w:val="References"/>
      </w:pPr>
      <w:r w:rsidRPr="00D62049">
        <w:t>Hoch, C., Zellner, M., Milz, D., Radinsky, J., &amp; Lyons, L. (2015). Seeing is not believing: cognitive bias and modelling in collaborative planning. Planning Theory &amp; Practice, 16(3), 319–335. http://doi.org/10.1080/14649357.2015.1045015</w:t>
      </w:r>
    </w:p>
    <w:p w:rsidR="007057D3" w:rsidRPr="00D62049" w:rsidRDefault="007057D3" w:rsidP="00C33948">
      <w:pPr>
        <w:pStyle w:val="References"/>
      </w:pPr>
      <w:r w:rsidRPr="00D62049">
        <w:lastRenderedPageBreak/>
        <w:t>Jabareen, Y. (2013). Planning the resilient city: Concepts and strategies for coping with climate change and environmental risk. Cities, 31, 220–229. http://doi.org/10.1016/j.cities.2012.05.004</w:t>
      </w:r>
    </w:p>
    <w:p w:rsidR="007057D3" w:rsidRPr="00D62049" w:rsidRDefault="007057D3" w:rsidP="00C33948">
      <w:pPr>
        <w:pStyle w:val="References"/>
      </w:pPr>
      <w:r w:rsidRPr="00D62049">
        <w:t>Jackson, K. T. (1985). Crabgrass Frontier: The Suburbanization of the United States. New York: Oxford University Press.</w:t>
      </w:r>
    </w:p>
    <w:p w:rsidR="007057D3" w:rsidRPr="00D62049" w:rsidRDefault="007057D3" w:rsidP="00C33948">
      <w:pPr>
        <w:pStyle w:val="References"/>
      </w:pPr>
      <w:r w:rsidRPr="00D62049">
        <w:t>Jacobs, A. B. (1995). Great Streets. Cambridge, MA: The MIT Press.</w:t>
      </w:r>
    </w:p>
    <w:p w:rsidR="007057D3" w:rsidRPr="00D62049" w:rsidRDefault="007057D3" w:rsidP="00C33948">
      <w:pPr>
        <w:pStyle w:val="References"/>
      </w:pPr>
      <w:r w:rsidRPr="00D62049">
        <w:t>Jacobs, J. (1961). The Death and Life of Great American Cities (1992 Edition). New York: Vintage Books.</w:t>
      </w:r>
    </w:p>
    <w:p w:rsidR="007057D3" w:rsidRPr="00D62049" w:rsidRDefault="007057D3" w:rsidP="00C33948">
      <w:pPr>
        <w:pStyle w:val="References"/>
      </w:pPr>
      <w:r w:rsidRPr="00D62049">
        <w:t>Jiang, B., &amp; Claramunt, C. (2002). Integration of space syntax into GIS: new perspectives for urban morphology. Transactions in GIS, 6(3), 295–309.</w:t>
      </w:r>
    </w:p>
    <w:p w:rsidR="007057D3" w:rsidRPr="00D62049" w:rsidRDefault="007057D3" w:rsidP="00C33948">
      <w:pPr>
        <w:pStyle w:val="References"/>
      </w:pPr>
      <w:r w:rsidRPr="00D62049">
        <w:t>Jiang, B., &amp; Claramunt, C. (2004). Topological analysis of urban street networks. Environment and Planning B: Planning and Design, 31(1), 151–162. http://doi.org/10.1068/b306</w:t>
      </w:r>
    </w:p>
    <w:p w:rsidR="007057D3" w:rsidRPr="00D62049" w:rsidRDefault="007057D3" w:rsidP="00C33948">
      <w:pPr>
        <w:pStyle w:val="References"/>
      </w:pPr>
      <w:r w:rsidRPr="00D62049">
        <w:t>Jokar Arsanjani, J., Zipf, A., Mooney, P., &amp; Helbich, M. (Eds.). (2015). OpenStreetMap in GIScience. Cham: Springer International Publishing. Retrieved from http://link.springer.com/10.1007/978-3-319-14280-7</w:t>
      </w:r>
    </w:p>
    <w:p w:rsidR="007057D3" w:rsidRPr="00D62049" w:rsidRDefault="007057D3" w:rsidP="00C33948">
      <w:pPr>
        <w:pStyle w:val="References"/>
      </w:pPr>
      <w:r w:rsidRPr="00D62049">
        <w:t>Karimi, K. (2012). A configurational approach to analytical urban design:“Space syntax”methodology. Urban Design International, 17(4), 297–318.</w:t>
      </w:r>
    </w:p>
    <w:p w:rsidR="007057D3" w:rsidRPr="00D62049" w:rsidRDefault="007057D3" w:rsidP="00C33948">
      <w:pPr>
        <w:pStyle w:val="References"/>
      </w:pPr>
      <w:r w:rsidRPr="00D62049">
        <w:lastRenderedPageBreak/>
        <w:t>Krasny, M. E., Russ, A., Tidball, K. G., &amp; Elmqvist, T. (2014). Civic ecology practices: Participatory approaches to generating and measuring ecosystem services in cities. Ecosystem Services, 7, 177–186. http://doi.org/10.1016/j.ecoser.2013.11.002</w:t>
      </w:r>
    </w:p>
    <w:p w:rsidR="007057D3" w:rsidRPr="00D62049" w:rsidRDefault="007057D3" w:rsidP="00C33948">
      <w:pPr>
        <w:pStyle w:val="References"/>
      </w:pPr>
      <w:r w:rsidRPr="00D62049">
        <w:t>Larice, M., &amp; Macdonald, E. (2007). The Urban Design Reader (1st ed.). New York: Routledge.</w:t>
      </w:r>
    </w:p>
    <w:p w:rsidR="007057D3" w:rsidRPr="00D62049" w:rsidRDefault="007057D3" w:rsidP="00C33948">
      <w:pPr>
        <w:pStyle w:val="References"/>
      </w:pPr>
      <w:r w:rsidRPr="00D62049">
        <w:t>Lloyd, S. (2001). Measures of complexity: a nonexhaustive list. IEEE Control Systems Magazine, 21(4), 7–8.</w:t>
      </w:r>
    </w:p>
    <w:p w:rsidR="007057D3" w:rsidRPr="00D62049" w:rsidRDefault="007057D3" w:rsidP="00C33948">
      <w:pPr>
        <w:pStyle w:val="References"/>
      </w:pPr>
      <w:r w:rsidRPr="00D62049">
        <w:t>Mandelbrot, B. B. (1983). The Fractal Geometry of Nature. New York: Macmillan.</w:t>
      </w:r>
    </w:p>
    <w:p w:rsidR="007057D3" w:rsidRPr="00D62049" w:rsidRDefault="007057D3" w:rsidP="00C33948">
      <w:pPr>
        <w:pStyle w:val="References"/>
      </w:pPr>
      <w:r w:rsidRPr="00D62049">
        <w:t>Marcus, L., &amp; Legeby, A. (2012). The need for co-presence in urban complexity: Measuring social capital using space syntax. In Eigth International Space Syntax Symposium. Retrieved from http://www.diva-portal.org/smash/record.jsf?pid=diva2:470211</w:t>
      </w:r>
    </w:p>
    <w:p w:rsidR="007057D3" w:rsidRPr="00D62049" w:rsidRDefault="007057D3" w:rsidP="00C33948">
      <w:pPr>
        <w:pStyle w:val="References"/>
      </w:pPr>
      <w:r w:rsidRPr="00D62049">
        <w:t>Marshall, S. (2012). Planning, Design and the Complexity of Cities. In J. Portugali, H. Meyer, E. Stolk, &amp; E. Tan (Eds.), Complexity Theories of Cities Have Come of Age (pp. 191–205). Berlin, Heidelberg: Springer Berlin Heidelberg.</w:t>
      </w:r>
    </w:p>
    <w:p w:rsidR="007057D3" w:rsidRPr="00D62049" w:rsidRDefault="007057D3" w:rsidP="00C33948">
      <w:pPr>
        <w:pStyle w:val="References"/>
      </w:pPr>
      <w:r w:rsidRPr="00D62049">
        <w:t>Mattsson, L.-G., &amp; Jenelius, E. (2015). Vulnerability and resilience of transport systems – A discussion of recent research. Transportation Research Part A: Policy and Practice, 81, 16–34. http://doi.org/10.1016/j.tra.2015.06.002</w:t>
      </w:r>
    </w:p>
    <w:p w:rsidR="007057D3" w:rsidRPr="00D62049" w:rsidRDefault="007057D3" w:rsidP="00C33948">
      <w:pPr>
        <w:pStyle w:val="References"/>
      </w:pPr>
      <w:r w:rsidRPr="00D62049">
        <w:lastRenderedPageBreak/>
        <w:t>Moroni, S. (2010). Rethinking the theory and practice of land-use regulation: Towards nomocracy. Planning Theory, 9(2), 137–155.</w:t>
      </w:r>
    </w:p>
    <w:p w:rsidR="007057D3" w:rsidRPr="00D62049" w:rsidRDefault="007057D3" w:rsidP="00C33948">
      <w:pPr>
        <w:pStyle w:val="References"/>
      </w:pPr>
      <w:r w:rsidRPr="00D62049">
        <w:t>Moroni, S. (2015). Complexity and the inherent limits of explanation and prediction: Urban codes for self-organising cities. Planning Theory, 14(3), 248–267.</w:t>
      </w:r>
    </w:p>
    <w:p w:rsidR="007057D3" w:rsidRPr="00D62049" w:rsidRDefault="007057D3" w:rsidP="00C33948">
      <w:pPr>
        <w:pStyle w:val="References"/>
      </w:pPr>
      <w:r w:rsidRPr="00D62049">
        <w:t>Mumford, L. (1961). The City in History: Its Origins, Its Transformations, and Its Prospects. San Diego: Harcourt Brace Jovanovich.</w:t>
      </w:r>
    </w:p>
    <w:p w:rsidR="007057D3" w:rsidRPr="00D62049" w:rsidRDefault="007057D3" w:rsidP="00C33948">
      <w:pPr>
        <w:pStyle w:val="References"/>
      </w:pPr>
      <w:r w:rsidRPr="00D62049">
        <w:t>Murcio, R., Morphet, R., Gershenson, C., &amp; Batty, M. (2015). Urban transfer entropy across scales. arXiv Preprint arXiv:1505.02761. Retrieved from http://arxiv.org/abs/1505.02761</w:t>
      </w:r>
    </w:p>
    <w:p w:rsidR="007057D3" w:rsidRPr="00D62049" w:rsidRDefault="007057D3" w:rsidP="00C33948">
      <w:pPr>
        <w:pStyle w:val="References"/>
      </w:pPr>
      <w:r w:rsidRPr="00D62049">
        <w:t>Orishimo, I. (1987). An approach to urban dynamics. Geographical Analysis, 19(3), 200–210.</w:t>
      </w:r>
    </w:p>
    <w:p w:rsidR="007057D3" w:rsidRPr="00D62049" w:rsidRDefault="007057D3" w:rsidP="00C33948">
      <w:pPr>
        <w:pStyle w:val="References"/>
      </w:pPr>
      <w:r w:rsidRPr="00D62049">
        <w:t>Parrott, L. (2010). Measuring ecological complexity. Ecological Indicators, 10(6), 1069–1076. http://doi.org/10.1016/j.ecolind.2010.03.014</w:t>
      </w:r>
    </w:p>
    <w:p w:rsidR="007057D3" w:rsidRPr="00D62049" w:rsidRDefault="007057D3" w:rsidP="00C33948">
      <w:pPr>
        <w:pStyle w:val="References"/>
      </w:pPr>
      <w:r w:rsidRPr="00D62049">
        <w:t>Perry, C. (2007). The Neighborhood Unit. In M. Larice &amp; E. Macdonald (Eds.), The Urban Design Reader (1st ed., pp. 54–65). New York: Routledge.</w:t>
      </w:r>
    </w:p>
    <w:p w:rsidR="007057D3" w:rsidRPr="00D62049" w:rsidRDefault="007057D3" w:rsidP="00C33948">
      <w:pPr>
        <w:pStyle w:val="References"/>
      </w:pPr>
      <w:r w:rsidRPr="00D62049">
        <w:t>Porta, S., Crucitti, P., &amp; Latora, V. (2006a). The network analysis of urban streets: A dual approach. Physica A: Statistical Mechanics and Its Applications, 369(2), 853–866. http://doi.org/10.1016/j.physa.2005.12.063</w:t>
      </w:r>
    </w:p>
    <w:p w:rsidR="007057D3" w:rsidRPr="00D62049" w:rsidRDefault="007057D3" w:rsidP="00C33948">
      <w:pPr>
        <w:pStyle w:val="References"/>
      </w:pPr>
      <w:r w:rsidRPr="00D62049">
        <w:lastRenderedPageBreak/>
        <w:t>Porta, S., Crucitti, P., &amp; Latora, V. (2006b). The network analysis of urban streets: a primal approach. Environment and Planning B: Planning and Design, 33(5), 705–725. http://doi.org/10.1068/b32045</w:t>
      </w:r>
    </w:p>
    <w:p w:rsidR="007057D3" w:rsidRPr="00D62049" w:rsidRDefault="007057D3" w:rsidP="00C33948">
      <w:pPr>
        <w:pStyle w:val="References"/>
      </w:pPr>
      <w:r w:rsidRPr="00D62049">
        <w:t>Portugali, J. (2006). Complexity theory as a link between space and place. Environment and Planning A, 38(4), 647–664. http://doi.org/10.1068/a37260</w:t>
      </w:r>
    </w:p>
    <w:p w:rsidR="007057D3" w:rsidRPr="00D62049" w:rsidRDefault="007057D3" w:rsidP="00C33948">
      <w:pPr>
        <w:pStyle w:val="References"/>
      </w:pPr>
      <w:r w:rsidRPr="00D62049">
        <w:t>Ratti, C. (2004). Space syntax: some inconsistencies. Environment and Planning B: Planning and Design, 31(4), 487–499. http://doi.org/10.1068/b3019</w:t>
      </w:r>
    </w:p>
    <w:p w:rsidR="007057D3" w:rsidRPr="00D62049" w:rsidRDefault="007057D3" w:rsidP="00C33948">
      <w:pPr>
        <w:pStyle w:val="References"/>
      </w:pPr>
      <w:r w:rsidRPr="00D62049">
        <w:t>Salat, S., Bourdic, L., &amp; Nowacki, C. (2010). Assessing urban complexity. International Journal of Sustainable Building Technology and Urban Development, 1(2), 160–167.</w:t>
      </w:r>
    </w:p>
    <w:p w:rsidR="007057D3" w:rsidRPr="00D62049" w:rsidRDefault="007057D3" w:rsidP="00C33948">
      <w:pPr>
        <w:pStyle w:val="References"/>
      </w:pPr>
      <w:r w:rsidRPr="00D62049">
        <w:t>Salingaros, N. A. (2000). Complexity and Urban Coherence. Journal of Urban Design, 5(3), 291–316. http://doi.org/10.1080/713683969</w:t>
      </w:r>
    </w:p>
    <w:p w:rsidR="007057D3" w:rsidRPr="00D62049" w:rsidRDefault="007057D3" w:rsidP="00C33948">
      <w:pPr>
        <w:pStyle w:val="References"/>
      </w:pPr>
      <w:r w:rsidRPr="00D62049">
        <w:t>Salingaros, N. A. (2001). Fractals in the New Architecture. Archimagazine. Retrieved from http://zeta.math.utsa.edu/~yxk833/fractals.html</w:t>
      </w:r>
    </w:p>
    <w:p w:rsidR="007057D3" w:rsidRPr="00D62049" w:rsidRDefault="007057D3" w:rsidP="00C33948">
      <w:pPr>
        <w:pStyle w:val="References"/>
      </w:pPr>
      <w:r w:rsidRPr="00D62049">
        <w:t>Schuster, P. (2015). Models: From exploration to prediction: Bad reputation of modeling in some disciplines results from nebulous goals. Complexity, 1–4. http://doi.org/10.1002/cplx.21729</w:t>
      </w:r>
    </w:p>
    <w:p w:rsidR="007057D3" w:rsidRPr="00D62049" w:rsidRDefault="007057D3" w:rsidP="00C33948">
      <w:pPr>
        <w:pStyle w:val="References"/>
      </w:pPr>
      <w:r w:rsidRPr="00D62049">
        <w:t>Scott, J. C. (1999). Seeing Like a State: How Certain Schemes to Improve the Human Condition Have Failed (New edition). Yale University Press.</w:t>
      </w:r>
    </w:p>
    <w:p w:rsidR="007057D3" w:rsidRPr="00D62049" w:rsidRDefault="007057D3" w:rsidP="00C33948">
      <w:pPr>
        <w:pStyle w:val="References"/>
      </w:pPr>
      <w:r w:rsidRPr="00D62049">
        <w:lastRenderedPageBreak/>
        <w:t>Sevtsuk, A., &amp; Mekonnen, M. (2012). Urban network analysis. A new toolbox for ArcGIS. Revue Internationale de Géomatique, 22(2), 287–305. http://doi.org/10.3166/rig.22.287-305</w:t>
      </w:r>
    </w:p>
    <w:p w:rsidR="007057D3" w:rsidRPr="00D62049" w:rsidRDefault="007057D3" w:rsidP="00C33948">
      <w:pPr>
        <w:pStyle w:val="References"/>
      </w:pPr>
      <w:r w:rsidRPr="00D62049">
        <w:t>Shannon, C. E. (1948). A mathematical theory of communication. The Bell System Technical Journal, 27, 379–423, 623–656.</w:t>
      </w:r>
    </w:p>
    <w:p w:rsidR="007057D3" w:rsidRPr="00D62049" w:rsidRDefault="007057D3" w:rsidP="00C33948">
      <w:pPr>
        <w:pStyle w:val="References"/>
      </w:pPr>
      <w:r w:rsidRPr="00D62049">
        <w:t>Shen, G. (2002). Fractal dimension and fractal growth of urbanized areas. International Journal of Geographical Information Science, 16(5), 419–437. http://doi.org/10.1080/13658810210137013</w:t>
      </w:r>
    </w:p>
    <w:p w:rsidR="007057D3" w:rsidRPr="00D62049" w:rsidRDefault="007057D3" w:rsidP="00C33948">
      <w:pPr>
        <w:pStyle w:val="References"/>
      </w:pPr>
      <w:r w:rsidRPr="00D62049">
        <w:t>Shiner, J. S., Davison, M., &amp; Landsberg, P. T. (1999). Simple measure for complexity. Physical Review E, 59(2), 1459.</w:t>
      </w:r>
    </w:p>
    <w:p w:rsidR="007057D3" w:rsidRPr="00D62049" w:rsidRDefault="007057D3" w:rsidP="00C33948">
      <w:pPr>
        <w:pStyle w:val="References"/>
      </w:pPr>
      <w:r w:rsidRPr="00D62049">
        <w:t>Siodla, J. (2015). Razing San Francisco: The 1906 disaster as a natural experiment in urban redevelopment. Journal of Urban Economics, 89, 48–61. http://doi.org/10.1016/j.jue.2015.07.001</w:t>
      </w:r>
    </w:p>
    <w:p w:rsidR="007057D3" w:rsidRPr="00D62049" w:rsidRDefault="007057D3" w:rsidP="00C33948">
      <w:pPr>
        <w:pStyle w:val="References"/>
      </w:pPr>
      <w:r w:rsidRPr="00D62049">
        <w:t>Smith, M. E. (2010). The archaeological study of neighborhoods and districts in ancient cities. Journal of Anthropological Archaeology, 29(2), 137–154. http://doi.org/10.1016/j.jaa.2010.01.001</w:t>
      </w:r>
    </w:p>
    <w:p w:rsidR="007057D3" w:rsidRPr="00D62049" w:rsidRDefault="007057D3" w:rsidP="00C33948">
      <w:pPr>
        <w:pStyle w:val="References"/>
      </w:pPr>
      <w:r w:rsidRPr="00D62049">
        <w:t>Song, Y., Merlin, L., &amp; Rodriguez, D. (2013). Comparing measures of urban land use mix. Computers, Environment and Urban Systems, 42, 1–13. http://doi.org/10.1016/j.compenvurbsys.2013.08.001</w:t>
      </w:r>
    </w:p>
    <w:p w:rsidR="007057D3" w:rsidRPr="00D62049" w:rsidRDefault="007057D3" w:rsidP="00C33948">
      <w:pPr>
        <w:pStyle w:val="References"/>
      </w:pPr>
      <w:r w:rsidRPr="00D62049">
        <w:lastRenderedPageBreak/>
        <w:t>Stott, I., Soga, M., Inger, R., &amp; Gaston, K. J. (2015). Land sparing is crucial for urban ecosystem services. Frontiers in Ecology and the Environment, 13(7), 387–393. http://doi.org/10.1890/140286</w:t>
      </w:r>
    </w:p>
    <w:p w:rsidR="007057D3" w:rsidRPr="00D62049" w:rsidRDefault="007057D3" w:rsidP="00C33948">
      <w:pPr>
        <w:pStyle w:val="References"/>
      </w:pPr>
      <w:r w:rsidRPr="00D62049">
        <w:t>Talen, E. (2011). City Rules: How Regulations Affect Urban Form (First American Edition). Island Press.</w:t>
      </w:r>
    </w:p>
    <w:p w:rsidR="007057D3" w:rsidRPr="00D62049" w:rsidRDefault="007057D3" w:rsidP="00C33948">
      <w:pPr>
        <w:pStyle w:val="References"/>
      </w:pPr>
      <w:r w:rsidRPr="00D62049">
        <w:t>Talen, E., Menozzi, S., &amp; Schaefer, C. (2015). What is a “Great Neighborhood”? An Analysis of APA</w:t>
      </w:r>
      <w:r w:rsidR="00E05270">
        <w:t>’</w:t>
      </w:r>
      <w:r w:rsidRPr="00D62049">
        <w:t>s Top-Rated Places. Journal of the American Planning Association, 81(2), 121–141. http://doi.org/10.1080/01944363.2015.1067573</w:t>
      </w:r>
    </w:p>
    <w:p w:rsidR="007057D3" w:rsidRPr="00D62049" w:rsidRDefault="007057D3" w:rsidP="00C33948">
      <w:pPr>
        <w:pStyle w:val="References"/>
      </w:pPr>
      <w:r w:rsidRPr="00D62049">
        <w:t>Uitermark, J. (2015). Longing for Wikitopia: The study and politics of self-organisation. Urban Studies, 52(13), 2301–2312. http://doi.org/10.1177/0042098015577334</w:t>
      </w:r>
    </w:p>
    <w:p w:rsidR="007057D3" w:rsidRPr="00D62049" w:rsidRDefault="007057D3" w:rsidP="00C33948">
      <w:pPr>
        <w:pStyle w:val="References"/>
      </w:pPr>
      <w:r w:rsidRPr="00D62049">
        <w:t>Wissen Hayek, U., Efthymiou, D., Farooq, B., von Wirth, T., Teich, M., Neuenschwander, N., &amp; Grêt-Regamey, A. (2015). Quality of urban patterns: Spatially explicit evidence for multiple scales. Landscape and Urban Planning, 142, 47–62. http://doi.org/10.1016/j.landurbplan.2015.05.010</w:t>
      </w:r>
    </w:p>
    <w:p w:rsidR="007057D3" w:rsidRPr="00D62049" w:rsidRDefault="007057D3" w:rsidP="00C33948">
      <w:pPr>
        <w:pStyle w:val="References"/>
      </w:pPr>
      <w:r w:rsidRPr="00D62049">
        <w:t>Yeh, A. G.-O., &amp; Li, X. (2001). Measuring and Monitoring of Urban Sprawl in a Rapidly Growing Region Using Entropy. Photogrammetric Engineering &amp; Remote Sensing, 67(1), 83–90.</w:t>
      </w:r>
    </w:p>
    <w:p w:rsidR="007057D3" w:rsidRPr="00D62049" w:rsidRDefault="007057D3" w:rsidP="00C33948">
      <w:pPr>
        <w:pStyle w:val="References"/>
      </w:pPr>
      <w:r w:rsidRPr="00D62049">
        <w:lastRenderedPageBreak/>
        <w:t>Zhang, F., Liao, X., &amp; Zhang, G. (2015). Dynamical behavior of a generalized Lorenz system model and its simulation. Complexity, n/a–n/a. http://doi.org/10.1002/cplx.21714</w:t>
      </w:r>
    </w:p>
    <w:p w:rsidR="00626234" w:rsidRPr="00D62049" w:rsidRDefault="00626234" w:rsidP="00C33948"/>
    <w:p w:rsidR="005A07A3" w:rsidRDefault="005A07A3">
      <w:pPr>
        <w:spacing w:after="160" w:line="259" w:lineRule="auto"/>
        <w:ind w:firstLine="0"/>
        <w:rPr>
          <w:rFonts w:eastAsia="Times New Roman"/>
          <w:color w:val="333333"/>
        </w:rPr>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DA3A42" w:rsidRDefault="005A07A3" w:rsidP="004B49D7">
      <w:pPr>
        <w:pStyle w:val="Heading1"/>
      </w:pPr>
      <w:bookmarkStart w:id="71" w:name="_Toc466059474"/>
      <w:r>
        <w:t>OSMnx: Acquiring, Constructing, Analyzing, and Visualizing Street Networks</w:t>
      </w:r>
      <w:bookmarkEnd w:id="71"/>
    </w:p>
    <w:p w:rsidR="005A07A3" w:rsidRDefault="005A07A3">
      <w:pPr>
        <w:spacing w:after="160" w:line="259" w:lineRule="auto"/>
        <w:ind w:firstLine="0"/>
      </w:pPr>
      <w:r>
        <w:br w:type="page"/>
      </w:r>
    </w:p>
    <w:p w:rsidR="005A07A3" w:rsidRDefault="00093C73" w:rsidP="00093C73">
      <w:pPr>
        <w:pStyle w:val="Heading2"/>
      </w:pPr>
      <w:bookmarkStart w:id="72" w:name="_Toc466059475"/>
      <w:r>
        <w:lastRenderedPageBreak/>
        <w:t>Abstract</w:t>
      </w:r>
      <w:bookmarkEnd w:id="72"/>
    </w:p>
    <w:p w:rsidR="00093C73" w:rsidRDefault="00093C73" w:rsidP="00093C73"/>
    <w:p w:rsidR="00093C73" w:rsidRDefault="00093C73" w:rsidP="00093C73">
      <w:pPr>
        <w:pStyle w:val="Heading2"/>
      </w:pPr>
      <w:bookmarkStart w:id="73" w:name="_Toc466059476"/>
      <w:r>
        <w:t>Introduction</w:t>
      </w:r>
      <w:bookmarkEnd w:id="73"/>
    </w:p>
    <w:p w:rsidR="00093C73" w:rsidRDefault="00093C73" w:rsidP="00950CF5"/>
    <w:p w:rsidR="001F0059" w:rsidRDefault="00093C73" w:rsidP="00463D0F">
      <w:pPr>
        <w:pStyle w:val="Heading2"/>
      </w:pPr>
      <w:bookmarkStart w:id="74" w:name="_Toc466059477"/>
      <w:r>
        <w:t>Background</w:t>
      </w:r>
      <w:bookmarkEnd w:id="74"/>
    </w:p>
    <w:p w:rsidR="00093C73" w:rsidRDefault="00093C73" w:rsidP="00093C73">
      <w:pPr>
        <w:pStyle w:val="Heading3"/>
      </w:pPr>
      <w:bookmarkStart w:id="75" w:name="_Toc466059478"/>
      <w:r>
        <w:t>Street network analysis</w:t>
      </w:r>
      <w:bookmarkEnd w:id="75"/>
    </w:p>
    <w:p w:rsidR="004B2C04" w:rsidRDefault="00463D0F" w:rsidP="00093C73">
      <w:r>
        <w:t xml:space="preserve">Street networks are spatial networks (discussed in chapter 3). </w:t>
      </w:r>
      <w:r w:rsidR="004B2C04">
        <w:t>Schola</w:t>
      </w:r>
      <w:r>
        <w:t>rs have studied street networks in many ways. However there have been very few studies of the complexity of large sets of street networks.</w:t>
      </w:r>
    </w:p>
    <w:p w:rsidR="00741F55" w:rsidRDefault="00741F55" w:rsidP="00741F55">
      <w:pPr>
        <w:pStyle w:val="Heading3"/>
      </w:pPr>
      <w:bookmarkStart w:id="76" w:name="_Toc466059479"/>
      <w:r>
        <w:t>Representation of street networks</w:t>
      </w:r>
      <w:bookmarkEnd w:id="76"/>
    </w:p>
    <w:p w:rsidR="00093C73" w:rsidRDefault="00093C73" w:rsidP="00093C73">
      <w:r>
        <w:t>Urban street networks are commonly represented using either a primal or a dual approach. A primal network</w:t>
      </w:r>
      <w:r w:rsidR="004B2C04">
        <w:t xml:space="preserve"> </w:t>
      </w:r>
      <w:r>
        <w:t>represents streets as edges and intersections as nodes</w:t>
      </w:r>
      <w:r w:rsidR="004B2C04">
        <w:t>, much as we would typically think of a network</w:t>
      </w:r>
      <w:r>
        <w:t xml:space="preserve">. </w:t>
      </w:r>
      <w:r w:rsidR="004B2C04">
        <w:t>However, a</w:t>
      </w:r>
      <w:r>
        <w:t xml:space="preserve"> dual network inverts this topology, representing streets</w:t>
      </w:r>
      <w:r w:rsidR="007E3F96">
        <w:t xml:space="preserve"> (i.e., each named street is a single entity)</w:t>
      </w:r>
      <w:r>
        <w:t xml:space="preserve"> as nodes and intersections as edge. Certain network metrics, such as those based on a street</w:t>
      </w:r>
      <w:r w:rsidR="00E05270">
        <w:t>’</w:t>
      </w:r>
      <w:r>
        <w:t xml:space="preserve">s connectivity or centrality, are easier to calculate using a dual approach. </w:t>
      </w:r>
      <w:r w:rsidR="007E3F96">
        <w:t xml:space="preserve">Space syntax theory </w:t>
      </w:r>
      <w:r>
        <w:t>represent</w:t>
      </w:r>
      <w:r w:rsidR="007E3F96">
        <w:t>s</w:t>
      </w:r>
      <w:r>
        <w:t xml:space="preserve"> individual named streets as single entities rather than multiple edges. However, all the spatial and geographic </w:t>
      </w:r>
      <w:r w:rsidR="007E3F96">
        <w:t>information</w:t>
      </w:r>
      <w:r>
        <w:t xml:space="preserve"> of the street </w:t>
      </w:r>
      <w:r w:rsidR="007E3F96">
        <w:t xml:space="preserve">(such as its length, shape, circuity, width, etc.) </w:t>
      </w:r>
      <w:r>
        <w:t xml:space="preserve">are lost in a dual network. A primal network, in contrast, </w:t>
      </w:r>
      <w:r>
        <w:lastRenderedPageBreak/>
        <w:t xml:space="preserve">can faithfully represent </w:t>
      </w:r>
      <w:r w:rsidR="007E3F96">
        <w:t xml:space="preserve">all </w:t>
      </w:r>
      <w:r>
        <w:t>the spatial characteristics of a street.</w:t>
      </w:r>
      <w:r w:rsidR="007E3F96">
        <w:t xml:space="preserve"> </w:t>
      </w:r>
      <w:r>
        <w:t xml:space="preserve">Primal </w:t>
      </w:r>
      <w:r w:rsidR="007E3F96">
        <w:t>may be a</w:t>
      </w:r>
      <w:r>
        <w:t xml:space="preserve"> better </w:t>
      </w:r>
      <w:r w:rsidR="007E3F96">
        <w:t xml:space="preserve">approach </w:t>
      </w:r>
      <w:r>
        <w:t xml:space="preserve">for </w:t>
      </w:r>
      <w:r w:rsidR="007E3F96">
        <w:t xml:space="preserve">analyzing </w:t>
      </w:r>
      <w:r>
        <w:t>spatial networks</w:t>
      </w:r>
      <w:r w:rsidR="007E3F96">
        <w:t xml:space="preserve"> when geography matters,</w:t>
      </w:r>
      <w:r>
        <w:t xml:space="preserve"> because the physical space underlying the network contains relevant information that </w:t>
      </w:r>
      <w:r w:rsidR="007E3F96">
        <w:t>can</w:t>
      </w:r>
      <w:r>
        <w:t>not exist in the network</w:t>
      </w:r>
      <w:r w:rsidR="00E05270">
        <w:t>’</w:t>
      </w:r>
      <w:r>
        <w:t>s topology alone.</w:t>
      </w:r>
    </w:p>
    <w:p w:rsidR="00093C73" w:rsidRDefault="007E3F96" w:rsidP="00093C73">
      <w:r>
        <w:t xml:space="preserve">Typically, street networks are assembled into some sort of graph-theoretic object from GIS data. </w:t>
      </w:r>
      <w:r w:rsidR="00093C73">
        <w:t>One way to construct a street network is to take the lines of all the streets in some study area and use a GIS to split them wherever they cross. These split segments become edges and the split</w:t>
      </w:r>
      <w:r>
        <w:t>ting points</w:t>
      </w:r>
      <w:r w:rsidR="00093C73">
        <w:t xml:space="preserve"> become nodes. However, this</w:t>
      </w:r>
      <w:r>
        <w:t xml:space="preserve"> method assumes a planar graph: b</w:t>
      </w:r>
      <w:r w:rsidR="00093C73">
        <w:t>ridges and tunnels become splitting points (and thus nodes) even if the streets do not actually intersect in the real world. Unless th</w:t>
      </w:r>
      <w:r>
        <w:t>e street network is truly</w:t>
      </w:r>
      <w:r w:rsidR="00093C73">
        <w:t xml:space="preserve"> planar, a planar representation is </w:t>
      </w:r>
      <w:r>
        <w:t>thus less-than-</w:t>
      </w:r>
      <w:r w:rsidR="00093C73">
        <w:t>ideal</w:t>
      </w:r>
      <w:r>
        <w:t xml:space="preserve"> simplification</w:t>
      </w:r>
      <w:r w:rsidR="00093C73">
        <w:t>: such a street network would yield inaccurate analyses and metrics as the lengths of edges would be underestimated and the number of nodes would be overestimated.</w:t>
      </w:r>
    </w:p>
    <w:p w:rsidR="00EE6389" w:rsidRDefault="007E3F96" w:rsidP="00093C73">
      <w:r>
        <w:t xml:space="preserve">The urban street network analysis literature tends to suffer from three problems. The first, as just discussed, is that the networks under analysis tend to be simplified to a planar network. This may reasonably represent a street network in a European medieval city center, but poorly represents the street network in a city like Oakland, California, with several grade-separated expressway, bridges, and tunnels in a truly non-planar street network. The second problem is sample size. </w:t>
      </w:r>
      <w:r w:rsidR="00EE6389">
        <w:t xml:space="preserve">Most cross-sectional studies in </w:t>
      </w:r>
      <w:r w:rsidR="00EE6389">
        <w:lastRenderedPageBreak/>
        <w:t xml:space="preserve">this body of literature tend to analyze fairly small sets of networks (at either the city or neighborhood scale) for tractability. Indeed, it can be </w:t>
      </w:r>
      <w:r w:rsidR="00961C51">
        <w:t xml:space="preserve">extremely </w:t>
      </w:r>
      <w:r w:rsidR="00EE6389">
        <w:t xml:space="preserve">difficult </w:t>
      </w:r>
      <w:r w:rsidR="00961C51">
        <w:t xml:space="preserve">and time-consuming </w:t>
      </w:r>
      <w:r w:rsidR="00EE6389">
        <w:t xml:space="preserve">to acquire and assemble large numbers of street networks from data sources and repositories spread across various governmental entities. The third problem is replicability. These studies tend to gloss over the precise details of how their street networks were constructed, yet numerous unreported decisions had to be made in the process. For example, some studies study entire cities, out to the urban periphery, but do not explain how the periphery was defined (e.g., Strano et al. 2013). Further, what is an edge in the street network? Some studies do not report if the network is directed or not. </w:t>
      </w:r>
      <w:r w:rsidR="00EE6389" w:rsidRPr="00EE6389">
        <w:t xml:space="preserve">What is a node in </w:t>
      </w:r>
      <w:r w:rsidR="00EE6389">
        <w:t>the</w:t>
      </w:r>
      <w:r w:rsidR="00EE6389" w:rsidRPr="00EE6389">
        <w:t xml:space="preserve"> street network? Is it where at least two different named streets come</w:t>
      </w:r>
      <w:r w:rsidR="00EE6389">
        <w:t xml:space="preserve"> together? Does it denote a junction of routes</w:t>
      </w:r>
      <w:r w:rsidR="00EE6389" w:rsidRPr="00EE6389">
        <w:t>?</w:t>
      </w:r>
      <w:r w:rsidR="00EE6389">
        <w:t xml:space="preserve"> Different studies make different decisions on these questions. When studies are performed ad hoc or with custom tools, many such decisions go unreported, and replicability becomes nigh impossible.</w:t>
      </w:r>
    </w:p>
    <w:p w:rsidR="00093C73" w:rsidRDefault="00093C73" w:rsidP="00093C73"/>
    <w:p w:rsidR="00093C73" w:rsidRDefault="00093C73" w:rsidP="00093C73">
      <w:pPr>
        <w:pStyle w:val="Heading3"/>
      </w:pPr>
      <w:bookmarkStart w:id="77" w:name="_Toc466059480"/>
      <w:r>
        <w:t>Current tool landscape</w:t>
      </w:r>
      <w:bookmarkEnd w:id="77"/>
    </w:p>
    <w:p w:rsidR="007E3F96" w:rsidRDefault="00961C51" w:rsidP="00961C51">
      <w:r>
        <w:t xml:space="preserve">There are several tools to study street networks, and many of them address these problems, but only in part. ArcGIS provides a Network Analyst extension, for which Sevtsuk and Mekonnen (2012) developed the Urban Network Analysis Toolkit plug-in. </w:t>
      </w:r>
      <w:r>
        <w:lastRenderedPageBreak/>
        <w:t>QGIS, an open-source alternative to ArcGIS, also provides some limited graph and network analysis capabilities through built-in tools and plug-ins.</w:t>
      </w:r>
      <w:r w:rsidR="005F1F08">
        <w:t xml:space="preserve"> These GIS tools provide only limited network analysis abilities, such as shortest path calculations.</w:t>
      </w:r>
      <w:r>
        <w:t xml:space="preserve"> Gephi is a popular network analysis software program, but does not natively provide the GIS functionality essential to study spatial networks.</w:t>
      </w:r>
      <w:r w:rsidR="007073CC">
        <w:t xml:space="preserve"> Pandana is a Python package that enables accessibility queries over a spatial network, but does not support other graph-theoretic network analyses (Foti 2014).</w:t>
      </w:r>
      <w:r>
        <w:t xml:space="preserve"> Finally, NetworkX is a Python package for network analysis</w:t>
      </w:r>
      <w:r w:rsidR="00CE72DD">
        <w:t>, developed by researchers at Los Alamos National Laboratory. NetworkX is free, open-source, and able to analyze networks with millions of nodes and edges (Hagberg and Conway 2010).</w:t>
      </w:r>
    </w:p>
    <w:p w:rsidR="00961C51" w:rsidRDefault="00CE72DD" w:rsidP="00961C51">
      <w:r>
        <w:t>Street network data comes from many sources, including city, state, and national data repositories, and typically in ESRI shapefile format. In the United States, the census bureau provides free TIGER/Line (</w:t>
      </w:r>
      <w:r w:rsidRPr="00CE72DD">
        <w:t>Topologically Integrated Geographic Encoding and Referencing</w:t>
      </w:r>
      <w:r>
        <w:t xml:space="preserve">) shapefiles of geographic data such as cities, census tracts, roads, buildings, and certain natural features. However, TIGER/Line suffers from some inaccuracies. Further, the roads </w:t>
      </w:r>
      <w:r w:rsidRPr="00CE72DD">
        <w:t xml:space="preserve">shapefiles </w:t>
      </w:r>
      <w:r>
        <w:t>contain</w:t>
      </w:r>
      <w:r w:rsidRPr="00CE72DD">
        <w:t xml:space="preserve"> MTFCC codes to identify route types, but</w:t>
      </w:r>
      <w:r>
        <w:t xml:space="preserve"> they are very coarse-g</w:t>
      </w:r>
      <w:r w:rsidRPr="00CE72DD">
        <w:t xml:space="preserve">rained (e.g., </w:t>
      </w:r>
      <w:r>
        <w:t>classifying</w:t>
      </w:r>
      <w:r w:rsidRPr="00CE72DD">
        <w:t xml:space="preserve"> parking lots</w:t>
      </w:r>
      <w:r>
        <w:t xml:space="preserve"> as alleys</w:t>
      </w:r>
      <w:r w:rsidRPr="00CE72DD">
        <w:t xml:space="preserve">) and </w:t>
      </w:r>
      <w:r>
        <w:t>topologically depict</w:t>
      </w:r>
      <w:r w:rsidRPr="00CE72DD">
        <w:t xml:space="preserve"> bollarded intersections as through-streets (</w:t>
      </w:r>
      <w:r>
        <w:t xml:space="preserve">which is </w:t>
      </w:r>
      <w:r w:rsidRPr="00CE72DD">
        <w:t>obviously a problem for routing).</w:t>
      </w:r>
    </w:p>
    <w:p w:rsidR="00C53F9A" w:rsidRDefault="00C53F9A" w:rsidP="00961C51">
      <w:r>
        <w:lastRenderedPageBreak/>
        <w:t>OpenStreetMap has emerged in recent years as a major player both for mapping and for spatial data. OpenStreetMap is a collaborative mapping project that provides a free and publicly editable map of the world. Inspired by Wikipedia</w:t>
      </w:r>
      <w:r w:rsidR="00E05270">
        <w:t>’</w:t>
      </w:r>
      <w:r>
        <w:t xml:space="preserve">s mass-collaboration model, the project started in 2004 and has grown to over two million users today. Its data quality is generally quite high (for instance, OpenStreetMap data is now the default in Garmin GPS devices), but the quality and coverage varies worldwide. In the United States, </w:t>
      </w:r>
      <w:r w:rsidRPr="00C53F9A">
        <w:t>OpenStreetMap</w:t>
      </w:r>
      <w:r>
        <w:t xml:space="preserve"> imported the 2005 TIGER/Line roads </w:t>
      </w:r>
      <w:r w:rsidR="00087060">
        <w:t xml:space="preserve">in 2007 as a foundational data source. Since, then numerous edits and corrections have been made. But more importantly, many additions have been made beyond what TIGER/Line captures, including pedestrian paths through parks, passageways between buildings, bike lanes and </w:t>
      </w:r>
      <w:r w:rsidR="00BD71C1">
        <w:t>routes</w:t>
      </w:r>
      <w:r w:rsidR="00087060">
        <w:t xml:space="preserve">, and richer </w:t>
      </w:r>
      <w:r w:rsidR="00BD71C1">
        <w:t>attribute data</w:t>
      </w:r>
      <w:r w:rsidR="00087060">
        <w:t xml:space="preserve"> describing the characteristics of features, such as finer-grained codes for classifying arterial roads, collector streets, residential streets, alleys, parking lots, etc.</w:t>
      </w:r>
    </w:p>
    <w:p w:rsidR="007073CC" w:rsidRDefault="00087060" w:rsidP="00093C73">
      <w:r>
        <w:t xml:space="preserve">There are several way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w:t>
      </w:r>
      <w:r w:rsidR="00BD71C1">
        <w:t xml:space="preserve">thus </w:t>
      </w:r>
      <w:r>
        <w:t xml:space="preserve">sprung up to simplify the process. Mapzen extracts chunks of OpenStreetMap data constrained to bounding boxes around 200 metropolitan areas worldwide. They also provide custom </w:t>
      </w:r>
      <w:r>
        <w:lastRenderedPageBreak/>
        <w:t xml:space="preserve">extracts, which can take up to an hour to run. Mapzen works well for simple bounding boxes around popular cities, but otherwise does not provide an easily scalable or customizable solution. Geofabrik similarly provides data extracts, generally at the national or sub-national scale, </w:t>
      </w:r>
      <w:r w:rsidR="00BD71C1">
        <w:t>but</w:t>
      </w:r>
      <w:r>
        <w:t xml:space="preserve"> provides shapefiles as a paid service.</w:t>
      </w:r>
      <w:r w:rsidR="005F1F08">
        <w:t xml:space="preserve"> </w:t>
      </w:r>
    </w:p>
    <w:p w:rsidR="007073CC" w:rsidRDefault="005F1F08" w:rsidP="00093C73">
      <w:r>
        <w:t>Finally, GISF2E is a tool</w:t>
      </w:r>
      <w:r w:rsidR="007073CC">
        <w:t xml:space="preserve"> (compatible with ArcGIS and an outdated version of Python) that can convert shapefiles (such as Mapzen or Geofabrik extracts) into graph-theoretic network data sets (Karduni 2016), and the creators provide processed shapefiles for several cities online but with several limitations. First, while </w:t>
      </w:r>
      <w:r w:rsidR="00093C73">
        <w:t xml:space="preserve">GIS2FE </w:t>
      </w:r>
      <w:r w:rsidR="007073CC">
        <w:t>shapefiles</w:t>
      </w:r>
      <w:r w:rsidR="00E05270">
        <w:t>’</w:t>
      </w:r>
      <w:r w:rsidR="007073CC">
        <w:t xml:space="preserve"> roads have</w:t>
      </w:r>
      <w:r w:rsidR="00093C73">
        <w:t xml:space="preserve"> a flag denoting one</w:t>
      </w:r>
      <w:r w:rsidR="007073CC">
        <w:t>-</w:t>
      </w:r>
      <w:r w:rsidR="00093C73">
        <w:t>way</w:t>
      </w:r>
      <w:r w:rsidR="007073CC">
        <w:t xml:space="preserve"> streets</w:t>
      </w:r>
      <w:r w:rsidR="00093C73">
        <w:t xml:space="preserve">, </w:t>
      </w:r>
      <w:r w:rsidR="007073CC">
        <w:t>it</w:t>
      </w:r>
      <w:r w:rsidR="00093C73">
        <w:t xml:space="preserve"> discards </w:t>
      </w:r>
      <w:r w:rsidR="007073CC">
        <w:rPr>
          <w:i/>
        </w:rPr>
        <w:t>to</w:t>
      </w:r>
      <w:r w:rsidR="007073CC">
        <w:t xml:space="preserve"> and </w:t>
      </w:r>
      <w:r w:rsidR="007073CC">
        <w:rPr>
          <w:i/>
        </w:rPr>
        <w:t>from</w:t>
      </w:r>
      <w:r w:rsidR="007073CC">
        <w:t xml:space="preserve"> nodes, so it is unclear which direction the one-way goes</w:t>
      </w:r>
      <w:r w:rsidR="00093C73">
        <w:t xml:space="preserve">. </w:t>
      </w:r>
      <w:r w:rsidR="007073CC">
        <w:t>Regarding the question posed earlier about w</w:t>
      </w:r>
      <w:r w:rsidR="00093C73">
        <w:t>hat is a node in a street network</w:t>
      </w:r>
      <w:r w:rsidR="007073CC">
        <w:t xml:space="preserve">, </w:t>
      </w:r>
      <w:r w:rsidR="00093C73">
        <w:t>GIS2FE treats it inconsistently. Sometimes a r</w:t>
      </w:r>
      <w:r w:rsidR="007073CC">
        <w:t>ight-angle is considered a node</w:t>
      </w:r>
      <w:r w:rsidR="00093C73">
        <w:t xml:space="preserve"> </w:t>
      </w:r>
      <w:r w:rsidR="007073CC">
        <w:t>(</w:t>
      </w:r>
      <w:r w:rsidR="00093C73">
        <w:t>i</w:t>
      </w:r>
      <w:r w:rsidR="007073CC">
        <w:t>.</w:t>
      </w:r>
      <w:r w:rsidR="00093C73">
        <w:t>e</w:t>
      </w:r>
      <w:r w:rsidR="007073CC">
        <w:t>.,</w:t>
      </w:r>
      <w:r w:rsidR="00093C73">
        <w:t xml:space="preserve"> an intersection at which two perpendicular named streets dead-end</w:t>
      </w:r>
      <w:r w:rsidR="007073CC">
        <w:t>)</w:t>
      </w:r>
      <w:r w:rsidR="00093C73">
        <w:t xml:space="preserve">. Other times a right-angle is not considered a node, </w:t>
      </w:r>
      <w:r w:rsidR="007073CC">
        <w:t>(</w:t>
      </w:r>
      <w:r w:rsidR="00093C73">
        <w:t>i</w:t>
      </w:r>
      <w:r w:rsidR="007073CC">
        <w:t>.</w:t>
      </w:r>
      <w:r w:rsidR="00093C73">
        <w:t>e</w:t>
      </w:r>
      <w:r w:rsidR="007073CC">
        <w:t>.,</w:t>
      </w:r>
      <w:r w:rsidR="00093C73">
        <w:t xml:space="preserve"> a single named street turns 90 degrees</w:t>
      </w:r>
      <w:r w:rsidR="007073CC">
        <w:t>)</w:t>
      </w:r>
      <w:r w:rsidR="00093C73">
        <w:t xml:space="preserve">. Topologically and spatially, these two cases are identical. But they are treated differently based on arbitrary break points between </w:t>
      </w:r>
      <w:r w:rsidR="007073CC">
        <w:t>OpenStreetMap</w:t>
      </w:r>
      <w:r w:rsidR="00093C73">
        <w:t xml:space="preserve"> IDs or line digitization. </w:t>
      </w:r>
      <w:r w:rsidR="007073CC">
        <w:t xml:space="preserve">OpenStreetMap </w:t>
      </w:r>
      <w:r w:rsidR="00093C73">
        <w:t xml:space="preserve">IDs are sometimes 1-to-1 with a named street, other times a named street might have multiple </w:t>
      </w:r>
      <w:r w:rsidR="007073CC">
        <w:t xml:space="preserve">OpenStreetMap </w:t>
      </w:r>
      <w:r w:rsidR="00093C73">
        <w:t xml:space="preserve">ID segments. Further, some streets have arbitrary nodes in the middle of them because the </w:t>
      </w:r>
      <w:r w:rsidR="007073CC">
        <w:t xml:space="preserve">OpenStreetMap </w:t>
      </w:r>
      <w:r w:rsidR="00093C73">
        <w:t xml:space="preserve">ID is different on either side. </w:t>
      </w:r>
    </w:p>
    <w:p w:rsidR="001F0059" w:rsidRDefault="001F0059" w:rsidP="00093C73"/>
    <w:p w:rsidR="00093C73" w:rsidRDefault="00093C73" w:rsidP="00093C73">
      <w:pPr>
        <w:pStyle w:val="Heading2"/>
      </w:pPr>
      <w:bookmarkStart w:id="78" w:name="_Toc466059481"/>
      <w:r>
        <w:t>OSMnx: Functionality and comparison to existing tools</w:t>
      </w:r>
      <w:bookmarkEnd w:id="78"/>
    </w:p>
    <w:p w:rsidR="00093C73" w:rsidRDefault="00093C73" w:rsidP="00093C73">
      <w:r>
        <w:t xml:space="preserve">To address these </w:t>
      </w:r>
      <w:r w:rsidR="00B332EF">
        <w:t xml:space="preserve">street network analysis </w:t>
      </w:r>
      <w:r>
        <w:t xml:space="preserve">challenges of </w:t>
      </w:r>
      <w:r w:rsidR="00B332EF">
        <w:t xml:space="preserve">usability, planarity, </w:t>
      </w:r>
      <w:r>
        <w:t>reproducibility</w:t>
      </w:r>
      <w:r w:rsidR="00B332EF">
        <w:t>,</w:t>
      </w:r>
      <w:r>
        <w:t xml:space="preserve"> and sample sizes, I created a tool to make the collection of data and creation and analysis of street networks</w:t>
      </w:r>
      <w:r w:rsidR="00B332EF">
        <w:t xml:space="preserve"> simple,</w:t>
      </w:r>
      <w:r>
        <w:t xml:space="preserve"> consistent</w:t>
      </w:r>
      <w:r w:rsidR="00B332EF">
        <w:t>,</w:t>
      </w:r>
      <w:r>
        <w:t xml:space="preserve"> and automatable. OSMnx is a new Python </w:t>
      </w:r>
      <w:r w:rsidR="00B332EF">
        <w:t>package</w:t>
      </w:r>
      <w:r>
        <w:t xml:space="preserve"> </w:t>
      </w:r>
      <w:r w:rsidR="00B332EF">
        <w:t xml:space="preserve">that </w:t>
      </w:r>
      <w:r>
        <w:t>download</w:t>
      </w:r>
      <w:r w:rsidR="00B332EF">
        <w:t>s</w:t>
      </w:r>
      <w:r>
        <w:t xml:space="preserve"> administrative boundary shapes and street networks from OpenStreetMap. It allows users to easily construct, project, visualize, and analyze </w:t>
      </w:r>
      <w:r w:rsidR="00135FF5">
        <w:t xml:space="preserve">non-planar </w:t>
      </w:r>
      <w:r>
        <w:t xml:space="preserve">complex </w:t>
      </w:r>
      <w:r w:rsidR="00B332EF">
        <w:t xml:space="preserve">street networks </w:t>
      </w:r>
      <w:r w:rsidR="00135FF5">
        <w:t xml:space="preserve">consistently </w:t>
      </w:r>
      <w:r w:rsidR="00B332EF">
        <w:t>in Python with NetworkX</w:t>
      </w:r>
      <w:r>
        <w:t xml:space="preserve">. Users can </w:t>
      </w:r>
      <w:r w:rsidR="00B332EF">
        <w:t>construct</w:t>
      </w:r>
      <w:r>
        <w:t xml:space="preserve"> a city</w:t>
      </w:r>
      <w:r w:rsidR="00E05270">
        <w:t>’</w:t>
      </w:r>
      <w:r w:rsidR="00B332EF">
        <w:t>s</w:t>
      </w:r>
      <w:r>
        <w:t xml:space="preserve"> or neighborhood</w:t>
      </w:r>
      <w:r w:rsidR="00E05270">
        <w:t>’</w:t>
      </w:r>
      <w:r>
        <w:t xml:space="preserve">s walking, driving, or biking network with a single line of Python code. </w:t>
      </w:r>
    </w:p>
    <w:p w:rsidR="00093C73" w:rsidRDefault="00093C73" w:rsidP="00093C73">
      <w:r>
        <w:t xml:space="preserve">OSMnx contributes five significant new capabilities for researchers and </w:t>
      </w:r>
      <w:r w:rsidR="00B332EF">
        <w:t xml:space="preserve">city </w:t>
      </w:r>
      <w:r>
        <w:t>planners: first, the automatic downloading of administrative place boundaries and shapefiles; second, the tailored and automated downloading and constructing of street networks from OpenStreetMap; third, the automat</w:t>
      </w:r>
      <w:r w:rsidR="00BD71C1">
        <w:t>ed</w:t>
      </w:r>
      <w:r>
        <w:t xml:space="preserve"> correction and simplification </w:t>
      </w:r>
      <w:r w:rsidR="00B332EF">
        <w:t xml:space="preserve">of </w:t>
      </w:r>
      <w:r>
        <w:t>network topology; fourth, the ability to save street networks to disk as shapefiles, GraphML, or SVG files; and fifth, the ability to analyze street networks, calculate routes, visualize the netwo</w:t>
      </w:r>
      <w:r w:rsidR="00B332EF">
        <w:t>rks, and calculate network metrics and statistics</w:t>
      </w:r>
      <w:r>
        <w:t>.</w:t>
      </w:r>
      <w:r w:rsidR="00B332EF">
        <w:t xml:space="preserve"> These metrics and statistics include both those common in urban design and transportation </w:t>
      </w:r>
      <w:r w:rsidR="00B332EF">
        <w:lastRenderedPageBreak/>
        <w:t>studies, as well as metrics that measure the complexity of the network.</w:t>
      </w:r>
      <w:r>
        <w:t xml:space="preserve"> </w:t>
      </w:r>
      <w:r w:rsidR="00BD71C1">
        <w:t>The following subsections discuss each of these contributions in order</w:t>
      </w:r>
      <w:r>
        <w:t>.</w:t>
      </w:r>
    </w:p>
    <w:p w:rsidR="00B332EF" w:rsidRDefault="00B332EF" w:rsidP="00093C73"/>
    <w:p w:rsidR="00093C73" w:rsidRDefault="00093C73" w:rsidP="00093C73">
      <w:pPr>
        <w:pStyle w:val="Heading3"/>
      </w:pPr>
      <w:bookmarkStart w:id="79" w:name="_Toc466059482"/>
      <w:r>
        <w:t>Acquiring administrative place boundaries</w:t>
      </w:r>
      <w:bookmarkEnd w:id="79"/>
    </w:p>
    <w:p w:rsidR="00093C73" w:rsidRDefault="00093C73" w:rsidP="00093C73">
      <w:r>
        <w:t xml:space="preserve">To acquire administrative boundary GIS data, one typically </w:t>
      </w:r>
      <w:r w:rsidR="00CE02A8">
        <w:t xml:space="preserve">must </w:t>
      </w:r>
      <w:r>
        <w:t xml:space="preserve">track down shapefiles online and download them. </w:t>
      </w:r>
      <w:r w:rsidR="00B332EF">
        <w:t>However,</w:t>
      </w:r>
      <w:r>
        <w:t xml:space="preserve"> bulk or aut</w:t>
      </w:r>
      <w:r w:rsidR="00B332EF">
        <w:t>omated acquisition and analysis (such as that required to analyze hundreds or thousands of separate geographies) requires</w:t>
      </w:r>
      <w:r>
        <w:t xml:space="preserve"> clicking through numerous web pages to download shapefiles one at a time. With OSMnx, </w:t>
      </w:r>
      <w:r w:rsidR="00B332EF">
        <w:t>one</w:t>
      </w:r>
      <w:r>
        <w:t xml:space="preserve"> can download place shapes from OpenStreetMap in </w:t>
      </w:r>
      <w:r w:rsidR="00B332EF">
        <w:t>a single line of Python code,</w:t>
      </w:r>
      <w:r>
        <w:t xml:space="preserve"> and project them to UTM in one more line of code</w:t>
      </w:r>
      <w:r w:rsidR="00B332EF">
        <w:t xml:space="preserve"> (all of the built-in projection in OSMnx calculates UTM zones automatically based on the centroid of the geometry)</w:t>
      </w:r>
      <w:r>
        <w:t xml:space="preserve">. </w:t>
      </w:r>
      <w:r w:rsidR="00B332EF">
        <w:t>One</w:t>
      </w:r>
      <w:r>
        <w:t xml:space="preserve"> can just as easily </w:t>
      </w:r>
      <w:r w:rsidR="00B332EF">
        <w:t>acquire polygons for</w:t>
      </w:r>
      <w:r>
        <w:t xml:space="preserve"> other place types, such as neighborhoods, boroughs</w:t>
      </w:r>
      <w:r w:rsidR="00B332EF">
        <w:t xml:space="preserve">, counties, states, or nations – </w:t>
      </w:r>
      <w:r>
        <w:t xml:space="preserve">any place geometry </w:t>
      </w:r>
      <w:r w:rsidR="00B332EF">
        <w:t>available in OpenStreetMap.</w:t>
      </w:r>
      <w:r>
        <w:t xml:space="preserve"> Or</w:t>
      </w:r>
      <w:r w:rsidR="00B332EF">
        <w:t>,</w:t>
      </w:r>
      <w:r>
        <w:t xml:space="preserve"> </w:t>
      </w:r>
      <w:r w:rsidR="00B332EF">
        <w:t>one</w:t>
      </w:r>
      <w:r>
        <w:t xml:space="preserve"> can pass multiple places into a single query to construct a single shapefile </w:t>
      </w:r>
      <w:r w:rsidR="00B332EF">
        <w:t xml:space="preserve">with multiple features </w:t>
      </w:r>
      <w:r>
        <w:t xml:space="preserve">from their geometries. </w:t>
      </w:r>
      <w:r w:rsidR="00B332EF">
        <w:t>This can also be done</w:t>
      </w:r>
      <w:r>
        <w:t xml:space="preserve"> with cities, states, countries o</w:t>
      </w:r>
      <w:r w:rsidR="00B332EF">
        <w:t xml:space="preserve">r any other geographic entities, and the results can be </w:t>
      </w:r>
      <w:r>
        <w:t>save</w:t>
      </w:r>
      <w:r w:rsidR="00B332EF">
        <w:t>d</w:t>
      </w:r>
      <w:r>
        <w:t xml:space="preserve"> as</w:t>
      </w:r>
      <w:r w:rsidR="00B332EF">
        <w:t xml:space="preserve"> a shapefile to a hard drive</w:t>
      </w:r>
      <w:r w:rsidR="001B4F36">
        <w:t xml:space="preserve"> (Figure 5.1)</w:t>
      </w:r>
      <w:r w:rsidR="00B332EF">
        <w:t>.</w:t>
      </w:r>
    </w:p>
    <w:p w:rsidR="001B4F36" w:rsidRDefault="00F22D68" w:rsidP="001B4F36">
      <w:pPr>
        <w:pStyle w:val="Figur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9" o:title="fig01"/>
          </v:shape>
        </w:pict>
      </w:r>
    </w:p>
    <w:p w:rsidR="001B4F36" w:rsidRDefault="001B4F36" w:rsidP="00C86451">
      <w:pPr>
        <w:pStyle w:val="Caption"/>
      </w:pPr>
      <w:bookmarkStart w:id="80" w:name="_Toc466059325"/>
      <w:r>
        <w:t xml:space="preserve">Figure </w:t>
      </w:r>
      <w:r w:rsidR="00D97E6B">
        <w:fldChar w:fldCharType="begin"/>
      </w:r>
      <w:r w:rsidR="00D97E6B">
        <w:instrText xml:space="preserve"> STYLEREF 1 \s </w:instrText>
      </w:r>
      <w:r w:rsidR="00D97E6B">
        <w:fldChar w:fldCharType="separate"/>
      </w:r>
      <w:r w:rsidR="009053C7">
        <w:rPr>
          <w:noProof/>
        </w:rPr>
        <w:t>5</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1</w:t>
      </w:r>
      <w:r w:rsidR="00D97E6B">
        <w:rPr>
          <w:noProof/>
        </w:rPr>
        <w:fldChar w:fldCharType="end"/>
      </w:r>
      <w:r>
        <w:t xml:space="preserve"> Administrative boundary </w:t>
      </w:r>
      <w:r w:rsidR="00CE02A8">
        <w:t xml:space="preserve">vector </w:t>
      </w:r>
      <w:r>
        <w:t>geometries retrieved for A) Berkeley, California, and B) Zambia, Zimbabwe, and Botswana.</w:t>
      </w:r>
      <w:bookmarkEnd w:id="80"/>
    </w:p>
    <w:p w:rsidR="00B332EF" w:rsidRDefault="00B332EF" w:rsidP="00093C73"/>
    <w:p w:rsidR="00093C73" w:rsidRDefault="00093C73" w:rsidP="00093C73">
      <w:pPr>
        <w:pStyle w:val="Heading3"/>
      </w:pPr>
      <w:bookmarkStart w:id="81" w:name="_Toc466059483"/>
      <w:r>
        <w:t>Download and construct street networks</w:t>
      </w:r>
      <w:bookmarkEnd w:id="81"/>
    </w:p>
    <w:p w:rsidR="00093C73" w:rsidRDefault="00B332EF" w:rsidP="00093C73">
      <w:r>
        <w:t xml:space="preserve">The primary contribution of OSMnx is the downloading and construction of street networks. </w:t>
      </w:r>
      <w:r w:rsidR="00093C73">
        <w:t xml:space="preserve">To acquire street network GIS data, one must typically track down </w:t>
      </w:r>
      <w:r>
        <w:t>TIGER</w:t>
      </w:r>
      <w:r w:rsidR="00093C73">
        <w:t>/Line roads from the US census bureau, or individual data sets from other countries or</w:t>
      </w:r>
      <w:r>
        <w:t xml:space="preserve"> their</w:t>
      </w:r>
      <w:r w:rsidR="00093C73">
        <w:t xml:space="preserve"> cities. </w:t>
      </w:r>
      <w:r>
        <w:t>However, this becomes preventively burdensome</w:t>
      </w:r>
      <w:r w:rsidR="00093C73">
        <w:t xml:space="preserve"> for </w:t>
      </w:r>
      <w:r>
        <w:t xml:space="preserve">large numbers of separate street networks as it does not entail </w:t>
      </w:r>
      <w:r w:rsidR="00093C73">
        <w:t>bulk, automated analysis</w:t>
      </w:r>
      <w:r>
        <w:t>.</w:t>
      </w:r>
      <w:r w:rsidR="00093C73">
        <w:t xml:space="preserve"> </w:t>
      </w:r>
      <w:r>
        <w:t xml:space="preserve">Further, it ignores </w:t>
      </w:r>
      <w:r w:rsidR="00093C73">
        <w:t xml:space="preserve">informal paths and pedestrian circulation that </w:t>
      </w:r>
      <w:r>
        <w:t>TIGER</w:t>
      </w:r>
      <w:r w:rsidR="00093C73">
        <w:t xml:space="preserve">/Line </w:t>
      </w:r>
      <w:r>
        <w:t>lacks</w:t>
      </w:r>
      <w:r w:rsidR="00093C73">
        <w:t xml:space="preserve">? </w:t>
      </w:r>
      <w:r>
        <w:t>Finally, TIGER/Line provides no street network data for outside the United States. In contrast, OSMnx handles all of these use cases.</w:t>
      </w:r>
    </w:p>
    <w:p w:rsidR="00093C73" w:rsidRDefault="00093C73" w:rsidP="00E05270">
      <w:r>
        <w:t xml:space="preserve">OSMnx lets </w:t>
      </w:r>
      <w:r w:rsidR="00E05270">
        <w:t>one</w:t>
      </w:r>
      <w:r>
        <w:t xml:space="preserve"> download street network data and build topologically-corrected street networks, project and plot the networks, and save the street network as SVGs, GraphML files, or shapefiles for later use. The street networks are directed </w:t>
      </w:r>
      <w:r w:rsidR="00E05270">
        <w:t xml:space="preserve">graphs </w:t>
      </w:r>
      <w:r>
        <w:t xml:space="preserve">and </w:t>
      </w:r>
      <w:r>
        <w:lastRenderedPageBreak/>
        <w:t xml:space="preserve">preserve one-way directionality. </w:t>
      </w:r>
      <w:r w:rsidR="00E05270">
        <w:t>One</w:t>
      </w:r>
      <w:r>
        <w:t xml:space="preserve"> can download a street network by providing OSMnx any of the following </w:t>
      </w:r>
      <w:r w:rsidR="00E05270">
        <w:t>queries:</w:t>
      </w:r>
    </w:p>
    <w:p w:rsidR="00093C73" w:rsidRDefault="00093C73" w:rsidP="00E05270">
      <w:pPr>
        <w:pStyle w:val="ListParagraph"/>
        <w:numPr>
          <w:ilvl w:val="0"/>
          <w:numId w:val="6"/>
        </w:numPr>
        <w:ind w:left="720"/>
      </w:pPr>
      <w:r>
        <w:t>a bounding box</w:t>
      </w:r>
    </w:p>
    <w:p w:rsidR="00093C73" w:rsidRDefault="00093C73" w:rsidP="00E05270">
      <w:pPr>
        <w:pStyle w:val="ListParagraph"/>
        <w:numPr>
          <w:ilvl w:val="0"/>
          <w:numId w:val="6"/>
        </w:numPr>
        <w:ind w:left="720"/>
      </w:pPr>
      <w:r>
        <w:t>a lat</w:t>
      </w:r>
      <w:r w:rsidR="00E05270">
        <w:t>itude</w:t>
      </w:r>
      <w:r>
        <w:t>-long</w:t>
      </w:r>
      <w:r w:rsidR="00E05270">
        <w:t>itude</w:t>
      </w:r>
      <w:r>
        <w:t xml:space="preserve"> point plus a distance</w:t>
      </w:r>
      <w:r w:rsidR="00E05270">
        <w:t xml:space="preserve"> in meters (either a distance along the network or a distance in each cardinal direction from the point)</w:t>
      </w:r>
    </w:p>
    <w:p w:rsidR="00093C73" w:rsidRDefault="00093C73" w:rsidP="00E05270">
      <w:pPr>
        <w:pStyle w:val="ListParagraph"/>
        <w:numPr>
          <w:ilvl w:val="0"/>
          <w:numId w:val="6"/>
        </w:numPr>
        <w:ind w:left="720"/>
      </w:pPr>
      <w:r>
        <w:t>an address plus a distance</w:t>
      </w:r>
      <w:r w:rsidR="00E05270">
        <w:t xml:space="preserve"> in meters (also, either a distance along the network or a distance in each cardinal direction from the point)</w:t>
      </w:r>
    </w:p>
    <w:p w:rsidR="00093C73" w:rsidRDefault="00093C73" w:rsidP="00E05270">
      <w:pPr>
        <w:pStyle w:val="ListParagraph"/>
        <w:numPr>
          <w:ilvl w:val="0"/>
          <w:numId w:val="6"/>
        </w:numPr>
        <w:ind w:left="720"/>
      </w:pPr>
      <w:r>
        <w:t>a polygon of the desired street network</w:t>
      </w:r>
      <w:r w:rsidR="00E05270">
        <w:t>’</w:t>
      </w:r>
      <w:r>
        <w:t>s boundaries</w:t>
      </w:r>
    </w:p>
    <w:p w:rsidR="00093C73" w:rsidRDefault="00093C73" w:rsidP="00E05270">
      <w:pPr>
        <w:pStyle w:val="ListParagraph"/>
        <w:numPr>
          <w:ilvl w:val="0"/>
          <w:numId w:val="6"/>
        </w:numPr>
        <w:ind w:left="720"/>
      </w:pPr>
      <w:r>
        <w:t>a place name or list of place names</w:t>
      </w:r>
    </w:p>
    <w:p w:rsidR="00093C73" w:rsidRDefault="00E05270" w:rsidP="00B6094E">
      <w:r>
        <w:t>One</w:t>
      </w:r>
      <w:r w:rsidR="00093C73">
        <w:t xml:space="preserve"> can also specify several different network types:</w:t>
      </w:r>
    </w:p>
    <w:p w:rsidR="00093C73" w:rsidRDefault="00E05270" w:rsidP="00E05270">
      <w:pPr>
        <w:pStyle w:val="ListParagraph"/>
        <w:numPr>
          <w:ilvl w:val="0"/>
          <w:numId w:val="8"/>
        </w:numPr>
      </w:pPr>
      <w:r>
        <w:t>‘</w:t>
      </w:r>
      <w:r w:rsidR="00093C73">
        <w:t>drive</w:t>
      </w:r>
      <w:r>
        <w:t>’</w:t>
      </w:r>
      <w:r w:rsidR="00093C73">
        <w:t xml:space="preserve"> - get drivable public streets (but not service roads)</w:t>
      </w:r>
    </w:p>
    <w:p w:rsidR="00093C73" w:rsidRDefault="00E05270" w:rsidP="00E05270">
      <w:pPr>
        <w:pStyle w:val="ListParagraph"/>
        <w:numPr>
          <w:ilvl w:val="0"/>
          <w:numId w:val="8"/>
        </w:numPr>
      </w:pPr>
      <w:r>
        <w:t>‘</w:t>
      </w:r>
      <w:r w:rsidR="00093C73">
        <w:t>drive_service</w:t>
      </w:r>
      <w:r>
        <w:t>’</w:t>
      </w:r>
      <w:r w:rsidR="00093C73">
        <w:t xml:space="preserve"> - get drivable public </w:t>
      </w:r>
      <w:r>
        <w:t>streets, including service roads</w:t>
      </w:r>
    </w:p>
    <w:p w:rsidR="00093C73" w:rsidRDefault="00E05270" w:rsidP="00E05270">
      <w:pPr>
        <w:pStyle w:val="ListParagraph"/>
        <w:numPr>
          <w:ilvl w:val="0"/>
          <w:numId w:val="8"/>
        </w:numPr>
      </w:pPr>
      <w:r>
        <w:t>‘</w:t>
      </w:r>
      <w:r w:rsidR="00093C73">
        <w:t>walk</w:t>
      </w:r>
      <w:r>
        <w:t>’</w:t>
      </w:r>
      <w:r w:rsidR="00093C73">
        <w:t xml:space="preserve"> - get all streets and paths that pedestrians can use (this network type ignores one-way directionality)</w:t>
      </w:r>
    </w:p>
    <w:p w:rsidR="00093C73" w:rsidRDefault="00E05270" w:rsidP="00E05270">
      <w:pPr>
        <w:pStyle w:val="ListParagraph"/>
        <w:numPr>
          <w:ilvl w:val="0"/>
          <w:numId w:val="8"/>
        </w:numPr>
      </w:pPr>
      <w:r>
        <w:t>‘</w:t>
      </w:r>
      <w:r w:rsidR="00093C73">
        <w:t>bike</w:t>
      </w:r>
      <w:r>
        <w:t>’</w:t>
      </w:r>
      <w:r w:rsidR="00093C73">
        <w:t xml:space="preserve"> - get all streets and paths that cyclists can use</w:t>
      </w:r>
    </w:p>
    <w:p w:rsidR="00093C73" w:rsidRDefault="00E05270" w:rsidP="00E05270">
      <w:pPr>
        <w:pStyle w:val="ListParagraph"/>
        <w:numPr>
          <w:ilvl w:val="0"/>
          <w:numId w:val="8"/>
        </w:numPr>
      </w:pPr>
      <w:r>
        <w:t>‘</w:t>
      </w:r>
      <w:r w:rsidR="00093C73">
        <w:t>all</w:t>
      </w:r>
      <w:r>
        <w:t>’</w:t>
      </w:r>
      <w:r w:rsidR="00093C73">
        <w:t xml:space="preserve"> - download all (non-private) </w:t>
      </w:r>
      <w:r>
        <w:t>OpenStreetMap</w:t>
      </w:r>
      <w:r w:rsidR="00093C73">
        <w:t xml:space="preserve"> streets and paths</w:t>
      </w:r>
    </w:p>
    <w:p w:rsidR="00093C73" w:rsidRDefault="00E05270" w:rsidP="00E05270">
      <w:pPr>
        <w:pStyle w:val="ListParagraph"/>
        <w:numPr>
          <w:ilvl w:val="0"/>
          <w:numId w:val="8"/>
        </w:numPr>
      </w:pPr>
      <w:r>
        <w:t>‘</w:t>
      </w:r>
      <w:r w:rsidR="00093C73">
        <w:t>all_private</w:t>
      </w:r>
      <w:r>
        <w:t>’</w:t>
      </w:r>
      <w:r w:rsidR="00093C73">
        <w:t xml:space="preserve"> - download all </w:t>
      </w:r>
      <w:r>
        <w:t xml:space="preserve">OpenStreetMap </w:t>
      </w:r>
      <w:r w:rsidR="00093C73">
        <w:t xml:space="preserve">streets and </w:t>
      </w:r>
      <w:r>
        <w:t>paths, including private-access</w:t>
      </w:r>
    </w:p>
    <w:p w:rsidR="00B6094E" w:rsidRDefault="00F22D68" w:rsidP="00B6094E">
      <w:pPr>
        <w:pStyle w:val="Figure"/>
      </w:pPr>
      <w:r>
        <w:lastRenderedPageBreak/>
        <w:pict>
          <v:shape id="_x0000_i1026" type="#_x0000_t75" style="width:468pt;height:159pt">
            <v:imagedata r:id="rId30" o:title="fig02"/>
          </v:shape>
        </w:pict>
      </w:r>
    </w:p>
    <w:p w:rsidR="00B6094E" w:rsidRDefault="00B6094E" w:rsidP="00C86451">
      <w:pPr>
        <w:pStyle w:val="Caption"/>
      </w:pPr>
      <w:bookmarkStart w:id="82" w:name="_Toc466059326"/>
      <w:r>
        <w:t xml:space="preserve">Figure </w:t>
      </w:r>
      <w:r w:rsidR="00D97E6B">
        <w:fldChar w:fldCharType="begin"/>
      </w:r>
      <w:r w:rsidR="00D97E6B">
        <w:instrText xml:space="preserve"> STYLEREF 1 \s </w:instrText>
      </w:r>
      <w:r w:rsidR="00D97E6B">
        <w:fldChar w:fldCharType="separate"/>
      </w:r>
      <w:r w:rsidR="009053C7">
        <w:rPr>
          <w:noProof/>
        </w:rPr>
        <w:t>5</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2</w:t>
      </w:r>
      <w:r w:rsidR="00D97E6B">
        <w:rPr>
          <w:noProof/>
        </w:rPr>
        <w:fldChar w:fldCharType="end"/>
      </w:r>
      <w:r>
        <w:t xml:space="preserve"> Street networks created by A) bounding box, B) address and network distance, and C) neighborhood polygon</w:t>
      </w:r>
      <w:bookmarkEnd w:id="82"/>
    </w:p>
    <w:p w:rsidR="00093C73" w:rsidRDefault="00E05270" w:rsidP="00093C73">
      <w:r>
        <w:t>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downloads the data within its geometry. Next it constructs a street network from this data, calculates accurate degrees and intersection types per intersection, then truncates the network to the original, desired polygon. This ensures that intersections are not considered cul-de-sacs simply because an incident edge connects to a node outside the desired polygon.</w:t>
      </w:r>
      <w:r w:rsidR="002522B7">
        <w:t xml:space="preserve"> One c</w:t>
      </w:r>
      <w:r w:rsidR="00093C73">
        <w:t xml:space="preserve">an just as easily request a street network within a borough, county, state, or other geographic entity. </w:t>
      </w:r>
      <w:r w:rsidR="002522B7">
        <w:t>One</w:t>
      </w:r>
      <w:r w:rsidR="00093C73">
        <w:t xml:space="preserve"> can also pass a list of places (such as several neighboring cities) to create a unified street network within </w:t>
      </w:r>
      <w:r w:rsidR="002522B7">
        <w:t>the union of their geometries</w:t>
      </w:r>
      <w:r w:rsidR="00093C73">
        <w:t>.</w:t>
      </w:r>
    </w:p>
    <w:p w:rsidR="00B6094E" w:rsidRDefault="00F22D68" w:rsidP="00B6094E">
      <w:pPr>
        <w:pStyle w:val="Figure"/>
      </w:pPr>
      <w:r>
        <w:lastRenderedPageBreak/>
        <w:pict>
          <v:shape id="_x0000_i1027" type="#_x0000_t75" style="width:402.75pt;height:455.25pt">
            <v:imagedata r:id="rId31" o:title="fig03"/>
          </v:shape>
        </w:pict>
      </w:r>
    </w:p>
    <w:p w:rsidR="00B6094E" w:rsidRDefault="00B6094E" w:rsidP="00C86451">
      <w:pPr>
        <w:pStyle w:val="Caption"/>
      </w:pPr>
      <w:bookmarkStart w:id="83" w:name="_Toc466059327"/>
      <w:r>
        <w:t xml:space="preserve">Figure </w:t>
      </w:r>
      <w:r w:rsidR="00D97E6B">
        <w:fldChar w:fldCharType="begin"/>
      </w:r>
      <w:r w:rsidR="00D97E6B">
        <w:instrText xml:space="preserve"> STYLEREF 1 \s </w:instrText>
      </w:r>
      <w:r w:rsidR="00D97E6B">
        <w:fldChar w:fldCharType="separate"/>
      </w:r>
      <w:r w:rsidR="009053C7">
        <w:rPr>
          <w:noProof/>
        </w:rPr>
        <w:t>5</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3</w:t>
      </w:r>
      <w:r w:rsidR="00D97E6B">
        <w:rPr>
          <w:noProof/>
        </w:rPr>
        <w:fldChar w:fldCharType="end"/>
      </w:r>
      <w:r>
        <w:t xml:space="preserve"> The drivable street network for municipal Los Angeles, created by simply passing the query phrase "Los Angeles, CA, USA" into OSMnx.</w:t>
      </w:r>
      <w:bookmarkEnd w:id="83"/>
    </w:p>
    <w:p w:rsidR="00093C73" w:rsidRDefault="002522B7" w:rsidP="00093C73">
      <w:r>
        <w:t>Also relevant to planner scholars and practitioners, OSMnx enables the acquisition of s</w:t>
      </w:r>
      <w:r w:rsidR="00093C73">
        <w:t>treet networks around the world</w:t>
      </w:r>
      <w:r>
        <w:t xml:space="preserve">. </w:t>
      </w:r>
      <w:r w:rsidR="00093C73">
        <w:t xml:space="preserve">In general, US street network data is fairly easy to come by thanks to </w:t>
      </w:r>
      <w:r>
        <w:t>TIGER</w:t>
      </w:r>
      <w:r w:rsidR="00093C73">
        <w:t xml:space="preserve">/Line shapefiles. OSMnx makes it </w:t>
      </w:r>
      <w:r w:rsidR="00093C73" w:rsidRPr="002522B7">
        <w:rPr>
          <w:i/>
        </w:rPr>
        <w:t>easier</w:t>
      </w:r>
      <w:r w:rsidR="00093C73">
        <w:t xml:space="preserve"> by making it available with a single line of code, and </w:t>
      </w:r>
      <w:r w:rsidR="00093C73" w:rsidRPr="002522B7">
        <w:rPr>
          <w:i/>
        </w:rPr>
        <w:t>better</w:t>
      </w:r>
      <w:r w:rsidR="00093C73">
        <w:t xml:space="preserve"> by supplementing it with all </w:t>
      </w:r>
      <w:r w:rsidR="00093C73">
        <w:lastRenderedPageBreak/>
        <w:t>the additional data</w:t>
      </w:r>
      <w:r>
        <w:t xml:space="preserve"> (both attributes and non-road routes)</w:t>
      </w:r>
      <w:r w:rsidR="00093C73">
        <w:t xml:space="preserve"> from OpenStreetMap. However, </w:t>
      </w:r>
      <w:r>
        <w:t>one</w:t>
      </w:r>
      <w:r w:rsidR="00093C73">
        <w:t xml:space="preserve"> can </w:t>
      </w:r>
      <w:r>
        <w:t>just as easily acquire</w:t>
      </w:r>
      <w:r w:rsidR="00093C73">
        <w:t xml:space="preserve"> street networks from anywhere in the world - places where such data might otherwise be inconsistent, difficult, or impossible to come by</w:t>
      </w:r>
      <w:r w:rsidR="002D05E9">
        <w:t xml:space="preserve"> (Figure 5.4)</w:t>
      </w:r>
      <w:r>
        <w:t>.</w:t>
      </w:r>
    </w:p>
    <w:p w:rsidR="00B6094E" w:rsidRDefault="00F22D68" w:rsidP="00B6094E">
      <w:pPr>
        <w:pStyle w:val="Figure"/>
      </w:pPr>
      <w:r>
        <w:pict>
          <v:shape id="_x0000_i1028" type="#_x0000_t75" style="width:351.75pt;height:339.75pt">
            <v:imagedata r:id="rId32" o:title="fig04"/>
          </v:shape>
        </w:pict>
      </w:r>
    </w:p>
    <w:p w:rsidR="00B6094E" w:rsidRDefault="00B6094E" w:rsidP="00C86451">
      <w:pPr>
        <w:pStyle w:val="Caption"/>
      </w:pPr>
      <w:bookmarkStart w:id="84" w:name="_Toc466059328"/>
      <w:r>
        <w:t xml:space="preserve">Figure </w:t>
      </w:r>
      <w:r w:rsidR="00D97E6B">
        <w:fldChar w:fldCharType="begin"/>
      </w:r>
      <w:r w:rsidR="00D97E6B">
        <w:instrText xml:space="preserve"> STYLEREF 1 \s </w:instrText>
      </w:r>
      <w:r w:rsidR="00D97E6B">
        <w:fldChar w:fldCharType="separate"/>
      </w:r>
      <w:r w:rsidR="009053C7">
        <w:rPr>
          <w:noProof/>
        </w:rPr>
        <w:t>5</w:t>
      </w:r>
      <w:r w:rsidR="00D97E6B">
        <w:rPr>
          <w:noProof/>
        </w:rPr>
        <w:fldChar w:fldCharType="end"/>
      </w:r>
      <w:r w:rsidR="00E87F58">
        <w:t>.</w:t>
      </w:r>
      <w:r w:rsidR="00D97E6B">
        <w:fldChar w:fldCharType="begin"/>
      </w:r>
      <w:r w:rsidR="00D97E6B">
        <w:instrText xml:space="preserve"> SEQ Figure \</w:instrText>
      </w:r>
      <w:r w:rsidR="00D97E6B">
        <w:instrText xml:space="preserve">* ARABIC \s 1 </w:instrText>
      </w:r>
      <w:r w:rsidR="00D97E6B">
        <w:fldChar w:fldCharType="separate"/>
      </w:r>
      <w:r w:rsidR="009053C7">
        <w:rPr>
          <w:noProof/>
        </w:rPr>
        <w:t>4</w:t>
      </w:r>
      <w:r w:rsidR="00D97E6B">
        <w:rPr>
          <w:noProof/>
        </w:rPr>
        <w:fldChar w:fldCharType="end"/>
      </w:r>
      <w:r>
        <w:t xml:space="preserve"> Street networks for A) Modena, Italy, B) Belgrade, Serbia, C) central Maputo, Mozambique, and D) central Tunis, Tunisia.</w:t>
      </w:r>
      <w:bookmarkEnd w:id="84"/>
    </w:p>
    <w:p w:rsidR="00E05270" w:rsidRDefault="00E05270" w:rsidP="00093C73"/>
    <w:p w:rsidR="00093C73" w:rsidRDefault="00093C73" w:rsidP="00093C73">
      <w:pPr>
        <w:pStyle w:val="Heading3"/>
      </w:pPr>
      <w:bookmarkStart w:id="85" w:name="_Toc466059484"/>
      <w:r>
        <w:t>Correct and simplify network topology</w:t>
      </w:r>
      <w:bookmarkEnd w:id="85"/>
    </w:p>
    <w:p w:rsidR="002522B7" w:rsidRDefault="002D05E9" w:rsidP="00093C73">
      <w:r>
        <w:t>Topological s</w:t>
      </w:r>
      <w:r w:rsidR="00093C73">
        <w:t xml:space="preserve">implification is </w:t>
      </w:r>
      <w:r>
        <w:t>performed</w:t>
      </w:r>
      <w:r w:rsidR="00093C73">
        <w:t xml:space="preserve"> by OSMnx automatically under the hood, but </w:t>
      </w:r>
      <w:r w:rsidR="002522B7">
        <w:t xml:space="preserve">it is illuminating to </w:t>
      </w:r>
      <w:r w:rsidR="00093C73">
        <w:t xml:space="preserve">break it out to see how it works. OpenStreetMap nodes can be </w:t>
      </w:r>
      <w:r w:rsidR="002522B7">
        <w:lastRenderedPageBreak/>
        <w:t>inconsistent</w:t>
      </w:r>
      <w:r w:rsidR="00093C73">
        <w:t>: they include intersections, but they also include all the points along a single street segment where the street curves. The la</w:t>
      </w:r>
      <w:r w:rsidR="002522B7">
        <w:t xml:space="preserve">tter are not nodes in the graph-theoretic </w:t>
      </w:r>
      <w:r w:rsidR="00093C73">
        <w:t>sense, so we remove them algorithmically and consol</w:t>
      </w:r>
      <w:r w:rsidR="002522B7">
        <w:t>idate the set of edges between “</w:t>
      </w:r>
      <w:r w:rsidR="00093C73">
        <w:t>true</w:t>
      </w:r>
      <w:r w:rsidR="002522B7">
        <w:t>”</w:t>
      </w:r>
      <w:r w:rsidR="00093C73">
        <w:t xml:space="preserve"> network nodes</w:t>
      </w:r>
      <w:r w:rsidR="002522B7">
        <w:t xml:space="preserve"> (i.e., intersections) into a single unified </w:t>
      </w:r>
      <w:r w:rsidR="00093C73">
        <w:t>edge.</w:t>
      </w:r>
      <w:r w:rsidR="007073CC">
        <w:t xml:space="preserve"> </w:t>
      </w:r>
      <w:r w:rsidR="002522B7">
        <w:t>These edges unified edges between intersections retain the full spatial geometry of the consolidated sub-edges and the relevant attributes, such as the length of the street segment. OSM</w:t>
      </w:r>
      <w:r w:rsidR="007073CC" w:rsidRPr="007073CC">
        <w:t xml:space="preserve">nx </w:t>
      </w:r>
      <w:r w:rsidR="002522B7">
        <w:t>provides</w:t>
      </w:r>
      <w:r w:rsidR="007073CC" w:rsidRPr="007073CC">
        <w:t xml:space="preserve"> </w:t>
      </w:r>
      <w:r w:rsidR="002522B7">
        <w:t xml:space="preserve">different simplification modes to provide researchers </w:t>
      </w:r>
      <w:r w:rsidR="007073CC" w:rsidRPr="007073CC">
        <w:t xml:space="preserve">fine-grained control to define nodes rigorously. </w:t>
      </w:r>
      <w:r w:rsidR="002522B7">
        <w:t>I</w:t>
      </w:r>
      <w:r w:rsidR="007073CC" w:rsidRPr="007073CC">
        <w:t xml:space="preserve">n </w:t>
      </w:r>
      <w:r w:rsidR="007073CC" w:rsidRPr="002522B7">
        <w:rPr>
          <w:i/>
        </w:rPr>
        <w:t>strict</w:t>
      </w:r>
      <w:r w:rsidR="007073CC" w:rsidRPr="007073CC">
        <w:t xml:space="preserve"> </w:t>
      </w:r>
      <w:r w:rsidR="002522B7">
        <w:t xml:space="preserve">simplification </w:t>
      </w:r>
      <w:r w:rsidR="007073CC" w:rsidRPr="007073CC">
        <w:t>mode, a node is either</w:t>
      </w:r>
      <w:r w:rsidR="002522B7">
        <w:t>:</w:t>
      </w:r>
      <w:r w:rsidR="007073CC" w:rsidRPr="007073CC">
        <w:t xml:space="preserve"> </w:t>
      </w:r>
    </w:p>
    <w:p w:rsidR="002522B7" w:rsidRDefault="002522B7" w:rsidP="002522B7">
      <w:pPr>
        <w:pStyle w:val="ListParagraph"/>
        <w:numPr>
          <w:ilvl w:val="0"/>
          <w:numId w:val="9"/>
        </w:numPr>
      </w:pPr>
      <w:r>
        <w:t>where an edge dead-ends (i.e., a cul-de-sac)</w:t>
      </w:r>
    </w:p>
    <w:p w:rsidR="002522B7" w:rsidRDefault="007073CC" w:rsidP="002522B7">
      <w:pPr>
        <w:pStyle w:val="ListParagraph"/>
        <w:numPr>
          <w:ilvl w:val="0"/>
          <w:numId w:val="9"/>
        </w:numPr>
      </w:pPr>
      <w:r w:rsidRPr="007073CC">
        <w:t xml:space="preserve">where an edge self-loops, or </w:t>
      </w:r>
    </w:p>
    <w:p w:rsidR="002522B7" w:rsidRDefault="007073CC" w:rsidP="002522B7">
      <w:pPr>
        <w:pStyle w:val="ListParagraph"/>
        <w:numPr>
          <w:ilvl w:val="0"/>
          <w:numId w:val="9"/>
        </w:numPr>
      </w:pPr>
      <w:r w:rsidRPr="007073CC">
        <w:t>the intersection between multiple streets where at least one of the streets continue</w:t>
      </w:r>
      <w:r w:rsidR="002522B7">
        <w:t>s through the intersection (i.e., if two streets dead-end at the same point, creating an elbow, the point is not considered a node)</w:t>
      </w:r>
    </w:p>
    <w:p w:rsidR="00093C73" w:rsidRDefault="002522B7" w:rsidP="00093C73">
      <w:r>
        <w:t xml:space="preserve">In </w:t>
      </w:r>
      <w:r w:rsidRPr="0089342D">
        <w:rPr>
          <w:i/>
        </w:rPr>
        <w:t>non-strict</w:t>
      </w:r>
      <w:r>
        <w:t xml:space="preserve"> mode, conditions </w:t>
      </w:r>
      <w:r>
        <w:rPr>
          <w:i/>
        </w:rPr>
        <w:t>1</w:t>
      </w:r>
      <w:r>
        <w:t xml:space="preserve"> and </w:t>
      </w:r>
      <w:r>
        <w:rPr>
          <w:i/>
        </w:rPr>
        <w:t>2</w:t>
      </w:r>
      <w:r w:rsidR="007073CC" w:rsidRPr="007073CC">
        <w:t xml:space="preserve"> </w:t>
      </w:r>
      <w:r>
        <w:t xml:space="preserve">remain the same, but </w:t>
      </w:r>
      <w:r>
        <w:rPr>
          <w:i/>
        </w:rPr>
        <w:t>3</w:t>
      </w:r>
      <w:r w:rsidR="007073CC" w:rsidRPr="007073CC">
        <w:t xml:space="preserve"> is changed to </w:t>
      </w:r>
      <w:r>
        <w:t xml:space="preserve">permit nodes at the intersection of two-streets, even if both streets dead-end there, as long as the streets have different OpenStreetMap IDs. The process of simplification is illustrated in </w:t>
      </w:r>
      <w:r w:rsidR="00542BDD">
        <w:t>figure 5.5</w:t>
      </w:r>
      <w:r w:rsidR="0089342D">
        <w:t xml:space="preserve">. </w:t>
      </w:r>
      <w:r w:rsidR="00093C73">
        <w:t xml:space="preserve">When we first download and </w:t>
      </w:r>
      <w:r w:rsidR="0089342D">
        <w:t>assemble</w:t>
      </w:r>
      <w:r w:rsidR="00093C73">
        <w:t xml:space="preserve"> the street network from OpenStreetMap, </w:t>
      </w:r>
      <w:r w:rsidR="00542BDD">
        <w:t>appears as depicted in figure 5.5A</w:t>
      </w:r>
      <w:r w:rsidR="00093C73">
        <w:t>.</w:t>
      </w:r>
      <w:r w:rsidR="00801D2F">
        <w:t xml:space="preserve"> For one-way streets, directed edges are added from the origin node to the destination node. For two-way streets, directed </w:t>
      </w:r>
      <w:r w:rsidR="00801D2F">
        <w:lastRenderedPageBreak/>
        <w:t>edges are added in both directions between nodes.</w:t>
      </w:r>
      <w:r w:rsidR="0089342D">
        <w:t xml:space="preserve"> </w:t>
      </w:r>
      <w:r w:rsidR="00093C73">
        <w:t>We want to simplify this network to only retain the nodes that represent the junction of multiple streets. OSMnx does this automatically</w:t>
      </w:r>
      <w:r w:rsidR="0089342D">
        <w:t xml:space="preserve"> in strict mode, unless told to do otherwise</w:t>
      </w:r>
      <w:r w:rsidR="00093C73">
        <w:t>. First</w:t>
      </w:r>
      <w:r w:rsidR="0089342D">
        <w:t>,</w:t>
      </w:r>
      <w:r w:rsidR="00093C73">
        <w:t xml:space="preserve"> it identifies all non-intersection nodes</w:t>
      </w:r>
      <w:r w:rsidR="0089342D">
        <w:t xml:space="preserve">, as depicted in </w:t>
      </w:r>
      <w:r w:rsidR="00542BDD">
        <w:t>figure 5.5B</w:t>
      </w:r>
      <w:r w:rsidR="00093C73">
        <w:t>.</w:t>
      </w:r>
      <w:r w:rsidR="0089342D">
        <w:t xml:space="preserve"> T</w:t>
      </w:r>
      <w:r w:rsidR="00093C73">
        <w:t xml:space="preserve">hen it removes them, but faithfully maintains the spatial geometry </w:t>
      </w:r>
      <w:r w:rsidR="0089342D">
        <w:t xml:space="preserve">and attributes </w:t>
      </w:r>
      <w:r w:rsidR="00093C73">
        <w:t>of the street segment between the true intersection nodes.</w:t>
      </w:r>
      <w:r w:rsidR="0089342D">
        <w:t xml:space="preserve"> In figure </w:t>
      </w:r>
      <w:r w:rsidR="00542BDD">
        <w:t>5.5C</w:t>
      </w:r>
      <w:r w:rsidR="00093C73">
        <w:t>, all the non-intersection nodes have been removed, all the true intersections (junctions of multiple streets) remain in blue, and self-loop nodes are in purple. In stri</w:t>
      </w:r>
      <w:r w:rsidR="0089342D">
        <w:t>ct mode, OSMnx considered</w:t>
      </w:r>
      <w:r w:rsidR="00093C73">
        <w:t xml:space="preserve"> two-way intersections to be topologically identical to a single str</w:t>
      </w:r>
      <w:r w:rsidR="0089342D">
        <w:t>eet that bends around a curve. Conversely, if one</w:t>
      </w:r>
      <w:r w:rsidR="00093C73">
        <w:t xml:space="preserve"> want</w:t>
      </w:r>
      <w:r w:rsidR="0089342D">
        <w:t>s</w:t>
      </w:r>
      <w:r w:rsidR="00093C73">
        <w:t xml:space="preserve"> to retain these intersections when the incident edges have different OSM IDs, use non-strict mode</w:t>
      </w:r>
      <w:r w:rsidR="0089342D">
        <w:t xml:space="preserve">, as depicted in figure </w:t>
      </w:r>
      <w:r w:rsidR="00542BDD">
        <w:t>5.5D</w:t>
      </w:r>
      <w:r w:rsidR="00093C73">
        <w:t>.</w:t>
      </w:r>
    </w:p>
    <w:p w:rsidR="00542BDD" w:rsidRDefault="00F22D68" w:rsidP="00542BDD">
      <w:pPr>
        <w:pStyle w:val="Figure"/>
      </w:pPr>
      <w:r>
        <w:lastRenderedPageBreak/>
        <w:pict>
          <v:shape id="_x0000_i1029" type="#_x0000_t75" style="width:387.75pt;height:348pt">
            <v:imagedata r:id="rId33" o:title="fig05"/>
          </v:shape>
        </w:pict>
      </w:r>
    </w:p>
    <w:p w:rsidR="00B6094E" w:rsidRDefault="00542BDD" w:rsidP="00C86451">
      <w:pPr>
        <w:pStyle w:val="Caption"/>
      </w:pPr>
      <w:bookmarkStart w:id="86" w:name="_Toc466059329"/>
      <w:r>
        <w:t xml:space="preserve">Figure </w:t>
      </w:r>
      <w:r w:rsidR="00D97E6B">
        <w:fldChar w:fldCharType="begin"/>
      </w:r>
      <w:r w:rsidR="00D97E6B">
        <w:instrText xml:space="preserve"> STYLEREF 1 \s </w:instrText>
      </w:r>
      <w:r w:rsidR="00D97E6B">
        <w:fldChar w:fldCharType="separate"/>
      </w:r>
      <w:r w:rsidR="009053C7">
        <w:rPr>
          <w:noProof/>
        </w:rPr>
        <w:t>5</w:t>
      </w:r>
      <w:r w:rsidR="00D97E6B">
        <w:rPr>
          <w:noProof/>
        </w:rPr>
        <w:fldChar w:fldCharType="end"/>
      </w:r>
      <w:r w:rsidR="00E87F58">
        <w:t>.</w:t>
      </w:r>
      <w:r w:rsidR="00D97E6B">
        <w:fldChar w:fldCharType="begin"/>
      </w:r>
      <w:r w:rsidR="00D97E6B">
        <w:instrText xml:space="preserve"> SEQ Figure \* ARABIC \s 1 </w:instrText>
      </w:r>
      <w:r w:rsidR="00D97E6B">
        <w:fldChar w:fldCharType="separate"/>
      </w:r>
      <w:r w:rsidR="009053C7">
        <w:rPr>
          <w:noProof/>
        </w:rPr>
        <w:t>5</w:t>
      </w:r>
      <w:r w:rsidR="00D97E6B">
        <w:rPr>
          <w:noProof/>
        </w:rPr>
        <w:fldChar w:fldCharType="end"/>
      </w:r>
      <w:r>
        <w:t xml:space="preserve"> A) the original graph, B) non-graph-theoretic nodes highlighted in red, C) strictly simplified network, D) non-strictly simplified network.</w:t>
      </w:r>
      <w:bookmarkEnd w:id="86"/>
    </w:p>
    <w:p w:rsidR="0089342D" w:rsidRDefault="0089342D" w:rsidP="00093C73"/>
    <w:p w:rsidR="00093C73" w:rsidRDefault="00093C73" w:rsidP="00093C73">
      <w:pPr>
        <w:pStyle w:val="Heading3"/>
      </w:pPr>
      <w:bookmarkStart w:id="87" w:name="_Toc466059485"/>
      <w:r>
        <w:t>Save street networks to disk</w:t>
      </w:r>
      <w:bookmarkEnd w:id="87"/>
    </w:p>
    <w:p w:rsidR="00093C73" w:rsidRDefault="00093C73" w:rsidP="00093C73">
      <w:r>
        <w:t>OSMnx can save the street network to disk as a GraphML file</w:t>
      </w:r>
      <w:r w:rsidR="003A4B0B">
        <w:t xml:space="preserve"> (an open, standard file format for representing graphs on disk)</w:t>
      </w:r>
      <w:r>
        <w:t xml:space="preserve"> to work with later in Gephi or </w:t>
      </w:r>
      <w:r w:rsidR="003A4B0B">
        <w:t>N</w:t>
      </w:r>
      <w:r>
        <w:t>etwor</w:t>
      </w:r>
      <w:r w:rsidR="00801D2F">
        <w:t>k</w:t>
      </w:r>
      <w:r w:rsidR="003A4B0B">
        <w:t>X</w:t>
      </w:r>
      <w:r w:rsidR="00801D2F">
        <w:t xml:space="preserve">. Or it can save the network </w:t>
      </w:r>
      <w:r>
        <w:t xml:space="preserve">as ESRI shapefiles </w:t>
      </w:r>
      <w:r w:rsidR="00801D2F">
        <w:t xml:space="preserve">of nodes and edges </w:t>
      </w:r>
      <w:r>
        <w:t>to work with in any GIS.</w:t>
      </w:r>
      <w:r w:rsidR="00801D2F">
        <w:t xml:space="preserve"> When saving as shapefiles, the network is simplified to an undirected representation; however, one-way directionality and origin/destination nodes are </w:t>
      </w:r>
      <w:r w:rsidR="00801D2F">
        <w:lastRenderedPageBreak/>
        <w:t>preserved as edge attributes.</w:t>
      </w:r>
      <w:r>
        <w:t xml:space="preserve"> OSMnx can also save street networks as </w:t>
      </w:r>
      <w:r w:rsidR="003A4B0B">
        <w:t>scalable vector graphics (</w:t>
      </w:r>
      <w:r>
        <w:t>SVG</w:t>
      </w:r>
      <w:r w:rsidR="003A4B0B">
        <w:t>)</w:t>
      </w:r>
      <w:r>
        <w:t xml:space="preserve"> files for design work in Adobe Illustrator</w:t>
      </w:r>
      <w:r w:rsidR="00542BDD">
        <w:t xml:space="preserve"> (Figure 5.6)</w:t>
      </w:r>
      <w:r>
        <w:t>.</w:t>
      </w:r>
    </w:p>
    <w:p w:rsidR="00542BDD" w:rsidRDefault="00F22D68" w:rsidP="00542BDD">
      <w:pPr>
        <w:pStyle w:val="Figure"/>
      </w:pPr>
      <w:r>
        <w:pict>
          <v:shape id="_x0000_i1030" type="#_x0000_t75" style="width:328.5pt;height:381.75pt">
            <v:imagedata r:id="rId34" o:title="fig06"/>
          </v:shape>
        </w:pict>
      </w:r>
    </w:p>
    <w:p w:rsidR="00542BDD" w:rsidRPr="00C86451" w:rsidRDefault="00542BDD" w:rsidP="00C86451">
      <w:pPr>
        <w:pStyle w:val="Caption"/>
      </w:pPr>
      <w:bookmarkStart w:id="88" w:name="_Toc466059330"/>
      <w:r w:rsidRPr="00C86451">
        <w:t xml:space="preserve">Figure </w:t>
      </w:r>
      <w:r w:rsidR="00D97E6B">
        <w:fldChar w:fldCharType="begin"/>
      </w:r>
      <w:r w:rsidR="00D97E6B">
        <w:instrText xml:space="preserve"> STYLEREF 1 \s </w:instrText>
      </w:r>
      <w:r w:rsidR="00D97E6B">
        <w:fldChar w:fldCharType="separate"/>
      </w:r>
      <w:r w:rsidR="009053C7">
        <w:rPr>
          <w:noProof/>
        </w:rPr>
        <w:t>5</w:t>
      </w:r>
      <w:r w:rsidR="00D97E6B">
        <w:rPr>
          <w:noProof/>
        </w:rPr>
        <w:fldChar w:fldCharType="end"/>
      </w:r>
      <w:r w:rsidR="00E87F58" w:rsidRPr="00C86451">
        <w:t>.</w:t>
      </w:r>
      <w:r w:rsidR="00D97E6B">
        <w:fldChar w:fldCharType="begin"/>
      </w:r>
      <w:r w:rsidR="00D97E6B">
        <w:instrText xml:space="preserve"> SEQ Figure \* ARABIC \s 1 </w:instrText>
      </w:r>
      <w:r w:rsidR="00D97E6B">
        <w:fldChar w:fldCharType="separate"/>
      </w:r>
      <w:r w:rsidR="009053C7">
        <w:rPr>
          <w:noProof/>
        </w:rPr>
        <w:t>6</w:t>
      </w:r>
      <w:r w:rsidR="00D97E6B">
        <w:rPr>
          <w:noProof/>
        </w:rPr>
        <w:fldChar w:fldCharType="end"/>
      </w:r>
      <w:r w:rsidRPr="00C86451">
        <w:t xml:space="preserve"> Street network for metropolitan New York from OSMnx saved and loaded in </w:t>
      </w:r>
      <w:r w:rsidR="003A4B0B">
        <w:t>Q</w:t>
      </w:r>
      <w:r w:rsidRPr="00C86451">
        <w:t>GIS as a</w:t>
      </w:r>
      <w:r w:rsidR="003A4B0B">
        <w:t>n ESRI</w:t>
      </w:r>
      <w:r w:rsidRPr="00C86451">
        <w:t xml:space="preserve"> shapefile </w:t>
      </w:r>
      <w:r w:rsidR="000B7370" w:rsidRPr="00C86451">
        <w:t xml:space="preserve">(above) </w:t>
      </w:r>
      <w:r w:rsidRPr="00C86451">
        <w:t>and in Adobe Illustrator as SVG</w:t>
      </w:r>
      <w:r w:rsidR="000B7370" w:rsidRPr="00C86451">
        <w:t xml:space="preserve"> (below)</w:t>
      </w:r>
      <w:r w:rsidRPr="00C86451">
        <w:t>.</w:t>
      </w:r>
      <w:bookmarkEnd w:id="88"/>
    </w:p>
    <w:p w:rsidR="00801D2F" w:rsidRDefault="00801D2F" w:rsidP="00093C73"/>
    <w:p w:rsidR="00093C73" w:rsidRDefault="00093C73" w:rsidP="00093C73">
      <w:pPr>
        <w:pStyle w:val="Heading3"/>
      </w:pPr>
      <w:bookmarkStart w:id="89" w:name="_Toc466059486"/>
      <w:r>
        <w:t>Analyze street networks</w:t>
      </w:r>
      <w:bookmarkEnd w:id="89"/>
    </w:p>
    <w:p w:rsidR="00135FF5" w:rsidRDefault="0005355B" w:rsidP="00093C73">
      <w:r>
        <w:t xml:space="preserve">OSMnx </w:t>
      </w:r>
      <w:r w:rsidR="00093C73">
        <w:t>easily analyze</w:t>
      </w:r>
      <w:r w:rsidR="00D4007B">
        <w:t>s</w:t>
      </w:r>
      <w:r w:rsidR="00093C73">
        <w:t xml:space="preserve"> networks and calculate</w:t>
      </w:r>
      <w:r w:rsidR="00D4007B">
        <w:t>s</w:t>
      </w:r>
      <w:r w:rsidR="00093C73">
        <w:t xml:space="preserve"> network statistics</w:t>
      </w:r>
      <w:r w:rsidR="00135FF5">
        <w:t>, including spatial metrics based on geographic area or weighted by distance</w:t>
      </w:r>
      <w:r w:rsidR="00D4007B">
        <w:t xml:space="preserve"> (Table 5.1)</w:t>
      </w:r>
      <w:r w:rsidR="00093C73">
        <w:t xml:space="preserve">. </w:t>
      </w:r>
      <w:r w:rsidR="00135FF5">
        <w:t xml:space="preserve">With a </w:t>
      </w:r>
      <w:r w:rsidR="00135FF5">
        <w:lastRenderedPageBreak/>
        <w:t>single command, OSMnx calculates the nodes’ average neighbor</w:t>
      </w:r>
      <w:r w:rsidR="004411E7">
        <w:t>hood</w:t>
      </w:r>
      <w:r w:rsidR="00135FF5">
        <w:t xml:space="preserve"> degrees (weighted and unweighted), betweenness centralities, closeness centralities, degree centralities, clustering coefficients (weighted and unweighted),</w:t>
      </w:r>
      <w:r w:rsidR="00ED5A93">
        <w:t xml:space="preserve"> pageranks</w:t>
      </w:r>
      <w:r w:rsidR="00135FF5">
        <w:t xml:space="preserve"> and the network’s average betweenness centrality, average closeness centrality, </w:t>
      </w:r>
      <w:r w:rsidR="00ED5A93">
        <w:t xml:space="preserve">average degree centrality, eccentricity, diameter, radius, </w:t>
      </w:r>
      <w:r w:rsidR="00135FF5">
        <w:t xml:space="preserve">center, </w:t>
      </w:r>
      <w:r w:rsidR="00ED5A93">
        <w:t xml:space="preserve">periphery, </w:t>
      </w:r>
      <w:r w:rsidR="00D4007B">
        <w:t xml:space="preserve">node connectivity, edge connectivity, </w:t>
      </w:r>
      <w:r w:rsidR="00135FF5">
        <w:t xml:space="preserve">average circuity, </w:t>
      </w:r>
      <w:r w:rsidR="00ED5A93">
        <w:t>linear edge density per square kilometer, total edge length, average edge length, average degree, number of edges, number of nodes, node density per square kilometer, maximum and minimum pagerank 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intersection types.</w:t>
      </w:r>
    </w:p>
    <w:tbl>
      <w:tblPr>
        <w:tblStyle w:val="TableGrid"/>
        <w:tblW w:w="9463" w:type="dxa"/>
        <w:tblLook w:val="04A0" w:firstRow="1" w:lastRow="0" w:firstColumn="1" w:lastColumn="0" w:noHBand="0" w:noVBand="1"/>
      </w:tblPr>
      <w:tblGrid>
        <w:gridCol w:w="3083"/>
        <w:gridCol w:w="6380"/>
      </w:tblGrid>
      <w:tr w:rsidR="008B50DE" w:rsidTr="008B50DE">
        <w:tc>
          <w:tcPr>
            <w:tcW w:w="3083" w:type="dxa"/>
          </w:tcPr>
          <w:p w:rsidR="008B50DE" w:rsidRDefault="008B50DE" w:rsidP="008B50DE">
            <w:pPr>
              <w:pStyle w:val="TableHeader"/>
            </w:pPr>
            <w:r>
              <w:t>Metric/statistic</w:t>
            </w:r>
          </w:p>
        </w:tc>
        <w:tc>
          <w:tcPr>
            <w:tcW w:w="6380" w:type="dxa"/>
          </w:tcPr>
          <w:p w:rsidR="008B50DE" w:rsidRPr="00ED5A93" w:rsidRDefault="0070108C" w:rsidP="008B50DE">
            <w:pPr>
              <w:pStyle w:val="TableHeader"/>
            </w:pPr>
            <w:r>
              <w:t>Definition</w:t>
            </w:r>
          </w:p>
        </w:tc>
      </w:tr>
      <w:tr w:rsidR="00ED5A93" w:rsidTr="008B50DE">
        <w:tc>
          <w:tcPr>
            <w:tcW w:w="3083" w:type="dxa"/>
          </w:tcPr>
          <w:p w:rsidR="00ED5A93" w:rsidRPr="004411E7" w:rsidRDefault="00ED5A93" w:rsidP="008B50DE">
            <w:pPr>
              <w:pStyle w:val="Tablebody"/>
              <w:rPr>
                <w:i/>
              </w:rPr>
            </w:pPr>
            <w:r w:rsidRPr="004411E7">
              <w:rPr>
                <w:i/>
              </w:rPr>
              <w:t>n</w:t>
            </w:r>
          </w:p>
        </w:tc>
        <w:tc>
          <w:tcPr>
            <w:tcW w:w="6380" w:type="dxa"/>
          </w:tcPr>
          <w:p w:rsidR="00ED5A93" w:rsidRDefault="00ED5A93" w:rsidP="008B50DE">
            <w:pPr>
              <w:pStyle w:val="Tablebody"/>
            </w:pPr>
            <w:r w:rsidRPr="00ED5A93">
              <w:t>number of nodes in the graph</w:t>
            </w:r>
          </w:p>
        </w:tc>
      </w:tr>
      <w:tr w:rsidR="00ED5A93" w:rsidTr="008B50DE">
        <w:tc>
          <w:tcPr>
            <w:tcW w:w="3083" w:type="dxa"/>
          </w:tcPr>
          <w:p w:rsidR="00ED5A93" w:rsidRPr="004411E7" w:rsidRDefault="00ED5A93" w:rsidP="008B50DE">
            <w:pPr>
              <w:pStyle w:val="Tablebody"/>
              <w:rPr>
                <w:i/>
              </w:rPr>
            </w:pPr>
            <w:r w:rsidRPr="004411E7">
              <w:rPr>
                <w:i/>
              </w:rPr>
              <w:t>m</w:t>
            </w:r>
          </w:p>
        </w:tc>
        <w:tc>
          <w:tcPr>
            <w:tcW w:w="6380" w:type="dxa"/>
          </w:tcPr>
          <w:p w:rsidR="00ED5A93" w:rsidRDefault="00ED5A93" w:rsidP="008B50DE">
            <w:pPr>
              <w:pStyle w:val="Tablebody"/>
            </w:pPr>
            <w:r w:rsidRPr="00ED5A93">
              <w:t>number of edges in the graph</w:t>
            </w:r>
          </w:p>
        </w:tc>
      </w:tr>
      <w:tr w:rsidR="00ED5A93" w:rsidTr="008B50DE">
        <w:tc>
          <w:tcPr>
            <w:tcW w:w="3083" w:type="dxa"/>
          </w:tcPr>
          <w:p w:rsidR="00ED5A93" w:rsidRDefault="008B50DE" w:rsidP="008B50DE">
            <w:pPr>
              <w:pStyle w:val="Tablebody"/>
            </w:pPr>
            <w:r>
              <w:t>average node degree</w:t>
            </w:r>
          </w:p>
        </w:tc>
        <w:tc>
          <w:tcPr>
            <w:tcW w:w="6380" w:type="dxa"/>
          </w:tcPr>
          <w:p w:rsidR="00ED5A93" w:rsidRPr="00ED5A93" w:rsidRDefault="008B50DE" w:rsidP="008B50DE">
            <w:pPr>
              <w:pStyle w:val="Tablebody"/>
            </w:pPr>
            <w:r>
              <w:t>mean number of edges incident to the nodes</w:t>
            </w:r>
          </w:p>
        </w:tc>
      </w:tr>
      <w:tr w:rsidR="008B50DE" w:rsidTr="008B50DE">
        <w:tc>
          <w:tcPr>
            <w:tcW w:w="3083" w:type="dxa"/>
          </w:tcPr>
          <w:p w:rsidR="008B50DE" w:rsidRDefault="008B50DE" w:rsidP="008B50DE">
            <w:pPr>
              <w:pStyle w:val="Tablebody"/>
            </w:pPr>
            <w:r>
              <w:t>average streets per intersection</w:t>
            </w:r>
          </w:p>
        </w:tc>
        <w:tc>
          <w:tcPr>
            <w:tcW w:w="6380" w:type="dxa"/>
          </w:tcPr>
          <w:p w:rsidR="008B50DE" w:rsidRDefault="008B50DE" w:rsidP="008B50DE">
            <w:pPr>
              <w:pStyle w:val="Tablebody"/>
            </w:pPr>
            <w:r>
              <w:t>mean number of</w:t>
            </w:r>
            <w:r w:rsidRPr="008B50DE">
              <w:t xml:space="preserve"> streets (edges in the undirected representation of the graph) </w:t>
            </w:r>
            <w:r>
              <w:t xml:space="preserve">that </w:t>
            </w:r>
            <w:r w:rsidRPr="008B50DE">
              <w:t xml:space="preserve">emanate from each </w:t>
            </w:r>
            <w:r>
              <w:t>intersection (node)</w:t>
            </w:r>
          </w:p>
        </w:tc>
      </w:tr>
      <w:tr w:rsidR="008B50DE" w:rsidTr="008B50DE">
        <w:tc>
          <w:tcPr>
            <w:tcW w:w="3083" w:type="dxa"/>
          </w:tcPr>
          <w:p w:rsidR="008B50DE" w:rsidRDefault="0070108C" w:rsidP="008B50DE">
            <w:pPr>
              <w:pStyle w:val="Tablebody"/>
            </w:pPr>
            <w:r>
              <w:t>counts of streets per intersection</w:t>
            </w:r>
          </w:p>
        </w:tc>
        <w:tc>
          <w:tcPr>
            <w:tcW w:w="6380" w:type="dxa"/>
          </w:tcPr>
          <w:p w:rsidR="008B50DE" w:rsidRDefault="0070108C" w:rsidP="008B50DE">
            <w:pPr>
              <w:pStyle w:val="Tablebody"/>
              <w:keepNext/>
            </w:pPr>
            <w:r>
              <w:t>a dictionary</w:t>
            </w:r>
            <w:r w:rsidRPr="0070108C">
              <w:t xml:space="preserve"> with keys </w:t>
            </w:r>
            <w:r w:rsidR="00BD71C1">
              <w:t>=</w:t>
            </w:r>
            <w:r>
              <w:t xml:space="preserve"> the</w:t>
            </w:r>
            <w:r w:rsidRPr="0070108C">
              <w:t xml:space="preserve"> number of streets emanating from the intersection, and values </w:t>
            </w:r>
            <w:r w:rsidR="00BD71C1">
              <w:t>=</w:t>
            </w:r>
            <w:r w:rsidRPr="0070108C">
              <w:t xml:space="preserve"> </w:t>
            </w:r>
            <w:r>
              <w:t xml:space="preserve">the </w:t>
            </w:r>
            <w:r w:rsidRPr="0070108C">
              <w:t xml:space="preserve">number of intersections with this </w:t>
            </w:r>
            <w:r>
              <w:t>number</w:t>
            </w:r>
          </w:p>
        </w:tc>
      </w:tr>
      <w:tr w:rsidR="0070108C" w:rsidTr="008B50DE">
        <w:tc>
          <w:tcPr>
            <w:tcW w:w="3083" w:type="dxa"/>
          </w:tcPr>
          <w:p w:rsidR="0070108C" w:rsidRDefault="0070108C" w:rsidP="008B50DE">
            <w:pPr>
              <w:pStyle w:val="Tablebody"/>
            </w:pPr>
            <w:r>
              <w:t>proportions of streets per intersection</w:t>
            </w:r>
          </w:p>
        </w:tc>
        <w:tc>
          <w:tcPr>
            <w:tcW w:w="6380" w:type="dxa"/>
          </w:tcPr>
          <w:p w:rsidR="0070108C" w:rsidRDefault="0070108C" w:rsidP="008B50DE">
            <w:pPr>
              <w:pStyle w:val="Tablebody"/>
              <w:keepNext/>
            </w:pPr>
            <w:r>
              <w:t xml:space="preserve">a </w:t>
            </w:r>
            <w:r w:rsidRPr="0070108C">
              <w:t>dict</w:t>
            </w:r>
            <w:r>
              <w:t>ionary</w:t>
            </w:r>
            <w:r w:rsidRPr="0070108C">
              <w:t xml:space="preserve">, same as </w:t>
            </w:r>
            <w:r>
              <w:t>above</w:t>
            </w:r>
            <w:r w:rsidRPr="0070108C">
              <w:t xml:space="preserve">, but </w:t>
            </w:r>
            <w:r w:rsidR="00D4007B">
              <w:t>represents</w:t>
            </w:r>
            <w:r w:rsidRPr="0070108C">
              <w:t xml:space="preserve"> a proportion of the total, rather than </w:t>
            </w:r>
            <w:r w:rsidR="00D4007B">
              <w:t xml:space="preserve">raw </w:t>
            </w:r>
            <w:r w:rsidRPr="0070108C">
              <w:t>counts</w:t>
            </w:r>
          </w:p>
        </w:tc>
      </w:tr>
      <w:tr w:rsidR="0070108C" w:rsidTr="008B50DE">
        <w:tc>
          <w:tcPr>
            <w:tcW w:w="3083" w:type="dxa"/>
          </w:tcPr>
          <w:p w:rsidR="0070108C" w:rsidRDefault="0070108C" w:rsidP="008B50DE">
            <w:pPr>
              <w:pStyle w:val="Tablebody"/>
            </w:pPr>
            <w:r>
              <w:t>total edge length</w:t>
            </w:r>
          </w:p>
        </w:tc>
        <w:tc>
          <w:tcPr>
            <w:tcW w:w="6380" w:type="dxa"/>
          </w:tcPr>
          <w:p w:rsidR="0070108C" w:rsidRDefault="0070108C" w:rsidP="008B50DE">
            <w:pPr>
              <w:pStyle w:val="Tablebody"/>
              <w:keepNext/>
            </w:pPr>
            <w:r w:rsidRPr="0070108C">
              <w:t>sum of all edge lengths in the graph, in meters</w:t>
            </w:r>
          </w:p>
        </w:tc>
      </w:tr>
      <w:tr w:rsidR="0070108C" w:rsidTr="008B50DE">
        <w:tc>
          <w:tcPr>
            <w:tcW w:w="3083" w:type="dxa"/>
          </w:tcPr>
          <w:p w:rsidR="0070108C" w:rsidRDefault="0070108C" w:rsidP="008B50DE">
            <w:pPr>
              <w:pStyle w:val="Tablebody"/>
            </w:pPr>
            <w:r>
              <w:t>average edge length</w:t>
            </w:r>
          </w:p>
        </w:tc>
        <w:tc>
          <w:tcPr>
            <w:tcW w:w="6380" w:type="dxa"/>
          </w:tcPr>
          <w:p w:rsidR="0070108C" w:rsidRPr="0070108C" w:rsidRDefault="0070108C" w:rsidP="008B50DE">
            <w:pPr>
              <w:pStyle w:val="Tablebody"/>
              <w:keepNext/>
            </w:pPr>
            <w:r w:rsidRPr="0070108C">
              <w:t>mean edge length in the graph, in meters</w:t>
            </w:r>
          </w:p>
        </w:tc>
      </w:tr>
      <w:tr w:rsidR="0070108C" w:rsidTr="008B50DE">
        <w:tc>
          <w:tcPr>
            <w:tcW w:w="3083" w:type="dxa"/>
          </w:tcPr>
          <w:p w:rsidR="0070108C" w:rsidRDefault="0070108C" w:rsidP="008B50DE">
            <w:pPr>
              <w:pStyle w:val="Tablebody"/>
            </w:pPr>
            <w:r>
              <w:t>total street length</w:t>
            </w:r>
          </w:p>
        </w:tc>
        <w:tc>
          <w:tcPr>
            <w:tcW w:w="6380" w:type="dxa"/>
          </w:tcPr>
          <w:p w:rsidR="0070108C" w:rsidRPr="0070108C" w:rsidRDefault="0070108C" w:rsidP="008B50DE">
            <w:pPr>
              <w:pStyle w:val="Tablebody"/>
              <w:keepNext/>
            </w:pPr>
            <w:r w:rsidRPr="0070108C">
              <w:t>sum of all edges in the undirected representation of the graph</w:t>
            </w:r>
          </w:p>
        </w:tc>
      </w:tr>
      <w:tr w:rsidR="0070108C" w:rsidTr="008B50DE">
        <w:tc>
          <w:tcPr>
            <w:tcW w:w="3083" w:type="dxa"/>
          </w:tcPr>
          <w:p w:rsidR="0070108C" w:rsidRDefault="0070108C" w:rsidP="008B50DE">
            <w:pPr>
              <w:pStyle w:val="Tablebody"/>
            </w:pPr>
            <w:r>
              <w:t>average street length</w:t>
            </w:r>
          </w:p>
        </w:tc>
        <w:tc>
          <w:tcPr>
            <w:tcW w:w="6380" w:type="dxa"/>
          </w:tcPr>
          <w:p w:rsidR="0070108C" w:rsidRPr="0070108C" w:rsidRDefault="0070108C" w:rsidP="008B50DE">
            <w:pPr>
              <w:pStyle w:val="Tablebody"/>
              <w:keepNext/>
            </w:pPr>
            <w:r w:rsidRPr="0070108C">
              <w:t>mean edge length in the undirected representation of the graph, in meters</w:t>
            </w:r>
          </w:p>
        </w:tc>
      </w:tr>
      <w:tr w:rsidR="0070108C" w:rsidTr="008B50DE">
        <w:tc>
          <w:tcPr>
            <w:tcW w:w="3083" w:type="dxa"/>
          </w:tcPr>
          <w:p w:rsidR="0070108C" w:rsidRDefault="00276AF7" w:rsidP="008B50DE">
            <w:pPr>
              <w:pStyle w:val="Tablebody"/>
            </w:pPr>
            <w:r>
              <w:t>count of street segments</w:t>
            </w:r>
          </w:p>
        </w:tc>
        <w:tc>
          <w:tcPr>
            <w:tcW w:w="6380" w:type="dxa"/>
          </w:tcPr>
          <w:p w:rsidR="0070108C" w:rsidRPr="0070108C" w:rsidRDefault="00276AF7" w:rsidP="008B50DE">
            <w:pPr>
              <w:pStyle w:val="Tablebody"/>
              <w:keepNext/>
            </w:pPr>
            <w:r w:rsidRPr="00276AF7">
              <w:t>number of edges in the undirected representation of the graph</w:t>
            </w:r>
          </w:p>
        </w:tc>
      </w:tr>
      <w:tr w:rsidR="00276AF7" w:rsidTr="008B50DE">
        <w:tc>
          <w:tcPr>
            <w:tcW w:w="3083" w:type="dxa"/>
          </w:tcPr>
          <w:p w:rsidR="00276AF7" w:rsidRDefault="004411E7" w:rsidP="008B50DE">
            <w:pPr>
              <w:pStyle w:val="Tablebody"/>
            </w:pPr>
            <w:r>
              <w:lastRenderedPageBreak/>
              <w:t>node density</w:t>
            </w:r>
          </w:p>
        </w:tc>
        <w:tc>
          <w:tcPr>
            <w:tcW w:w="6380" w:type="dxa"/>
          </w:tcPr>
          <w:p w:rsidR="00276AF7" w:rsidRPr="00276AF7" w:rsidRDefault="004411E7" w:rsidP="008B50DE">
            <w:pPr>
              <w:pStyle w:val="Tablebody"/>
              <w:keepNext/>
            </w:pPr>
            <w:r w:rsidRPr="004411E7">
              <w:rPr>
                <w:i/>
              </w:rPr>
              <w:t>n</w:t>
            </w:r>
            <w:r w:rsidRPr="004411E7">
              <w:t xml:space="preserve"> divided by area in square kilometers</w:t>
            </w:r>
          </w:p>
        </w:tc>
      </w:tr>
      <w:tr w:rsidR="004411E7" w:rsidTr="008B50DE">
        <w:tc>
          <w:tcPr>
            <w:tcW w:w="3083" w:type="dxa"/>
          </w:tcPr>
          <w:p w:rsidR="004411E7" w:rsidRDefault="004411E7" w:rsidP="008B50DE">
            <w:pPr>
              <w:pStyle w:val="Tablebody"/>
            </w:pPr>
            <w:r>
              <w:t>edge density</w:t>
            </w:r>
          </w:p>
        </w:tc>
        <w:tc>
          <w:tcPr>
            <w:tcW w:w="6380" w:type="dxa"/>
          </w:tcPr>
          <w:p w:rsidR="004411E7" w:rsidRPr="004411E7" w:rsidRDefault="004411E7" w:rsidP="008B50DE">
            <w:pPr>
              <w:pStyle w:val="Tablebody"/>
              <w:keepNext/>
              <w:rPr>
                <w:i/>
              </w:rPr>
            </w:pPr>
            <w:r>
              <w:t xml:space="preserve">total edge length </w:t>
            </w:r>
            <w:r w:rsidRPr="004411E7">
              <w:t>divided by area in square kilometers</w:t>
            </w:r>
          </w:p>
        </w:tc>
      </w:tr>
      <w:tr w:rsidR="004411E7" w:rsidTr="008B50DE">
        <w:tc>
          <w:tcPr>
            <w:tcW w:w="3083" w:type="dxa"/>
          </w:tcPr>
          <w:p w:rsidR="004411E7" w:rsidRDefault="004411E7" w:rsidP="008B50DE">
            <w:pPr>
              <w:pStyle w:val="Tablebody"/>
            </w:pPr>
            <w:r>
              <w:t>street density</w:t>
            </w:r>
          </w:p>
        </w:tc>
        <w:tc>
          <w:tcPr>
            <w:tcW w:w="6380" w:type="dxa"/>
          </w:tcPr>
          <w:p w:rsidR="004411E7" w:rsidRPr="004411E7" w:rsidRDefault="004411E7" w:rsidP="008B50DE">
            <w:pPr>
              <w:pStyle w:val="Tablebody"/>
              <w:keepNext/>
            </w:pPr>
            <w:r>
              <w:t xml:space="preserve">total street length </w:t>
            </w:r>
            <w:r w:rsidRPr="004411E7">
              <w:t>divided by area in square kilometers</w:t>
            </w:r>
          </w:p>
        </w:tc>
      </w:tr>
      <w:tr w:rsidR="004411E7" w:rsidTr="008B50DE">
        <w:tc>
          <w:tcPr>
            <w:tcW w:w="3083" w:type="dxa"/>
          </w:tcPr>
          <w:p w:rsidR="004411E7" w:rsidRDefault="004411E7" w:rsidP="008B50DE">
            <w:pPr>
              <w:pStyle w:val="Tablebody"/>
            </w:pPr>
            <w:r>
              <w:t>average circuity</w:t>
            </w:r>
          </w:p>
        </w:tc>
        <w:tc>
          <w:tcPr>
            <w:tcW w:w="6380" w:type="dxa"/>
          </w:tcPr>
          <w:p w:rsidR="004411E7" w:rsidRDefault="004411E7" w:rsidP="008B50DE">
            <w:pPr>
              <w:pStyle w:val="Tablebody"/>
              <w:keepNext/>
            </w:pPr>
            <w:r>
              <w:t xml:space="preserve">total edge length </w:t>
            </w:r>
            <w:r w:rsidRPr="004411E7">
              <w:t>divided by the sum of the great circ</w:t>
            </w:r>
            <w:r>
              <w:t>le distances between the nodes incident to each</w:t>
            </w:r>
            <w:r w:rsidRPr="004411E7">
              <w:t xml:space="preserve"> edge</w:t>
            </w:r>
          </w:p>
        </w:tc>
      </w:tr>
      <w:tr w:rsidR="004411E7" w:rsidTr="008B50DE">
        <w:tc>
          <w:tcPr>
            <w:tcW w:w="3083" w:type="dxa"/>
          </w:tcPr>
          <w:p w:rsidR="004411E7" w:rsidRDefault="004411E7" w:rsidP="008B50DE">
            <w:pPr>
              <w:pStyle w:val="Tablebody"/>
            </w:pPr>
            <w:r>
              <w:t>self-loop proportion</w:t>
            </w:r>
          </w:p>
        </w:tc>
        <w:tc>
          <w:tcPr>
            <w:tcW w:w="6380" w:type="dxa"/>
          </w:tcPr>
          <w:p w:rsidR="004411E7" w:rsidRDefault="004411E7" w:rsidP="008B50DE">
            <w:pPr>
              <w:pStyle w:val="Tablebody"/>
              <w:keepNext/>
            </w:pPr>
            <w:r w:rsidRPr="004411E7">
              <w:t>proportion of e</w:t>
            </w:r>
            <w:r>
              <w:t>dges that have a single incident node</w:t>
            </w:r>
            <w:r w:rsidRPr="004411E7">
              <w:t xml:space="preserve"> (i</w:t>
            </w:r>
            <w:r>
              <w:t>.</w:t>
            </w:r>
            <w:r w:rsidRPr="004411E7">
              <w:t>e</w:t>
            </w:r>
            <w:r>
              <w:t>.</w:t>
            </w:r>
            <w:r w:rsidRPr="004411E7">
              <w:t xml:space="preserve">, the edge links nodes </w:t>
            </w:r>
            <w:r w:rsidRPr="004411E7">
              <w:rPr>
                <w:i/>
              </w:rPr>
              <w:t>u</w:t>
            </w:r>
            <w:r w:rsidRPr="004411E7">
              <w:t xml:space="preserve"> and </w:t>
            </w:r>
            <w:r w:rsidRPr="004411E7">
              <w:rPr>
                <w:i/>
              </w:rPr>
              <w:t>v</w:t>
            </w:r>
            <w:r w:rsidRPr="004411E7">
              <w:t xml:space="preserve">, and </w:t>
            </w:r>
            <w:r w:rsidRPr="004411E7">
              <w:rPr>
                <w:i/>
              </w:rPr>
              <w:t>u</w:t>
            </w:r>
            <w:r w:rsidRPr="004411E7">
              <w:t>=</w:t>
            </w:r>
            <w:r w:rsidRPr="004411E7">
              <w:rPr>
                <w:i/>
              </w:rPr>
              <w:t>v</w:t>
            </w:r>
            <w:r w:rsidRPr="004411E7">
              <w:t>)</w:t>
            </w:r>
          </w:p>
        </w:tc>
      </w:tr>
      <w:tr w:rsidR="004411E7" w:rsidTr="008B50DE">
        <w:tc>
          <w:tcPr>
            <w:tcW w:w="3083" w:type="dxa"/>
          </w:tcPr>
          <w:p w:rsidR="004411E7" w:rsidRDefault="004411E7" w:rsidP="008B50DE">
            <w:pPr>
              <w:pStyle w:val="Tablebody"/>
            </w:pPr>
            <w:r>
              <w:t xml:space="preserve">average </w:t>
            </w:r>
            <w:r w:rsidR="00ED07F8">
              <w:t>neighborhood degree</w:t>
            </w:r>
          </w:p>
        </w:tc>
        <w:tc>
          <w:tcPr>
            <w:tcW w:w="6380" w:type="dxa"/>
          </w:tcPr>
          <w:p w:rsidR="004411E7" w:rsidRPr="004411E7" w:rsidRDefault="00ED07F8" w:rsidP="008B50DE">
            <w:pPr>
              <w:pStyle w:val="Tablebody"/>
              <w:keepNext/>
            </w:pPr>
            <w:r>
              <w:t>mean degree of the nodes in the neighborhood of each node</w:t>
            </w:r>
          </w:p>
        </w:tc>
      </w:tr>
      <w:tr w:rsidR="004411E7" w:rsidTr="008B50DE">
        <w:tc>
          <w:tcPr>
            <w:tcW w:w="3083" w:type="dxa"/>
          </w:tcPr>
          <w:p w:rsidR="004411E7" w:rsidRDefault="0069302F" w:rsidP="008B50DE">
            <w:pPr>
              <w:pStyle w:val="Tablebody"/>
            </w:pPr>
            <w:r>
              <w:t>average of the average neighborhood degree</w:t>
            </w:r>
          </w:p>
        </w:tc>
        <w:tc>
          <w:tcPr>
            <w:tcW w:w="6380" w:type="dxa"/>
          </w:tcPr>
          <w:p w:rsidR="004411E7" w:rsidRPr="004411E7" w:rsidRDefault="00ED07F8" w:rsidP="008B50DE">
            <w:pPr>
              <w:pStyle w:val="Tablebody"/>
              <w:keepNext/>
            </w:pPr>
            <w:r>
              <w:t>mean of all the average neighborhood degrees in the graph</w:t>
            </w:r>
          </w:p>
        </w:tc>
      </w:tr>
      <w:tr w:rsidR="00ED07F8" w:rsidTr="008B50DE">
        <w:tc>
          <w:tcPr>
            <w:tcW w:w="3083" w:type="dxa"/>
          </w:tcPr>
          <w:p w:rsidR="00ED07F8" w:rsidRDefault="00ED07F8" w:rsidP="00ED07F8">
            <w:pPr>
              <w:pStyle w:val="Tablebody"/>
            </w:pPr>
            <w:r>
              <w:t xml:space="preserve">average weighted </w:t>
            </w:r>
            <w:r w:rsidR="0069302F">
              <w:t>neighborhood degree</w:t>
            </w:r>
          </w:p>
        </w:tc>
        <w:tc>
          <w:tcPr>
            <w:tcW w:w="6380" w:type="dxa"/>
          </w:tcPr>
          <w:p w:rsidR="00ED07F8" w:rsidRPr="004411E7" w:rsidRDefault="00ED07F8" w:rsidP="00ED07F8">
            <w:pPr>
              <w:pStyle w:val="Tablebody"/>
              <w:keepNext/>
            </w:pPr>
            <w:r>
              <w:t>mean degree of the nodes in the neighborhood of each node, weighted by edge length</w:t>
            </w:r>
          </w:p>
        </w:tc>
      </w:tr>
      <w:tr w:rsidR="00ED07F8" w:rsidTr="008B50DE">
        <w:tc>
          <w:tcPr>
            <w:tcW w:w="3083" w:type="dxa"/>
          </w:tcPr>
          <w:p w:rsidR="00ED07F8" w:rsidRDefault="00ED07F8" w:rsidP="00ED07F8">
            <w:pPr>
              <w:pStyle w:val="Tablebody"/>
            </w:pPr>
            <w:r>
              <w:t xml:space="preserve">average of the average weighted </w:t>
            </w:r>
            <w:r w:rsidR="0069302F">
              <w:t>neighborhood degree</w:t>
            </w:r>
          </w:p>
        </w:tc>
        <w:tc>
          <w:tcPr>
            <w:tcW w:w="6380" w:type="dxa"/>
          </w:tcPr>
          <w:p w:rsidR="00ED07F8" w:rsidRPr="004411E7" w:rsidRDefault="00ED07F8" w:rsidP="00ED07F8">
            <w:pPr>
              <w:pStyle w:val="Tablebody"/>
              <w:keepNext/>
            </w:pPr>
            <w:r w:rsidRPr="00ED07F8">
              <w:t>mean of all the</w:t>
            </w:r>
            <w:r w:rsidR="0069302F">
              <w:t xml:space="preserve"> weighted</w:t>
            </w:r>
            <w:r w:rsidRPr="00ED07F8">
              <w:t xml:space="preserve"> average neighborhood degrees in the graph</w:t>
            </w:r>
          </w:p>
        </w:tc>
      </w:tr>
      <w:tr w:rsidR="00ED07F8" w:rsidTr="008B50DE">
        <w:tc>
          <w:tcPr>
            <w:tcW w:w="3083" w:type="dxa"/>
          </w:tcPr>
          <w:p w:rsidR="00ED07F8" w:rsidRDefault="00ED07F8" w:rsidP="00ED07F8">
            <w:pPr>
              <w:pStyle w:val="Tablebody"/>
            </w:pPr>
            <w:r>
              <w:t>degree centrality</w:t>
            </w:r>
          </w:p>
        </w:tc>
        <w:tc>
          <w:tcPr>
            <w:tcW w:w="6380" w:type="dxa"/>
          </w:tcPr>
          <w:p w:rsidR="00ED07F8" w:rsidRPr="004411E7" w:rsidRDefault="00ED07F8" w:rsidP="00ED07F8">
            <w:pPr>
              <w:pStyle w:val="Tablebody"/>
              <w:keepNext/>
            </w:pPr>
            <w:r>
              <w:t xml:space="preserve">the fraction of nodes that </w:t>
            </w:r>
            <w:r w:rsidR="0069302F">
              <w:t xml:space="preserve">each node </w:t>
            </w:r>
            <w:r>
              <w:t>is connected to</w:t>
            </w:r>
          </w:p>
        </w:tc>
      </w:tr>
      <w:tr w:rsidR="00ED07F8" w:rsidTr="008B50DE">
        <w:tc>
          <w:tcPr>
            <w:tcW w:w="3083" w:type="dxa"/>
          </w:tcPr>
          <w:p w:rsidR="00ED07F8" w:rsidRDefault="00ED07F8" w:rsidP="00ED07F8">
            <w:pPr>
              <w:pStyle w:val="Tablebody"/>
            </w:pPr>
            <w:r>
              <w:t>average degree centrality</w:t>
            </w:r>
          </w:p>
        </w:tc>
        <w:tc>
          <w:tcPr>
            <w:tcW w:w="6380" w:type="dxa"/>
          </w:tcPr>
          <w:p w:rsidR="00ED07F8" w:rsidRPr="004411E7" w:rsidRDefault="00ED07F8" w:rsidP="00ED07F8">
            <w:pPr>
              <w:pStyle w:val="Tablebody"/>
              <w:keepNext/>
            </w:pPr>
            <w:r>
              <w:t>mean of all the degree centralities in the graph</w:t>
            </w:r>
          </w:p>
        </w:tc>
      </w:tr>
      <w:tr w:rsidR="00ED07F8" w:rsidTr="008B50DE">
        <w:tc>
          <w:tcPr>
            <w:tcW w:w="3083" w:type="dxa"/>
          </w:tcPr>
          <w:p w:rsidR="00ED07F8" w:rsidRDefault="00ED07F8" w:rsidP="00ED07F8">
            <w:pPr>
              <w:pStyle w:val="Tablebody"/>
            </w:pPr>
            <w:r>
              <w:t>clustering coefficient</w:t>
            </w:r>
          </w:p>
        </w:tc>
        <w:tc>
          <w:tcPr>
            <w:tcW w:w="6380" w:type="dxa"/>
          </w:tcPr>
          <w:p w:rsidR="00ED07F8" w:rsidRPr="004411E7" w:rsidRDefault="0069302F" w:rsidP="00ED07F8">
            <w:pPr>
              <w:pStyle w:val="Tablebody"/>
              <w:keepNext/>
            </w:pPr>
            <w:r>
              <w:t>for each node, the extent to which nodes tend to cluster together</w:t>
            </w:r>
          </w:p>
        </w:tc>
      </w:tr>
      <w:tr w:rsidR="00ED07F8" w:rsidTr="008B50DE">
        <w:tc>
          <w:tcPr>
            <w:tcW w:w="3083" w:type="dxa"/>
          </w:tcPr>
          <w:p w:rsidR="00ED07F8" w:rsidRDefault="00ED07F8" w:rsidP="00ED07F8">
            <w:pPr>
              <w:pStyle w:val="Tablebody"/>
            </w:pPr>
            <w:r>
              <w:t>weighted clustering coefficient</w:t>
            </w:r>
          </w:p>
        </w:tc>
        <w:tc>
          <w:tcPr>
            <w:tcW w:w="6380" w:type="dxa"/>
          </w:tcPr>
          <w:p w:rsidR="00ED07F8" w:rsidRPr="004411E7" w:rsidRDefault="0069302F" w:rsidP="00ED07F8">
            <w:pPr>
              <w:pStyle w:val="Tablebody"/>
              <w:keepNext/>
            </w:pPr>
            <w:r w:rsidRPr="0069302F">
              <w:t>for each node, the extent to which nodes tend to cluster together</w:t>
            </w:r>
            <w:r>
              <w:t>, weighted by edge length</w:t>
            </w:r>
          </w:p>
        </w:tc>
      </w:tr>
      <w:tr w:rsidR="00ED07F8" w:rsidTr="008B50DE">
        <w:tc>
          <w:tcPr>
            <w:tcW w:w="3083" w:type="dxa"/>
          </w:tcPr>
          <w:p w:rsidR="00ED07F8" w:rsidRDefault="00ED07F8" w:rsidP="00ED07F8">
            <w:pPr>
              <w:pStyle w:val="Tablebody"/>
            </w:pPr>
            <w:r>
              <w:t>average weighted clustering coefficient</w:t>
            </w:r>
          </w:p>
        </w:tc>
        <w:tc>
          <w:tcPr>
            <w:tcW w:w="6380" w:type="dxa"/>
          </w:tcPr>
          <w:p w:rsidR="00ED07F8" w:rsidRPr="004411E7" w:rsidRDefault="0069302F" w:rsidP="00ED07F8">
            <w:pPr>
              <w:pStyle w:val="Tablebody"/>
              <w:keepNext/>
            </w:pPr>
            <w:r>
              <w:t>mean of the weighted clustering coefficients of all the nodes in the graph</w:t>
            </w:r>
          </w:p>
        </w:tc>
      </w:tr>
      <w:tr w:rsidR="00ED07F8" w:rsidTr="008B50DE">
        <w:tc>
          <w:tcPr>
            <w:tcW w:w="3083" w:type="dxa"/>
          </w:tcPr>
          <w:p w:rsidR="00ED07F8" w:rsidRDefault="00ED07F8" w:rsidP="00ED07F8">
            <w:pPr>
              <w:pStyle w:val="Tablebody"/>
            </w:pPr>
            <w:r>
              <w:t>pagerank</w:t>
            </w:r>
          </w:p>
        </w:tc>
        <w:tc>
          <w:tcPr>
            <w:tcW w:w="6380" w:type="dxa"/>
          </w:tcPr>
          <w:p w:rsidR="00ED07F8" w:rsidRPr="004411E7" w:rsidRDefault="00AB6B82" w:rsidP="00ED07F8">
            <w:pPr>
              <w:pStyle w:val="Tablebody"/>
              <w:keepNext/>
            </w:pPr>
            <w:r>
              <w:t>ranking of nodes based on structure of incoming edges (link analysis)</w:t>
            </w:r>
          </w:p>
        </w:tc>
      </w:tr>
      <w:tr w:rsidR="00ED07F8" w:rsidTr="008B50DE">
        <w:tc>
          <w:tcPr>
            <w:tcW w:w="3083" w:type="dxa"/>
          </w:tcPr>
          <w:p w:rsidR="00ED07F8" w:rsidRDefault="00ED07F8" w:rsidP="00ED07F8">
            <w:pPr>
              <w:pStyle w:val="Tablebody"/>
            </w:pPr>
            <w:r>
              <w:t>maximum pagerank</w:t>
            </w:r>
          </w:p>
        </w:tc>
        <w:tc>
          <w:tcPr>
            <w:tcW w:w="6380" w:type="dxa"/>
          </w:tcPr>
          <w:p w:rsidR="00ED07F8" w:rsidRPr="004411E7" w:rsidRDefault="00AB6B82" w:rsidP="00ED07F8">
            <w:pPr>
              <w:pStyle w:val="Tablebody"/>
              <w:keepNext/>
            </w:pPr>
            <w:r>
              <w:t>the highest pagerank value of any node in the graph</w:t>
            </w:r>
          </w:p>
        </w:tc>
      </w:tr>
      <w:tr w:rsidR="00ED07F8" w:rsidTr="008B50DE">
        <w:tc>
          <w:tcPr>
            <w:tcW w:w="3083" w:type="dxa"/>
          </w:tcPr>
          <w:p w:rsidR="00ED07F8" w:rsidRDefault="00ED07F8" w:rsidP="00ED07F8">
            <w:pPr>
              <w:pStyle w:val="Tablebody"/>
            </w:pPr>
            <w:r>
              <w:t>maximum pagerank node</w:t>
            </w:r>
          </w:p>
        </w:tc>
        <w:tc>
          <w:tcPr>
            <w:tcW w:w="6380" w:type="dxa"/>
          </w:tcPr>
          <w:p w:rsidR="00ED07F8" w:rsidRPr="004411E7" w:rsidRDefault="00AB6B82" w:rsidP="00ED07F8">
            <w:pPr>
              <w:pStyle w:val="Tablebody"/>
              <w:keepNext/>
            </w:pPr>
            <w:r>
              <w:t>the node with the maximum pagerank</w:t>
            </w:r>
          </w:p>
        </w:tc>
      </w:tr>
      <w:tr w:rsidR="00ED07F8" w:rsidTr="008B50DE">
        <w:tc>
          <w:tcPr>
            <w:tcW w:w="3083" w:type="dxa"/>
          </w:tcPr>
          <w:p w:rsidR="00ED07F8" w:rsidRDefault="00ED07F8" w:rsidP="00ED07F8">
            <w:pPr>
              <w:pStyle w:val="Tablebody"/>
            </w:pPr>
            <w:r>
              <w:t>minimum pagerank</w:t>
            </w:r>
          </w:p>
        </w:tc>
        <w:tc>
          <w:tcPr>
            <w:tcW w:w="6380" w:type="dxa"/>
          </w:tcPr>
          <w:p w:rsidR="00ED07F8" w:rsidRPr="004411E7" w:rsidRDefault="00AB6B82" w:rsidP="00ED07F8">
            <w:pPr>
              <w:pStyle w:val="Tablebody"/>
              <w:keepNext/>
            </w:pPr>
            <w:r>
              <w:t>the lowest pagerank value of any node in the graph</w:t>
            </w:r>
          </w:p>
        </w:tc>
      </w:tr>
      <w:tr w:rsidR="00ED07F8" w:rsidTr="008B50DE">
        <w:tc>
          <w:tcPr>
            <w:tcW w:w="3083" w:type="dxa"/>
          </w:tcPr>
          <w:p w:rsidR="00ED07F8" w:rsidRDefault="00ED07F8" w:rsidP="00ED07F8">
            <w:pPr>
              <w:pStyle w:val="Tablebody"/>
            </w:pPr>
            <w:r>
              <w:t>minimum pagerank node</w:t>
            </w:r>
          </w:p>
        </w:tc>
        <w:tc>
          <w:tcPr>
            <w:tcW w:w="6380" w:type="dxa"/>
          </w:tcPr>
          <w:p w:rsidR="00ED07F8" w:rsidRPr="004411E7" w:rsidRDefault="00AB6B82" w:rsidP="00ED07F8">
            <w:pPr>
              <w:pStyle w:val="Tablebody"/>
              <w:keepNext/>
            </w:pPr>
            <w:r>
              <w:t>the node with the minimum pagerank</w:t>
            </w:r>
          </w:p>
        </w:tc>
      </w:tr>
      <w:tr w:rsidR="00ED07F8" w:rsidTr="008B50DE">
        <w:tc>
          <w:tcPr>
            <w:tcW w:w="3083" w:type="dxa"/>
          </w:tcPr>
          <w:p w:rsidR="00ED07F8" w:rsidRDefault="00ED07F8" w:rsidP="00ED07F8">
            <w:pPr>
              <w:pStyle w:val="Tablebody"/>
            </w:pPr>
            <w:r>
              <w:t>node connectivity</w:t>
            </w:r>
          </w:p>
        </w:tc>
        <w:tc>
          <w:tcPr>
            <w:tcW w:w="6380" w:type="dxa"/>
          </w:tcPr>
          <w:p w:rsidR="00ED07F8" w:rsidRPr="004411E7" w:rsidRDefault="00AB6B82" w:rsidP="00ED07F8">
            <w:pPr>
              <w:pStyle w:val="Tablebody"/>
              <w:keepNext/>
            </w:pPr>
            <w:r>
              <w:t>the minimum number of nodes that must be removed to disconnect the graph</w:t>
            </w:r>
          </w:p>
        </w:tc>
      </w:tr>
      <w:tr w:rsidR="00ED07F8" w:rsidTr="008B50DE">
        <w:tc>
          <w:tcPr>
            <w:tcW w:w="3083" w:type="dxa"/>
          </w:tcPr>
          <w:p w:rsidR="00ED07F8" w:rsidRDefault="00ED07F8" w:rsidP="00ED07F8">
            <w:pPr>
              <w:pStyle w:val="Tablebody"/>
            </w:pPr>
            <w:r>
              <w:t>edge connectivity</w:t>
            </w:r>
          </w:p>
        </w:tc>
        <w:tc>
          <w:tcPr>
            <w:tcW w:w="6380" w:type="dxa"/>
          </w:tcPr>
          <w:p w:rsidR="00ED07F8" w:rsidRPr="004411E7" w:rsidRDefault="00AB6B82" w:rsidP="00ED07F8">
            <w:pPr>
              <w:pStyle w:val="Tablebody"/>
              <w:keepNext/>
            </w:pPr>
            <w:r>
              <w:t>the minimum number of edges that must be removed to disconnect the graph</w:t>
            </w:r>
          </w:p>
        </w:tc>
      </w:tr>
      <w:tr w:rsidR="00ED07F8" w:rsidTr="008B50DE">
        <w:tc>
          <w:tcPr>
            <w:tcW w:w="3083" w:type="dxa"/>
          </w:tcPr>
          <w:p w:rsidR="00ED07F8" w:rsidRDefault="00ED07F8" w:rsidP="00ED07F8">
            <w:pPr>
              <w:pStyle w:val="Tablebody"/>
            </w:pPr>
            <w:r>
              <w:t>eccentricity</w:t>
            </w:r>
          </w:p>
        </w:tc>
        <w:tc>
          <w:tcPr>
            <w:tcW w:w="6380" w:type="dxa"/>
          </w:tcPr>
          <w:p w:rsidR="00ED07F8" w:rsidRPr="004411E7" w:rsidRDefault="00AB6B82" w:rsidP="00ED07F8">
            <w:pPr>
              <w:pStyle w:val="Tablebody"/>
              <w:keepNext/>
            </w:pPr>
            <w:r>
              <w:t>for each node, the maximum distance from it to all other nodes, weighted by length</w:t>
            </w:r>
          </w:p>
        </w:tc>
      </w:tr>
      <w:tr w:rsidR="00ED07F8" w:rsidTr="008B50DE">
        <w:tc>
          <w:tcPr>
            <w:tcW w:w="3083" w:type="dxa"/>
          </w:tcPr>
          <w:p w:rsidR="00ED07F8" w:rsidRDefault="00ED07F8" w:rsidP="00ED07F8">
            <w:pPr>
              <w:pStyle w:val="Tablebody"/>
            </w:pPr>
            <w:r>
              <w:t>diameter</w:t>
            </w:r>
          </w:p>
        </w:tc>
        <w:tc>
          <w:tcPr>
            <w:tcW w:w="6380" w:type="dxa"/>
          </w:tcPr>
          <w:p w:rsidR="00ED07F8" w:rsidRPr="004411E7" w:rsidRDefault="00AB6B82" w:rsidP="00ED07F8">
            <w:pPr>
              <w:pStyle w:val="Tablebody"/>
              <w:keepNext/>
            </w:pPr>
            <w:r>
              <w:t>the maximum eccentricity of any node in the graph</w:t>
            </w:r>
          </w:p>
        </w:tc>
      </w:tr>
      <w:tr w:rsidR="00ED07F8" w:rsidTr="008B50DE">
        <w:tc>
          <w:tcPr>
            <w:tcW w:w="3083" w:type="dxa"/>
          </w:tcPr>
          <w:p w:rsidR="00ED07F8" w:rsidRDefault="00ED07F8" w:rsidP="00ED07F8">
            <w:pPr>
              <w:pStyle w:val="Tablebody"/>
            </w:pPr>
            <w:r>
              <w:t>radius</w:t>
            </w:r>
          </w:p>
        </w:tc>
        <w:tc>
          <w:tcPr>
            <w:tcW w:w="6380" w:type="dxa"/>
          </w:tcPr>
          <w:p w:rsidR="00ED07F8" w:rsidRPr="004411E7" w:rsidRDefault="00AB6B82" w:rsidP="00ED07F8">
            <w:pPr>
              <w:pStyle w:val="Tablebody"/>
              <w:keepNext/>
            </w:pPr>
            <w:r>
              <w:t>the minimum eccentricity of any node in the graph</w:t>
            </w:r>
          </w:p>
        </w:tc>
      </w:tr>
      <w:tr w:rsidR="00ED07F8" w:rsidTr="008B50DE">
        <w:tc>
          <w:tcPr>
            <w:tcW w:w="3083" w:type="dxa"/>
          </w:tcPr>
          <w:p w:rsidR="00ED07F8" w:rsidRDefault="00ED07F8" w:rsidP="00ED07F8">
            <w:pPr>
              <w:pStyle w:val="Tablebody"/>
            </w:pPr>
            <w:r>
              <w:t>center</w:t>
            </w:r>
          </w:p>
        </w:tc>
        <w:tc>
          <w:tcPr>
            <w:tcW w:w="6380" w:type="dxa"/>
          </w:tcPr>
          <w:p w:rsidR="00ED07F8" w:rsidRPr="004411E7" w:rsidRDefault="00AB6B82" w:rsidP="00ED07F8">
            <w:pPr>
              <w:pStyle w:val="Tablebody"/>
              <w:keepNext/>
            </w:pPr>
            <w:r>
              <w:t>the set of all nodes whose eccentricity equals the radius</w:t>
            </w:r>
          </w:p>
        </w:tc>
      </w:tr>
      <w:tr w:rsidR="00AB6B82" w:rsidTr="008B50DE">
        <w:tc>
          <w:tcPr>
            <w:tcW w:w="3083" w:type="dxa"/>
          </w:tcPr>
          <w:p w:rsidR="00AB6B82" w:rsidRDefault="00AB6B82" w:rsidP="00AB6B82">
            <w:pPr>
              <w:pStyle w:val="Tablebody"/>
            </w:pPr>
            <w:r>
              <w:t>periphery</w:t>
            </w:r>
          </w:p>
        </w:tc>
        <w:tc>
          <w:tcPr>
            <w:tcW w:w="6380" w:type="dxa"/>
          </w:tcPr>
          <w:p w:rsidR="00AB6B82" w:rsidRPr="004411E7" w:rsidRDefault="00AB6B82" w:rsidP="00AB6B82">
            <w:pPr>
              <w:pStyle w:val="Tablebody"/>
              <w:keepNext/>
            </w:pPr>
            <w:r>
              <w:t>the set of all nodes whose eccentricity equals the diameter</w:t>
            </w:r>
          </w:p>
        </w:tc>
      </w:tr>
      <w:tr w:rsidR="00AB6B82" w:rsidTr="008B50DE">
        <w:tc>
          <w:tcPr>
            <w:tcW w:w="3083" w:type="dxa"/>
          </w:tcPr>
          <w:p w:rsidR="00AB6B82" w:rsidRDefault="00AB6B82" w:rsidP="00AB6B82">
            <w:pPr>
              <w:pStyle w:val="Tablebody"/>
            </w:pPr>
            <w:r>
              <w:t>closeness centrality</w:t>
            </w:r>
          </w:p>
        </w:tc>
        <w:tc>
          <w:tcPr>
            <w:tcW w:w="6380" w:type="dxa"/>
          </w:tcPr>
          <w:p w:rsidR="00AB6B82" w:rsidRPr="004411E7" w:rsidRDefault="00D53826" w:rsidP="00AB6B82">
            <w:pPr>
              <w:pStyle w:val="Tablebody"/>
              <w:keepNext/>
            </w:pPr>
            <w:r>
              <w:t>for each node, the reciprocal of the sum of the distance from the node to all other nodes in the graph, weighted by length</w:t>
            </w:r>
          </w:p>
        </w:tc>
      </w:tr>
      <w:tr w:rsidR="00AB6B82" w:rsidTr="008B50DE">
        <w:tc>
          <w:tcPr>
            <w:tcW w:w="3083" w:type="dxa"/>
          </w:tcPr>
          <w:p w:rsidR="00AB6B82" w:rsidRDefault="00AB6B82" w:rsidP="00AB6B82">
            <w:pPr>
              <w:pStyle w:val="Tablebody"/>
            </w:pPr>
            <w:r>
              <w:t>average closeness centrality</w:t>
            </w:r>
          </w:p>
        </w:tc>
        <w:tc>
          <w:tcPr>
            <w:tcW w:w="6380" w:type="dxa"/>
          </w:tcPr>
          <w:p w:rsidR="00AB6B82" w:rsidRPr="004411E7" w:rsidRDefault="00D53826" w:rsidP="00AB6B82">
            <w:pPr>
              <w:pStyle w:val="Tablebody"/>
              <w:keepNext/>
            </w:pPr>
            <w:r>
              <w:t>mean of all the closeness centralities of all the nodes in the graph</w:t>
            </w:r>
          </w:p>
        </w:tc>
      </w:tr>
      <w:tr w:rsidR="00AB6B82" w:rsidTr="008B50DE">
        <w:tc>
          <w:tcPr>
            <w:tcW w:w="3083" w:type="dxa"/>
          </w:tcPr>
          <w:p w:rsidR="00AB6B82" w:rsidRDefault="00AB6B82" w:rsidP="00AB6B82">
            <w:pPr>
              <w:pStyle w:val="Tablebody"/>
            </w:pPr>
            <w:r>
              <w:t>betweenness centrality</w:t>
            </w:r>
          </w:p>
        </w:tc>
        <w:tc>
          <w:tcPr>
            <w:tcW w:w="6380" w:type="dxa"/>
          </w:tcPr>
          <w:p w:rsidR="00AB6B82" w:rsidRPr="004411E7" w:rsidRDefault="00D53826" w:rsidP="00AB6B82">
            <w:pPr>
              <w:pStyle w:val="Tablebody"/>
              <w:keepNext/>
            </w:pPr>
            <w:r>
              <w:t>for each node, the sum of the fraction of all</w:t>
            </w:r>
            <w:r w:rsidRPr="00D53826">
              <w:t xml:space="preserve"> shortest paths that pass</w:t>
            </w:r>
            <w:r>
              <w:t xml:space="preserve"> through the node</w:t>
            </w:r>
          </w:p>
        </w:tc>
      </w:tr>
      <w:tr w:rsidR="00AB6B82" w:rsidTr="008B50DE">
        <w:tc>
          <w:tcPr>
            <w:tcW w:w="3083" w:type="dxa"/>
          </w:tcPr>
          <w:p w:rsidR="00AB6B82" w:rsidRDefault="00AB6B82" w:rsidP="00AB6B82">
            <w:pPr>
              <w:pStyle w:val="Tablebody"/>
            </w:pPr>
            <w:r>
              <w:t>average betweenness centrality</w:t>
            </w:r>
          </w:p>
        </w:tc>
        <w:tc>
          <w:tcPr>
            <w:tcW w:w="6380" w:type="dxa"/>
          </w:tcPr>
          <w:p w:rsidR="00AB6B82" w:rsidRPr="004411E7" w:rsidRDefault="00D53826" w:rsidP="00AB6B82">
            <w:pPr>
              <w:pStyle w:val="Tablebody"/>
              <w:keepNext/>
            </w:pPr>
            <w:r>
              <w:t>mean of all the betweenness centralities of all the nodes in the graph</w:t>
            </w:r>
          </w:p>
        </w:tc>
      </w:tr>
    </w:tbl>
    <w:p w:rsidR="00ED5A93" w:rsidRDefault="008B50DE" w:rsidP="00C86451">
      <w:pPr>
        <w:pStyle w:val="Caption"/>
      </w:pPr>
      <w:bookmarkStart w:id="90" w:name="_Toc466059302"/>
      <w:r>
        <w:t xml:space="preserve">Table </w:t>
      </w:r>
      <w:r w:rsidR="00D97E6B">
        <w:fldChar w:fldCharType="begin"/>
      </w:r>
      <w:r w:rsidR="00D97E6B">
        <w:instrText xml:space="preserve"> STYLEREF 1 \s </w:instrText>
      </w:r>
      <w:r w:rsidR="00D97E6B">
        <w:fldChar w:fldCharType="separate"/>
      </w:r>
      <w:r w:rsidR="003A4B0B">
        <w:rPr>
          <w:noProof/>
        </w:rPr>
        <w:t>5</w:t>
      </w:r>
      <w:r w:rsidR="00D97E6B">
        <w:rPr>
          <w:noProof/>
        </w:rPr>
        <w:fldChar w:fldCharType="end"/>
      </w:r>
      <w:r w:rsidR="003A4B0B">
        <w:t>.</w:t>
      </w:r>
      <w:r w:rsidR="00D97E6B">
        <w:fldChar w:fldCharType="begin"/>
      </w:r>
      <w:r w:rsidR="00D97E6B">
        <w:instrText xml:space="preserve"> SEQ Table \* ARABIC \s 1 </w:instrText>
      </w:r>
      <w:r w:rsidR="00D97E6B">
        <w:fldChar w:fldCharType="separate"/>
      </w:r>
      <w:r w:rsidR="003A4B0B">
        <w:rPr>
          <w:noProof/>
        </w:rPr>
        <w:t>1</w:t>
      </w:r>
      <w:r w:rsidR="00D97E6B">
        <w:rPr>
          <w:noProof/>
        </w:rPr>
        <w:fldChar w:fldCharType="end"/>
      </w:r>
      <w:r>
        <w:t xml:space="preserve"> Network metrics and statistics automatically calculated by OSMnx.</w:t>
      </w:r>
      <w:bookmarkEnd w:id="90"/>
    </w:p>
    <w:p w:rsidR="00093C73" w:rsidRDefault="0005355B" w:rsidP="00093C73">
      <w:r>
        <w:lastRenderedPageBreak/>
        <w:t>One</w:t>
      </w:r>
      <w:r w:rsidR="00093C73">
        <w:t xml:space="preserve"> can also calculate and plot shortest-path routes between points, taking one-way streets into account</w:t>
      </w:r>
      <w:r w:rsidR="00E87F58">
        <w:t xml:space="preserve"> (Figure 5.7)</w:t>
      </w:r>
      <w:r w:rsidR="00093C73">
        <w:t>. OSMnx can visualize street segments by length to provide a sense of where a city</w:t>
      </w:r>
      <w:r w:rsidR="00E05270">
        <w:t>’</w:t>
      </w:r>
      <w:r w:rsidR="00093C73">
        <w:t xml:space="preserve">s longest and shortest blocks are distributed. OSMnx can </w:t>
      </w:r>
      <w:r w:rsidR="00BD71C1">
        <w:t>similarly</w:t>
      </w:r>
      <w:r w:rsidR="00093C73">
        <w:t xml:space="preserve"> visualize one-way vs two-way edges to provide a sense of where a city</w:t>
      </w:r>
      <w:r w:rsidR="00E05270">
        <w:t>’</w:t>
      </w:r>
      <w:r w:rsidR="00093C73">
        <w:t xml:space="preserve">s one-way streets and divided roads are distributed. </w:t>
      </w:r>
      <w:r>
        <w:t>One</w:t>
      </w:r>
      <w:r w:rsidR="00093C73">
        <w:t xml:space="preserve"> can also quickly visualize </w:t>
      </w:r>
      <w:r w:rsidR="00BD71C1">
        <w:t>the spatial distribution of</w:t>
      </w:r>
      <w:r w:rsidR="00093C73">
        <w:t xml:space="preserve"> cul-de-sacs (or intersections of any type) in a city to get a sense of these points of low network connectivity</w:t>
      </w:r>
      <w:r w:rsidR="00E87F58">
        <w:t xml:space="preserve"> (Figure 5.8)</w:t>
      </w:r>
      <w:r w:rsidR="00093C73">
        <w:t>. Allan Jacobs</w:t>
      </w:r>
      <w:r>
        <w:t xml:space="preserve"> (1995)</w:t>
      </w:r>
      <w:r w:rsidR="00093C73">
        <w:t xml:space="preserve"> famously compared several cities</w:t>
      </w:r>
      <w:r w:rsidR="00E05270">
        <w:t>’</w:t>
      </w:r>
      <w:r w:rsidR="00093C73">
        <w:t xml:space="preserve"> urban forms through figure-ground diagrams of </w:t>
      </w:r>
      <w:r w:rsidR="00BD71C1">
        <w:t>one</w:t>
      </w:r>
      <w:r w:rsidR="00093C73">
        <w:t xml:space="preserve"> square mile of each</w:t>
      </w:r>
      <w:r w:rsidR="00E05270">
        <w:t>’</w:t>
      </w:r>
      <w:r w:rsidR="00093C73">
        <w:t>s street network in his book Great Streets. We can re-create this automatically and computationally with OSMnx</w:t>
      </w:r>
      <w:r w:rsidR="00E87F58">
        <w:t xml:space="preserve"> (Figure 5.9)</w:t>
      </w:r>
      <w:r w:rsidR="00093C73">
        <w:t>. These Jacobsesque figure-ground diagrams are created co</w:t>
      </w:r>
      <w:r>
        <w:t>mpletely with OSMnx and its network plotting</w:t>
      </w:r>
      <w:r w:rsidR="00093C73">
        <w:t xml:space="preserve"> function.</w:t>
      </w:r>
    </w:p>
    <w:p w:rsidR="00E87F58" w:rsidRDefault="00F22D68" w:rsidP="00E87F58">
      <w:pPr>
        <w:pStyle w:val="Figure"/>
      </w:pPr>
      <w:r>
        <w:lastRenderedPageBreak/>
        <w:pict>
          <v:shape id="_x0000_i1031" type="#_x0000_t75" style="width:328.5pt;height:261pt">
            <v:imagedata r:id="rId35" o:title="fig07"/>
          </v:shape>
        </w:pict>
      </w:r>
    </w:p>
    <w:p w:rsidR="00E87F58" w:rsidRDefault="00E87F58" w:rsidP="00C86451">
      <w:pPr>
        <w:pStyle w:val="Caption"/>
      </w:pPr>
      <w:bookmarkStart w:id="91" w:name="_Toc466059331"/>
      <w:r>
        <w:t xml:space="preserve">Figure </w:t>
      </w:r>
      <w:r w:rsidR="00D97E6B">
        <w:fldChar w:fldCharType="begin"/>
      </w:r>
      <w:r w:rsidR="00D97E6B">
        <w:instrText xml:space="preserve"> STYLEREF 1 \s </w:instrText>
      </w:r>
      <w:r w:rsidR="00D97E6B">
        <w:fldChar w:fldCharType="separate"/>
      </w:r>
      <w:r w:rsidR="009053C7">
        <w:rPr>
          <w:noProof/>
        </w:rPr>
        <w:t>5</w:t>
      </w:r>
      <w:r w:rsidR="00D97E6B">
        <w:rPr>
          <w:noProof/>
        </w:rPr>
        <w:fldChar w:fldCharType="end"/>
      </w:r>
      <w:r>
        <w:t>.</w:t>
      </w:r>
      <w:r w:rsidR="00D97E6B">
        <w:fldChar w:fldCharType="begin"/>
      </w:r>
      <w:r w:rsidR="00D97E6B">
        <w:instrText xml:space="preserve"> SEQ Figure \* ARABIC \s 1 </w:instrText>
      </w:r>
      <w:r w:rsidR="00D97E6B">
        <w:fldChar w:fldCharType="separate"/>
      </w:r>
      <w:r w:rsidR="009053C7">
        <w:rPr>
          <w:noProof/>
        </w:rPr>
        <w:t>7</w:t>
      </w:r>
      <w:r w:rsidR="00D97E6B">
        <w:rPr>
          <w:noProof/>
        </w:rPr>
        <w:fldChar w:fldCharType="end"/>
      </w:r>
      <w:r>
        <w:t xml:space="preserve"> OSMnx calculates the shortest network path between two points, accounting for one-way routes, and plots it.</w:t>
      </w:r>
      <w:bookmarkEnd w:id="91"/>
    </w:p>
    <w:p w:rsidR="00E87F58" w:rsidRDefault="00E87F58" w:rsidP="00E87F58"/>
    <w:p w:rsidR="00E87F58" w:rsidRDefault="00F22D68" w:rsidP="00E87F58">
      <w:pPr>
        <w:pStyle w:val="Figure"/>
      </w:pPr>
      <w:r>
        <w:pict>
          <v:shape id="_x0000_i1032" type="#_x0000_t75" style="width:311.25pt;height:215.25pt">
            <v:imagedata r:id="rId36" o:title="fig08"/>
          </v:shape>
        </w:pict>
      </w:r>
    </w:p>
    <w:p w:rsidR="00E87F58" w:rsidRDefault="00E87F58" w:rsidP="00C86451">
      <w:pPr>
        <w:pStyle w:val="Caption"/>
      </w:pPr>
      <w:bookmarkStart w:id="92" w:name="_Toc466059332"/>
      <w:r>
        <w:t xml:space="preserve">Figure </w:t>
      </w:r>
      <w:r w:rsidR="00D97E6B">
        <w:fldChar w:fldCharType="begin"/>
      </w:r>
      <w:r w:rsidR="00D97E6B">
        <w:instrText xml:space="preserve"> STYLEREF 1 \s </w:instrText>
      </w:r>
      <w:r w:rsidR="00D97E6B">
        <w:fldChar w:fldCharType="separate"/>
      </w:r>
      <w:r w:rsidR="009053C7">
        <w:rPr>
          <w:noProof/>
        </w:rPr>
        <w:t>5</w:t>
      </w:r>
      <w:r w:rsidR="00D97E6B">
        <w:rPr>
          <w:noProof/>
        </w:rPr>
        <w:fldChar w:fldCharType="end"/>
      </w:r>
      <w:r>
        <w:t>.</w:t>
      </w:r>
      <w:r w:rsidR="00D97E6B">
        <w:fldChar w:fldCharType="begin"/>
      </w:r>
      <w:r w:rsidR="00D97E6B">
        <w:instrText xml:space="preserve"> SEQ Figure \* ARABIC \s 1 </w:instrText>
      </w:r>
      <w:r w:rsidR="00D97E6B">
        <w:fldChar w:fldCharType="separate"/>
      </w:r>
      <w:r w:rsidR="009053C7">
        <w:rPr>
          <w:noProof/>
        </w:rPr>
        <w:t>8</w:t>
      </w:r>
      <w:r w:rsidR="00D97E6B">
        <w:rPr>
          <w:noProof/>
        </w:rPr>
        <w:fldChar w:fldCharType="end"/>
      </w:r>
      <w:r>
        <w:t xml:space="preserve"> OSMnx visualizes the spatial distribution of cul-de-sacs in Piedmont, California.</w:t>
      </w:r>
      <w:bookmarkEnd w:id="92"/>
    </w:p>
    <w:p w:rsidR="00E87F58" w:rsidRDefault="00F22D68" w:rsidP="00E87F58">
      <w:pPr>
        <w:pStyle w:val="Figure"/>
      </w:pPr>
      <w:r>
        <w:lastRenderedPageBreak/>
        <w:pict>
          <v:shape id="_x0000_i1033" type="#_x0000_t75" style="width:348.75pt;height:368.25pt">
            <v:imagedata r:id="rId37" o:title="fig09"/>
          </v:shape>
        </w:pict>
      </w:r>
    </w:p>
    <w:p w:rsidR="00E87F58" w:rsidRDefault="00E87F58" w:rsidP="00C86451">
      <w:pPr>
        <w:pStyle w:val="Caption"/>
      </w:pPr>
      <w:bookmarkStart w:id="93" w:name="_Toc466059333"/>
      <w:r>
        <w:t xml:space="preserve">Figure </w:t>
      </w:r>
      <w:r w:rsidR="00D97E6B">
        <w:fldChar w:fldCharType="begin"/>
      </w:r>
      <w:r w:rsidR="00D97E6B">
        <w:instrText xml:space="preserve"> STYLEREF 1 \s </w:instrText>
      </w:r>
      <w:r w:rsidR="00D97E6B">
        <w:fldChar w:fldCharType="separate"/>
      </w:r>
      <w:r w:rsidR="009053C7">
        <w:rPr>
          <w:noProof/>
        </w:rPr>
        <w:t>5</w:t>
      </w:r>
      <w:r w:rsidR="00D97E6B">
        <w:rPr>
          <w:noProof/>
        </w:rPr>
        <w:fldChar w:fldCharType="end"/>
      </w:r>
      <w:r>
        <w:t>.</w:t>
      </w:r>
      <w:r w:rsidR="00D97E6B">
        <w:fldChar w:fldCharType="begin"/>
      </w:r>
      <w:r w:rsidR="00D97E6B">
        <w:instrText xml:space="preserve"> SEQ Figure \* ARABIC \s 1 </w:instrText>
      </w:r>
      <w:r w:rsidR="00D97E6B">
        <w:fldChar w:fldCharType="separate"/>
      </w:r>
      <w:r w:rsidR="009053C7">
        <w:rPr>
          <w:noProof/>
        </w:rPr>
        <w:t>9</w:t>
      </w:r>
      <w:r w:rsidR="00D97E6B">
        <w:rPr>
          <w:noProof/>
        </w:rPr>
        <w:fldChar w:fldCharType="end"/>
      </w:r>
      <w:r>
        <w:t xml:space="preserve"> One square mile of each city, created and plotted automatically by OSMnx in the style of Allan Jacobs (1995).</w:t>
      </w:r>
      <w:bookmarkEnd w:id="93"/>
    </w:p>
    <w:p w:rsidR="00E87F58" w:rsidRDefault="00E87F58" w:rsidP="00E87F58"/>
    <w:p w:rsidR="00093C73" w:rsidRDefault="00093C73" w:rsidP="00093C73">
      <w:pPr>
        <w:pStyle w:val="Heading3"/>
      </w:pPr>
      <w:bookmarkStart w:id="94" w:name="_Toc466059487"/>
      <w:r>
        <w:t>Summary</w:t>
      </w:r>
      <w:bookmarkEnd w:id="94"/>
    </w:p>
    <w:p w:rsidR="00093C73" w:rsidRDefault="00FB433F" w:rsidP="00093C73">
      <w:r>
        <w:t xml:space="preserve">To summarize, </w:t>
      </w:r>
      <w:r w:rsidR="00093C73">
        <w:t xml:space="preserve">OSMnx </w:t>
      </w:r>
      <w:r w:rsidR="00294466">
        <w:t>allows researchers and planners to</w:t>
      </w:r>
      <w:r w:rsidR="00093C73">
        <w:t xml:space="preserve"> download spatial geometries and construct, project, visualize, and analyze complex street networks. It allows </w:t>
      </w:r>
      <w:r w:rsidR="00294466">
        <w:t>one</w:t>
      </w:r>
      <w:r w:rsidR="00093C73">
        <w:t xml:space="preserve"> to automate the collection and computational analysis of street networks for powerful and consistent research, transportation engineering, and urban design. OSMnx is built on top of </w:t>
      </w:r>
      <w:r w:rsidR="00294466">
        <w:t>NetworkX</w:t>
      </w:r>
      <w:r w:rsidR="00093C73">
        <w:t xml:space="preserve">, matplotlib, and geopandas for rich network analytic </w:t>
      </w:r>
      <w:r w:rsidR="00093C73">
        <w:lastRenderedPageBreak/>
        <w:t>capabilities, beautiful and simple visualiza</w:t>
      </w:r>
      <w:r w:rsidR="00294466">
        <w:t>tions, and fast spatial queries with r-tree indexing. The following two sections demonstrate its functionality with two simple case studies.</w:t>
      </w:r>
    </w:p>
    <w:p w:rsidR="00093C73" w:rsidRDefault="00093C73" w:rsidP="00093C73"/>
    <w:p w:rsidR="00093C73" w:rsidRDefault="00093C73" w:rsidP="00093C73">
      <w:pPr>
        <w:pStyle w:val="Heading2"/>
      </w:pPr>
      <w:bookmarkStart w:id="95" w:name="_Toc466059488"/>
      <w:r>
        <w:t>Case study</w:t>
      </w:r>
      <w:r w:rsidR="00D3477F">
        <w:t xml:space="preserve"> 1: Ten European Cities</w:t>
      </w:r>
      <w:bookmarkEnd w:id="95"/>
    </w:p>
    <w:p w:rsidR="00D3477F" w:rsidRDefault="00D3477F" w:rsidP="00D3477F"/>
    <w:p w:rsidR="00D3477F" w:rsidRDefault="00D3477F" w:rsidP="00093C73">
      <w:pPr>
        <w:pStyle w:val="Heading2"/>
      </w:pPr>
      <w:bookmarkStart w:id="96" w:name="_Toc466059489"/>
      <w:r>
        <w:t>Case study 2: Every City in California</w:t>
      </w:r>
      <w:bookmarkEnd w:id="96"/>
    </w:p>
    <w:p w:rsidR="00093C73" w:rsidRDefault="00093C73" w:rsidP="00093C73"/>
    <w:p w:rsidR="00093C73" w:rsidRDefault="003A4B0B" w:rsidP="00093C73">
      <w:pPr>
        <w:pStyle w:val="Heading2"/>
      </w:pPr>
      <w:bookmarkStart w:id="97" w:name="_Toc466059490"/>
      <w:r>
        <w:t>Discussion</w:t>
      </w:r>
      <w:bookmarkEnd w:id="97"/>
    </w:p>
    <w:p w:rsidR="00093C73" w:rsidRDefault="00FB433F" w:rsidP="00135FF5">
      <w:r>
        <w:t>Street network analysis in the urban planning literature suffers from challenges</w:t>
      </w:r>
      <w:r w:rsidR="00135FF5" w:rsidRPr="00135FF5">
        <w:t xml:space="preserve"> of usability, planarity, reproducibility, and sample sizes</w:t>
      </w:r>
      <w:r>
        <w:t>.</w:t>
      </w:r>
      <w:r w:rsidR="00135FF5" w:rsidRPr="00135FF5">
        <w:t xml:space="preserve"> </w:t>
      </w:r>
      <w:r>
        <w:t>This study</w:t>
      </w:r>
      <w:r w:rsidR="00135FF5" w:rsidRPr="00135FF5">
        <w:t xml:space="preserve"> created a tool</w:t>
      </w:r>
      <w:r>
        <w:t>, OSMnx,</w:t>
      </w:r>
      <w:r w:rsidR="00135FF5" w:rsidRPr="00135FF5">
        <w:t xml:space="preserve"> to make the collection of data and creation and analysis of street networks simple, consistent, and automatable.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w:t>
      </w:r>
      <w:r w:rsidR="00135FF5" w:rsidRPr="00135FF5">
        <w:lastRenderedPageBreak/>
        <w:t>statistics. These metrics and statistics include both those common in urban design and transportation studies, as well as metrics that measure the complexity of the network.</w:t>
      </w:r>
    </w:p>
    <w:p w:rsidR="00135FF5" w:rsidRDefault="00135FF5" w:rsidP="00135FF5"/>
    <w:p w:rsidR="00135FF5" w:rsidRDefault="00135FF5" w:rsidP="00135FF5">
      <w:pPr>
        <w:pStyle w:val="Heading2"/>
      </w:pPr>
      <w:bookmarkStart w:id="98" w:name="_Toc466059491"/>
      <w:r>
        <w:t>References</w:t>
      </w:r>
      <w:bookmarkEnd w:id="98"/>
    </w:p>
    <w:p w:rsidR="00135FF5" w:rsidRDefault="00135FF5" w:rsidP="00135FF5"/>
    <w:p w:rsidR="00135FF5" w:rsidRDefault="00135FF5" w:rsidP="00135FF5"/>
    <w:p w:rsidR="00093C73" w:rsidRDefault="00093C73">
      <w:pPr>
        <w:spacing w:after="160" w:line="259" w:lineRule="auto"/>
        <w:ind w:firstLine="0"/>
        <w:rPr>
          <w:b/>
          <w:sz w:val="40"/>
          <w:szCs w:val="40"/>
          <w:highlight w:val="lightGray"/>
        </w:rPr>
      </w:pPr>
      <w:r>
        <w:rPr>
          <w:highlight w:val="lightGray"/>
        </w:rP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99" w:name="_Toc466059492"/>
      <w:r>
        <w:t>Multi-scale analysis of urban street networks</w:t>
      </w:r>
      <w:bookmarkEnd w:id="99"/>
    </w:p>
    <w:p w:rsidR="00950CF5" w:rsidRDefault="00950CF5">
      <w:pPr>
        <w:spacing w:after="160" w:line="259" w:lineRule="auto"/>
        <w:ind w:firstLine="0"/>
        <w:rPr>
          <w:b/>
        </w:rPr>
      </w:pPr>
      <w:r>
        <w:br w:type="page"/>
      </w:r>
    </w:p>
    <w:p w:rsidR="00AD62C8" w:rsidRDefault="00AD62C8" w:rsidP="00AD62C8">
      <w:pPr>
        <w:pStyle w:val="Heading2"/>
      </w:pPr>
      <w:bookmarkStart w:id="100" w:name="_Toc466059493"/>
      <w:r>
        <w:lastRenderedPageBreak/>
        <w:t>Abstract</w:t>
      </w:r>
      <w:bookmarkEnd w:id="100"/>
    </w:p>
    <w:p w:rsidR="00095193" w:rsidRDefault="00095193" w:rsidP="00095193"/>
    <w:p w:rsidR="00AD62C8" w:rsidRDefault="00AD62C8" w:rsidP="00AD62C8">
      <w:pPr>
        <w:pStyle w:val="Heading2"/>
      </w:pPr>
      <w:bookmarkStart w:id="101" w:name="_Toc466059494"/>
      <w:r>
        <w:t>Introduction</w:t>
      </w:r>
      <w:bookmarkEnd w:id="101"/>
    </w:p>
    <w:p w:rsidR="00095193" w:rsidRDefault="00095193" w:rsidP="00095193"/>
    <w:p w:rsidR="00AD62C8" w:rsidRDefault="00AD62C8" w:rsidP="00AD62C8">
      <w:pPr>
        <w:pStyle w:val="Heading2"/>
      </w:pPr>
      <w:bookmarkStart w:id="102" w:name="_Toc466059495"/>
      <w:r>
        <w:t>Methods</w:t>
      </w:r>
      <w:bookmarkEnd w:id="102"/>
    </w:p>
    <w:p w:rsidR="00095193" w:rsidRDefault="00095193" w:rsidP="00095193"/>
    <w:p w:rsidR="00095193" w:rsidRDefault="00095193" w:rsidP="00AD62C8">
      <w:pPr>
        <w:pStyle w:val="Heading2"/>
      </w:pPr>
      <w:bookmarkStart w:id="103" w:name="_Toc466059496"/>
      <w:r>
        <w:t>Findings</w:t>
      </w:r>
      <w:bookmarkEnd w:id="103"/>
    </w:p>
    <w:p w:rsidR="00095193" w:rsidRDefault="00095193" w:rsidP="00095193"/>
    <w:p w:rsidR="00095193" w:rsidRDefault="00095193" w:rsidP="00AD62C8">
      <w:pPr>
        <w:pStyle w:val="Heading2"/>
      </w:pPr>
      <w:bookmarkStart w:id="104" w:name="_Toc466059497"/>
      <w:r>
        <w:t>Discussion</w:t>
      </w:r>
      <w:bookmarkEnd w:id="104"/>
    </w:p>
    <w:p w:rsidR="00095193" w:rsidRDefault="00095193" w:rsidP="00095193"/>
    <w:p w:rsidR="00095193" w:rsidRDefault="00095193" w:rsidP="00AD62C8">
      <w:pPr>
        <w:pStyle w:val="Heading2"/>
      </w:pPr>
      <w:bookmarkStart w:id="105" w:name="_Toc466059498"/>
      <w:r>
        <w:t>Conclusion</w:t>
      </w:r>
      <w:bookmarkEnd w:id="105"/>
    </w:p>
    <w:p w:rsidR="00095193" w:rsidRPr="00AD62C8" w:rsidRDefault="00095193" w:rsidP="00095193"/>
    <w:p w:rsidR="00093C73" w:rsidRDefault="00093C73">
      <w:pPr>
        <w:spacing w:after="160" w:line="259" w:lineRule="auto"/>
        <w:ind w:firstLine="0"/>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106" w:name="_Toc466059499"/>
      <w:r>
        <w:t>Conclusion</w:t>
      </w:r>
      <w:bookmarkEnd w:id="106"/>
    </w:p>
    <w:p w:rsidR="00950CF5" w:rsidRDefault="00950CF5">
      <w:pPr>
        <w:spacing w:after="160" w:line="259" w:lineRule="auto"/>
        <w:ind w:firstLine="0"/>
        <w:rPr>
          <w:b/>
        </w:rPr>
      </w:pPr>
      <w:r>
        <w:br w:type="page"/>
      </w:r>
    </w:p>
    <w:p w:rsidR="005757A1" w:rsidRDefault="005757A1" w:rsidP="005757A1">
      <w:pPr>
        <w:pStyle w:val="Heading2"/>
      </w:pPr>
      <w:bookmarkStart w:id="107" w:name="_Toc466059500"/>
      <w:r>
        <w:lastRenderedPageBreak/>
        <w:t>Summary of Key Findings</w:t>
      </w:r>
      <w:bookmarkEnd w:id="107"/>
    </w:p>
    <w:p w:rsidR="00E70F52" w:rsidRDefault="00E70F52" w:rsidP="00E70F52"/>
    <w:p w:rsidR="00E70F52" w:rsidRDefault="005757A1" w:rsidP="005757A1">
      <w:pPr>
        <w:pStyle w:val="Heading2"/>
      </w:pPr>
      <w:bookmarkStart w:id="108" w:name="_Toc466059501"/>
      <w:r>
        <w:t>Contribution</w:t>
      </w:r>
      <w:r w:rsidR="00E70F52">
        <w:t>s</w:t>
      </w:r>
      <w:bookmarkEnd w:id="108"/>
    </w:p>
    <w:p w:rsidR="005757A1" w:rsidRDefault="00E70F52" w:rsidP="00E70F52">
      <w:pPr>
        <w:pStyle w:val="Heading3"/>
      </w:pPr>
      <w:bookmarkStart w:id="109" w:name="_Toc466059502"/>
      <w:r>
        <w:t>Contribution</w:t>
      </w:r>
      <w:r w:rsidR="005757A1">
        <w:t xml:space="preserve"> to the Literature</w:t>
      </w:r>
      <w:bookmarkEnd w:id="109"/>
    </w:p>
    <w:p w:rsidR="00E70F52" w:rsidRPr="00E70F52" w:rsidRDefault="00E70F52" w:rsidP="00E70F52"/>
    <w:p w:rsidR="00E70F52" w:rsidRDefault="00E70F52" w:rsidP="00E70F52">
      <w:pPr>
        <w:pStyle w:val="Heading3"/>
      </w:pPr>
      <w:bookmarkStart w:id="110" w:name="_Toc466059503"/>
      <w:r>
        <w:t>Contribution to Planning Practice</w:t>
      </w:r>
      <w:bookmarkEnd w:id="110"/>
    </w:p>
    <w:p w:rsidR="00E70F52" w:rsidRPr="00E70F52" w:rsidRDefault="00E70F52" w:rsidP="00E70F52"/>
    <w:p w:rsidR="005757A1" w:rsidRDefault="005757A1" w:rsidP="005757A1">
      <w:pPr>
        <w:pStyle w:val="Heading2"/>
      </w:pPr>
      <w:bookmarkStart w:id="111" w:name="_Toc466059504"/>
      <w:r>
        <w:t>Future Research</w:t>
      </w:r>
      <w:bookmarkEnd w:id="111"/>
    </w:p>
    <w:p w:rsidR="005757A1" w:rsidRDefault="005757A1" w:rsidP="005757A1"/>
    <w:p w:rsidR="00D63890" w:rsidRDefault="00D63890">
      <w:pPr>
        <w:spacing w:after="160" w:line="259" w:lineRule="auto"/>
        <w:ind w:firstLine="0"/>
      </w:pPr>
      <w:r>
        <w:br w:type="page"/>
      </w:r>
    </w:p>
    <w:p w:rsidR="00D63890" w:rsidRPr="005757A1" w:rsidRDefault="00D63890" w:rsidP="00D63890">
      <w:pPr>
        <w:pStyle w:val="Pre-Heading1"/>
      </w:pPr>
      <w:bookmarkStart w:id="112" w:name="_Toc466059505"/>
      <w:r>
        <w:lastRenderedPageBreak/>
        <w:t>Bibliography</w:t>
      </w:r>
      <w:bookmarkEnd w:id="112"/>
    </w:p>
    <w:sectPr w:rsidR="00D63890" w:rsidRPr="005757A1">
      <w:headerReference w:type="default" r:id="rId38"/>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7E6B" w:rsidRDefault="00D97E6B" w:rsidP="00C33948">
      <w:r>
        <w:separator/>
      </w:r>
    </w:p>
  </w:endnote>
  <w:endnote w:type="continuationSeparator" w:id="0">
    <w:p w:rsidR="00D97E6B" w:rsidRDefault="00D97E6B" w:rsidP="00C3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MU Serif">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80446"/>
      <w:docPartObj>
        <w:docPartGallery w:val="Page Numbers (Bottom of Page)"/>
        <w:docPartUnique/>
      </w:docPartObj>
    </w:sdtPr>
    <w:sdtEndPr/>
    <w:sdtContent>
      <w:p w:rsidR="00741F55" w:rsidRPr="00F46A56" w:rsidRDefault="00741F55" w:rsidP="00F46A56">
        <w:pPr>
          <w:pStyle w:val="HeaderFooter"/>
        </w:pPr>
        <w:r w:rsidRPr="00F46A56">
          <w:rPr>
            <w:rStyle w:val="HeaderFooterChar"/>
          </w:rPr>
          <w:fldChar w:fldCharType="begin"/>
        </w:r>
        <w:r w:rsidRPr="00F46A56">
          <w:rPr>
            <w:rStyle w:val="HeaderFooterChar"/>
          </w:rPr>
          <w:instrText xml:space="preserve"> PAGE   \* MERGEFORMAT </w:instrText>
        </w:r>
        <w:r w:rsidRPr="00F46A56">
          <w:rPr>
            <w:rStyle w:val="HeaderFooterChar"/>
          </w:rPr>
          <w:fldChar w:fldCharType="separate"/>
        </w:r>
        <w:r w:rsidR="00F22D68">
          <w:rPr>
            <w:rStyle w:val="HeaderFooterChar"/>
            <w:noProof/>
          </w:rPr>
          <w:t>21</w:t>
        </w:r>
        <w:r w:rsidRPr="00F46A56">
          <w:rPr>
            <w:rStyle w:val="HeaderFooterCha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7E6B" w:rsidRDefault="00D97E6B" w:rsidP="00C33948">
      <w:r>
        <w:separator/>
      </w:r>
    </w:p>
  </w:footnote>
  <w:footnote w:type="continuationSeparator" w:id="0">
    <w:p w:rsidR="00D97E6B" w:rsidRDefault="00D97E6B" w:rsidP="00C33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1F55" w:rsidRPr="008013E4" w:rsidRDefault="00741F55" w:rsidP="00F46A56">
    <w:pPr>
      <w:pStyle w:val="HeaderFooter"/>
    </w:pPr>
    <w:r w:rsidRPr="008013E4">
      <w:tab/>
    </w:r>
    <w:r w:rsidRPr="008013E4">
      <w:tab/>
      <w:t>Bo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D4392"/>
    <w:multiLevelType w:val="hybridMultilevel"/>
    <w:tmpl w:val="1292B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CD47E0"/>
    <w:multiLevelType w:val="multilevel"/>
    <w:tmpl w:val="7BFE2E1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7" w15:restartNumberingAfterBreak="0">
    <w:nsid w:val="7B51318B"/>
    <w:multiLevelType w:val="hybridMultilevel"/>
    <w:tmpl w:val="E24E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3"/>
  </w:num>
  <w:num w:numId="4">
    <w:abstractNumId w:val="5"/>
  </w:num>
  <w:num w:numId="5">
    <w:abstractNumId w:val="6"/>
  </w:num>
  <w:num w:numId="6">
    <w:abstractNumId w:val="4"/>
  </w:num>
  <w:num w:numId="7">
    <w:abstractNumId w:val="0"/>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D80"/>
    <w:rsid w:val="00024CD5"/>
    <w:rsid w:val="00033DBC"/>
    <w:rsid w:val="00035182"/>
    <w:rsid w:val="0003573D"/>
    <w:rsid w:val="0005355B"/>
    <w:rsid w:val="00085018"/>
    <w:rsid w:val="00085836"/>
    <w:rsid w:val="00087060"/>
    <w:rsid w:val="00093C73"/>
    <w:rsid w:val="00095193"/>
    <w:rsid w:val="000B7370"/>
    <w:rsid w:val="000D5238"/>
    <w:rsid w:val="000E136D"/>
    <w:rsid w:val="000F4B21"/>
    <w:rsid w:val="000F75EC"/>
    <w:rsid w:val="001009A1"/>
    <w:rsid w:val="00135FF5"/>
    <w:rsid w:val="001503CA"/>
    <w:rsid w:val="00165137"/>
    <w:rsid w:val="00187161"/>
    <w:rsid w:val="001A008E"/>
    <w:rsid w:val="001B4F36"/>
    <w:rsid w:val="001C696E"/>
    <w:rsid w:val="001D5687"/>
    <w:rsid w:val="001F0059"/>
    <w:rsid w:val="002020A8"/>
    <w:rsid w:val="0021042B"/>
    <w:rsid w:val="00233A05"/>
    <w:rsid w:val="002363C5"/>
    <w:rsid w:val="00241558"/>
    <w:rsid w:val="0024235F"/>
    <w:rsid w:val="00242F9A"/>
    <w:rsid w:val="002522B7"/>
    <w:rsid w:val="00276AF7"/>
    <w:rsid w:val="00283E52"/>
    <w:rsid w:val="00294466"/>
    <w:rsid w:val="00294AE1"/>
    <w:rsid w:val="002A4A5F"/>
    <w:rsid w:val="002A7FF5"/>
    <w:rsid w:val="002B579F"/>
    <w:rsid w:val="002D05E9"/>
    <w:rsid w:val="003009EE"/>
    <w:rsid w:val="00333691"/>
    <w:rsid w:val="0035190B"/>
    <w:rsid w:val="00362FA5"/>
    <w:rsid w:val="00377AC8"/>
    <w:rsid w:val="00382011"/>
    <w:rsid w:val="003952CA"/>
    <w:rsid w:val="003A4B0B"/>
    <w:rsid w:val="003B7DD5"/>
    <w:rsid w:val="003F295D"/>
    <w:rsid w:val="00404674"/>
    <w:rsid w:val="00423FEE"/>
    <w:rsid w:val="00433DC8"/>
    <w:rsid w:val="00435CE5"/>
    <w:rsid w:val="004375D4"/>
    <w:rsid w:val="004411E7"/>
    <w:rsid w:val="00463D0F"/>
    <w:rsid w:val="004710F8"/>
    <w:rsid w:val="00493473"/>
    <w:rsid w:val="004A4137"/>
    <w:rsid w:val="004B2C04"/>
    <w:rsid w:val="004B49D7"/>
    <w:rsid w:val="00512E31"/>
    <w:rsid w:val="00535E5E"/>
    <w:rsid w:val="00542BDD"/>
    <w:rsid w:val="005538FD"/>
    <w:rsid w:val="00557B0F"/>
    <w:rsid w:val="00567C2D"/>
    <w:rsid w:val="005757A1"/>
    <w:rsid w:val="00582838"/>
    <w:rsid w:val="005A07A3"/>
    <w:rsid w:val="005A238D"/>
    <w:rsid w:val="005C32DE"/>
    <w:rsid w:val="005D0D95"/>
    <w:rsid w:val="005D21EF"/>
    <w:rsid w:val="005E2120"/>
    <w:rsid w:val="005F1F08"/>
    <w:rsid w:val="0060359B"/>
    <w:rsid w:val="006115C9"/>
    <w:rsid w:val="00626234"/>
    <w:rsid w:val="0062747D"/>
    <w:rsid w:val="0064522A"/>
    <w:rsid w:val="006504E8"/>
    <w:rsid w:val="00652173"/>
    <w:rsid w:val="00672172"/>
    <w:rsid w:val="0069189B"/>
    <w:rsid w:val="0069302F"/>
    <w:rsid w:val="006A04EC"/>
    <w:rsid w:val="006E2FB7"/>
    <w:rsid w:val="0070055A"/>
    <w:rsid w:val="0070108C"/>
    <w:rsid w:val="007057D3"/>
    <w:rsid w:val="007073CC"/>
    <w:rsid w:val="007146FE"/>
    <w:rsid w:val="007160BB"/>
    <w:rsid w:val="00727934"/>
    <w:rsid w:val="00731FF1"/>
    <w:rsid w:val="0073454E"/>
    <w:rsid w:val="00741F55"/>
    <w:rsid w:val="007439F1"/>
    <w:rsid w:val="00750CE0"/>
    <w:rsid w:val="00760292"/>
    <w:rsid w:val="00786758"/>
    <w:rsid w:val="007A4D8B"/>
    <w:rsid w:val="007A63FF"/>
    <w:rsid w:val="007C1593"/>
    <w:rsid w:val="007D42E0"/>
    <w:rsid w:val="007E3F96"/>
    <w:rsid w:val="008013E4"/>
    <w:rsid w:val="00801D2F"/>
    <w:rsid w:val="00821B49"/>
    <w:rsid w:val="00824F15"/>
    <w:rsid w:val="00826129"/>
    <w:rsid w:val="00861500"/>
    <w:rsid w:val="0087401C"/>
    <w:rsid w:val="00876248"/>
    <w:rsid w:val="00877E09"/>
    <w:rsid w:val="00883138"/>
    <w:rsid w:val="0088641C"/>
    <w:rsid w:val="0089342D"/>
    <w:rsid w:val="008B11B8"/>
    <w:rsid w:val="008B50A6"/>
    <w:rsid w:val="008B50DE"/>
    <w:rsid w:val="008E77FE"/>
    <w:rsid w:val="009053C7"/>
    <w:rsid w:val="0091041B"/>
    <w:rsid w:val="009110E0"/>
    <w:rsid w:val="0094489A"/>
    <w:rsid w:val="00950CF5"/>
    <w:rsid w:val="00961C51"/>
    <w:rsid w:val="009C68D3"/>
    <w:rsid w:val="009F7FC0"/>
    <w:rsid w:val="00A35F81"/>
    <w:rsid w:val="00A41E2D"/>
    <w:rsid w:val="00A63191"/>
    <w:rsid w:val="00A871E1"/>
    <w:rsid w:val="00A90028"/>
    <w:rsid w:val="00AA2653"/>
    <w:rsid w:val="00AB6B82"/>
    <w:rsid w:val="00AC6B07"/>
    <w:rsid w:val="00AD46FD"/>
    <w:rsid w:val="00AD62C8"/>
    <w:rsid w:val="00B00006"/>
    <w:rsid w:val="00B332EF"/>
    <w:rsid w:val="00B40D8F"/>
    <w:rsid w:val="00B475CF"/>
    <w:rsid w:val="00B51C41"/>
    <w:rsid w:val="00B55A1E"/>
    <w:rsid w:val="00B56E1D"/>
    <w:rsid w:val="00B6094E"/>
    <w:rsid w:val="00B657D3"/>
    <w:rsid w:val="00B7287F"/>
    <w:rsid w:val="00B758C9"/>
    <w:rsid w:val="00B963A8"/>
    <w:rsid w:val="00BA009C"/>
    <w:rsid w:val="00BA282E"/>
    <w:rsid w:val="00BA7FA0"/>
    <w:rsid w:val="00BB06CD"/>
    <w:rsid w:val="00BB0BC6"/>
    <w:rsid w:val="00BB7BF7"/>
    <w:rsid w:val="00BD71C1"/>
    <w:rsid w:val="00BF0349"/>
    <w:rsid w:val="00BF04A9"/>
    <w:rsid w:val="00BF2185"/>
    <w:rsid w:val="00BF4840"/>
    <w:rsid w:val="00C029B0"/>
    <w:rsid w:val="00C03163"/>
    <w:rsid w:val="00C101C8"/>
    <w:rsid w:val="00C33948"/>
    <w:rsid w:val="00C40A58"/>
    <w:rsid w:val="00C53F9A"/>
    <w:rsid w:val="00C731BD"/>
    <w:rsid w:val="00C80EBA"/>
    <w:rsid w:val="00C86451"/>
    <w:rsid w:val="00C9145F"/>
    <w:rsid w:val="00C92B7E"/>
    <w:rsid w:val="00C96F78"/>
    <w:rsid w:val="00CC5F3B"/>
    <w:rsid w:val="00CE02A8"/>
    <w:rsid w:val="00CE72DD"/>
    <w:rsid w:val="00CF0E52"/>
    <w:rsid w:val="00D01D44"/>
    <w:rsid w:val="00D3477F"/>
    <w:rsid w:val="00D361DF"/>
    <w:rsid w:val="00D4007B"/>
    <w:rsid w:val="00D53826"/>
    <w:rsid w:val="00D62049"/>
    <w:rsid w:val="00D63890"/>
    <w:rsid w:val="00D75A1F"/>
    <w:rsid w:val="00D8024D"/>
    <w:rsid w:val="00D97E6B"/>
    <w:rsid w:val="00DA3A42"/>
    <w:rsid w:val="00DB0FC5"/>
    <w:rsid w:val="00DC5718"/>
    <w:rsid w:val="00DF2BC2"/>
    <w:rsid w:val="00DF371E"/>
    <w:rsid w:val="00E00C21"/>
    <w:rsid w:val="00E05270"/>
    <w:rsid w:val="00E27046"/>
    <w:rsid w:val="00E57989"/>
    <w:rsid w:val="00E70F52"/>
    <w:rsid w:val="00E83896"/>
    <w:rsid w:val="00E87F58"/>
    <w:rsid w:val="00E92D4D"/>
    <w:rsid w:val="00E97F97"/>
    <w:rsid w:val="00EA59C0"/>
    <w:rsid w:val="00EB203C"/>
    <w:rsid w:val="00ED07F8"/>
    <w:rsid w:val="00ED2AAD"/>
    <w:rsid w:val="00ED3590"/>
    <w:rsid w:val="00ED5A93"/>
    <w:rsid w:val="00EE6389"/>
    <w:rsid w:val="00EF4273"/>
    <w:rsid w:val="00F02382"/>
    <w:rsid w:val="00F22D68"/>
    <w:rsid w:val="00F3016D"/>
    <w:rsid w:val="00F37C63"/>
    <w:rsid w:val="00F4624F"/>
    <w:rsid w:val="00F46A56"/>
    <w:rsid w:val="00F8235F"/>
    <w:rsid w:val="00F849C3"/>
    <w:rsid w:val="00F86896"/>
    <w:rsid w:val="00F926EE"/>
    <w:rsid w:val="00F96938"/>
    <w:rsid w:val="00F9748C"/>
    <w:rsid w:val="00FA2F36"/>
    <w:rsid w:val="00FA7B99"/>
    <w:rsid w:val="00FB433F"/>
    <w:rsid w:val="00FC16B3"/>
    <w:rsid w:val="00FE5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3948"/>
    <w:pPr>
      <w:spacing w:after="0" w:line="480" w:lineRule="auto"/>
      <w:ind w:firstLine="720"/>
    </w:pPr>
    <w:rPr>
      <w:rFonts w:ascii="CMU Serif" w:hAnsi="CMU Serif" w:cs="Times New Roman"/>
      <w:sz w:val="24"/>
      <w:szCs w:val="24"/>
    </w:rPr>
  </w:style>
  <w:style w:type="paragraph" w:styleId="Heading1">
    <w:name w:val="heading 1"/>
    <w:basedOn w:val="Normal"/>
    <w:next w:val="Normal"/>
    <w:link w:val="Heading1Char"/>
    <w:uiPriority w:val="9"/>
    <w:qFormat/>
    <w:rsid w:val="004B49D7"/>
    <w:pPr>
      <w:numPr>
        <w:numId w:val="5"/>
      </w:numPr>
      <w:spacing w:line="240" w:lineRule="auto"/>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9D7"/>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9110E0"/>
    <w:pPr>
      <w:spacing w:after="240"/>
    </w:pPr>
    <w:rPr>
      <w:rFonts w:ascii="Arial" w:eastAsia="Times New Roman" w:hAnsi="Arial" w:cs="Arial"/>
      <w:b/>
      <w:color w:val="333333"/>
      <w:sz w:val="30"/>
      <w:szCs w:val="30"/>
    </w:rPr>
  </w:style>
  <w:style w:type="character" w:customStyle="1" w:styleId="TitleChar">
    <w:name w:val="Title Char"/>
    <w:basedOn w:val="DefaultParagraphFont"/>
    <w:link w:val="Title"/>
    <w:uiPriority w:val="10"/>
    <w:rsid w:val="009110E0"/>
    <w:rPr>
      <w:rFonts w:ascii="Arial" w:eastAsia="Times New Roman" w:hAnsi="Arial" w:cs="Arial"/>
      <w:b/>
      <w:color w:val="333333"/>
      <w:sz w:val="30"/>
      <w:szCs w:val="30"/>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pPr>
      <w:spacing w:after="0"/>
    </w:pPr>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tabs>
        <w:tab w:val="left" w:pos="504"/>
      </w:tabs>
      <w:spacing w:after="240"/>
      <w:ind w:left="504" w:hanging="504"/>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F46A56"/>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F46A56"/>
    <w:rPr>
      <w:rFonts w:ascii="CMU Serif" w:eastAsia="Times New Roman" w:hAnsi="CMU Serif"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C86451"/>
    <w:rPr>
      <w:rFonts w:ascii="CMU Serif" w:hAnsi="CMU Serif"/>
    </w:rPr>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OC1"/>
    <w:link w:val="ToCChar"/>
    <w:qFormat/>
    <w:rsid w:val="00F9748C"/>
    <w:pPr>
      <w:tabs>
        <w:tab w:val="right" w:leader="dot" w:pos="9350"/>
      </w:tabs>
      <w:ind w:firstLine="0"/>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F9748C"/>
    <w:rPr>
      <w:rFonts w:ascii="CMU Serif" w:hAnsi="CMU Serif"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826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53150-3858-4946-A541-A46CCC7BC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TotalTime>
  <Pages>1</Pages>
  <Words>37810</Words>
  <Characters>215517</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153</cp:revision>
  <cp:lastPrinted>2016-10-05T00:01:00Z</cp:lastPrinted>
  <dcterms:created xsi:type="dcterms:W3CDTF">2016-09-16T22:38:00Z</dcterms:created>
  <dcterms:modified xsi:type="dcterms:W3CDTF">2016-11-05T04:49:00Z</dcterms:modified>
</cp:coreProperties>
</file>